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ind w:firstLine="0"/>
            </w:pPr>
            <w:r>
              <w:t>BỘ GIÁO DỤC VÀ ĐÀO TẠO</w:t>
            </w:r>
          </w:p>
        </w:tc>
        <w:tc>
          <w:tcPr>
            <w:tcW w:w="4556" w:type="dxa"/>
          </w:tcPr>
          <w:p w14:paraId="4F91ACB0" w14:textId="453C7228" w:rsidR="00BA4A0C" w:rsidRDefault="00BA4A0C" w:rsidP="00FB712B">
            <w:pPr>
              <w:pStyle w:val="Title"/>
              <w:ind w:firstLine="0"/>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63995BD3">
            <wp:extent cx="1438910" cy="143891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77777777" w:rsidR="00993362" w:rsidRPr="00FB712B" w:rsidRDefault="00993362" w:rsidP="00FB712B">
      <w:pPr>
        <w:pStyle w:val="Title"/>
      </w:pPr>
      <w:r w:rsidRPr="00FB712B">
        <w:t>TÌNH TRẠNG DINH DƯỠNG VÀ MỘT SỐ YẾU TỐ LIÊN QUAN Ở BỆNH NHÂN LAO PHỔI 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40BBFFA5"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62A2FF8B" w14:textId="77777777" w:rsidR="00993362" w:rsidRPr="001F292B" w:rsidRDefault="00993362" w:rsidP="00FB712B">
      <w:pPr>
        <w:pStyle w:val="Title"/>
      </w:pPr>
      <w:r w:rsidRPr="009C260C">
        <w:t>TÌNH TRẠNG DINH DƯỠNG VÀ MỘT SỐ YẾU TỐ LIÊN QUAN</w:t>
      </w:r>
      <w:r>
        <w:t xml:space="preserve"> </w:t>
      </w:r>
      <w:r w:rsidRPr="009C260C">
        <w:t>Ở BỆNH NHÂN LAO PHỔI 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1E3BAE8F" w14:textId="77777777" w:rsidR="00993362" w:rsidRDefault="00993362" w:rsidP="00C23165"/>
    <w:p w14:paraId="72A45E65" w14:textId="77777777" w:rsidR="00993362" w:rsidRDefault="00993362" w:rsidP="00C23165"/>
    <w:p w14:paraId="6D4BC908" w14:textId="77777777" w:rsidR="00993362" w:rsidRDefault="00993362" w:rsidP="00F3662E">
      <w:pPr>
        <w:ind w:firstLine="0"/>
      </w:pPr>
    </w:p>
    <w:p w14:paraId="0F6C25E7" w14:textId="77777777" w:rsidR="00993362" w:rsidRPr="001235D2" w:rsidRDefault="00993362" w:rsidP="00FB712B">
      <w:pPr>
        <w:pStyle w:val="Title"/>
      </w:pPr>
      <w:r w:rsidRPr="001235D2">
        <w:t>HẢI PHÒNG - 2023</w:t>
      </w:r>
    </w:p>
    <w:p w14:paraId="42F6DB45" w14:textId="77777777" w:rsidR="00993362" w:rsidRPr="00D50266" w:rsidRDefault="00993362" w:rsidP="00C23165">
      <w:pPr>
        <w:sectPr w:rsidR="00993362"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p>
    <w:p w14:paraId="1346C36E" w14:textId="78BFFB6C"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77777777" w:rsidR="004C3C72" w:rsidRDefault="00993362" w:rsidP="004C3C72">
      <w:r w:rsidRPr="006B2671">
        <w:t xml:space="preserve">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7EBED80C" w:rsidR="00993362" w:rsidRPr="006B2671" w:rsidRDefault="00993362" w:rsidP="004C3C72">
      <w:r w:rsidRPr="006B2671">
        <w:t>Cuối cùng, xin gửi lời cảm ơn đến quý thầy cô, gia đình, bạn bè đã động viên, khích lệ,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ind w:firstLine="0"/>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 w:val="28"/>
                <w:szCs w:val="28"/>
              </w:rPr>
            </w:pPr>
            <w:r w:rsidRPr="00DB32E2">
              <w:rPr>
                <w:sz w:val="28"/>
                <w:szCs w:val="28"/>
              </w:rPr>
              <w:t>Hải Phòng, ngày 31 tháng 05 năm 2023</w:t>
            </w:r>
          </w:p>
          <w:p w14:paraId="1DBF57F0" w14:textId="77777777" w:rsidR="00DB32E2" w:rsidRPr="00DB32E2" w:rsidRDefault="00DB32E2" w:rsidP="00DB32E2">
            <w:pPr>
              <w:jc w:val="center"/>
              <w:rPr>
                <w:sz w:val="28"/>
                <w:szCs w:val="28"/>
              </w:rPr>
            </w:pPr>
            <w:r w:rsidRPr="00DB32E2">
              <w:rPr>
                <w:sz w:val="28"/>
                <w:szCs w:val="28"/>
              </w:rPr>
              <w:t>Sinh viên</w:t>
            </w:r>
          </w:p>
          <w:p w14:paraId="509D5B8B" w14:textId="77777777" w:rsidR="00DB32E2" w:rsidRPr="00DB32E2" w:rsidRDefault="00DB32E2" w:rsidP="00DB32E2">
            <w:pPr>
              <w:jc w:val="center"/>
              <w:rPr>
                <w:sz w:val="28"/>
                <w:szCs w:val="28"/>
              </w:rPr>
            </w:pPr>
          </w:p>
          <w:p w14:paraId="09C46C92" w14:textId="5C2A139A" w:rsidR="00DB32E2" w:rsidRPr="007A08C5" w:rsidRDefault="00DB32E2" w:rsidP="007A08C5">
            <w:pPr>
              <w:jc w:val="center"/>
              <w:rPr>
                <w:sz w:val="28"/>
                <w:szCs w:val="28"/>
              </w:rPr>
            </w:pPr>
            <w:r w:rsidRPr="00DB32E2">
              <w:rPr>
                <w:sz w:val="28"/>
                <w:szCs w:val="28"/>
              </w:rPr>
              <w:t>Nguyễn Long Nhậ</w:t>
            </w:r>
            <w:r w:rsidR="007A08C5">
              <w:rPr>
                <w:sz w:val="28"/>
                <w:szCs w:val="28"/>
              </w:rPr>
              <w:t>t</w:t>
            </w:r>
          </w:p>
        </w:tc>
      </w:tr>
    </w:tbl>
    <w:p w14:paraId="67DABC72" w14:textId="13BE451E" w:rsidR="00993362" w:rsidRPr="00C35F08" w:rsidRDefault="00993362" w:rsidP="00C35F08">
      <w:pPr>
        <w:jc w:val="center"/>
        <w:rPr>
          <w:b/>
          <w:bCs/>
          <w:lang w:val="pt-BR"/>
        </w:rPr>
      </w:pPr>
      <w:r w:rsidRPr="00C35F08">
        <w:rPr>
          <w:b/>
          <w:bCs/>
          <w:lang w:val="pt-BR"/>
        </w:rPr>
        <w:lastRenderedPageBreak/>
        <w:t>LỜI CAM ĐOAN</w:t>
      </w:r>
      <w:bookmarkEnd w:id="4"/>
      <w:bookmarkEnd w:id="5"/>
      <w:bookmarkEnd w:id="6"/>
      <w:bookmarkEnd w:id="7"/>
      <w:bookmarkEnd w:id="8"/>
      <w:bookmarkEnd w:id="9"/>
    </w:p>
    <w:p w14:paraId="0E12B039" w14:textId="77777777" w:rsidR="00E81B92" w:rsidRDefault="00E81B92" w:rsidP="00C23165">
      <w:pPr>
        <w:rPr>
          <w:lang w:val="pt-BR"/>
        </w:rPr>
      </w:pPr>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ind w:firstLine="0"/>
              <w:rPr>
                <w:lang w:val="pt-BR"/>
              </w:rPr>
            </w:pPr>
          </w:p>
        </w:tc>
        <w:tc>
          <w:tcPr>
            <w:tcW w:w="5606" w:type="dxa"/>
          </w:tcPr>
          <w:p w14:paraId="406DC053" w14:textId="77777777" w:rsidR="00E81B92" w:rsidRDefault="00E81B92" w:rsidP="007650FD">
            <w:pPr>
              <w:jc w:val="center"/>
              <w:rPr>
                <w:sz w:val="28"/>
                <w:szCs w:val="28"/>
              </w:rPr>
            </w:pPr>
          </w:p>
          <w:p w14:paraId="42CC10C5" w14:textId="7DFF2650" w:rsidR="00A67C9F" w:rsidRPr="00DB32E2" w:rsidRDefault="00A67C9F" w:rsidP="007650FD">
            <w:pPr>
              <w:jc w:val="center"/>
              <w:rPr>
                <w:sz w:val="28"/>
                <w:szCs w:val="28"/>
              </w:rPr>
            </w:pPr>
            <w:r w:rsidRPr="00DB32E2">
              <w:rPr>
                <w:sz w:val="28"/>
                <w:szCs w:val="28"/>
              </w:rPr>
              <w:t>Hải Phòng, ngày 31 tháng 05 năm 2023</w:t>
            </w:r>
          </w:p>
          <w:p w14:paraId="29AC3002" w14:textId="77777777" w:rsidR="00A67C9F" w:rsidRPr="00DB32E2" w:rsidRDefault="00A67C9F" w:rsidP="007650FD">
            <w:pPr>
              <w:jc w:val="center"/>
              <w:rPr>
                <w:sz w:val="28"/>
                <w:szCs w:val="28"/>
              </w:rPr>
            </w:pPr>
            <w:r w:rsidRPr="00DB32E2">
              <w:rPr>
                <w:sz w:val="28"/>
                <w:szCs w:val="28"/>
              </w:rPr>
              <w:t>Sinh viên</w:t>
            </w:r>
          </w:p>
          <w:p w14:paraId="4DBA796B" w14:textId="77777777" w:rsidR="00A67C9F" w:rsidRPr="00DB32E2" w:rsidRDefault="00A67C9F" w:rsidP="007650FD">
            <w:pPr>
              <w:jc w:val="center"/>
              <w:rPr>
                <w:sz w:val="28"/>
                <w:szCs w:val="28"/>
              </w:rPr>
            </w:pPr>
          </w:p>
          <w:p w14:paraId="05D0DCA9" w14:textId="77777777" w:rsidR="00A67C9F" w:rsidRPr="00DB32E2" w:rsidRDefault="00A67C9F" w:rsidP="007650FD">
            <w:pPr>
              <w:jc w:val="center"/>
              <w:rPr>
                <w:sz w:val="28"/>
                <w:szCs w:val="28"/>
              </w:rPr>
            </w:pPr>
            <w:r w:rsidRPr="00DB32E2">
              <w:rPr>
                <w:sz w:val="28"/>
                <w:szCs w:val="28"/>
              </w:rPr>
              <w:t>Nguyễn Long Nhật</w:t>
            </w:r>
          </w:p>
          <w:p w14:paraId="38ADEA41" w14:textId="77777777" w:rsidR="00A67C9F" w:rsidRDefault="00A67C9F" w:rsidP="007650FD">
            <w:pPr>
              <w:ind w:firstLine="0"/>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Default="00000000" w:rsidP="00C23165">
      <w:pPr>
        <w:pStyle w:val="TOCHeading"/>
        <w:rPr>
          <w:rFonts w:eastAsia="Calibri"/>
        </w:rPr>
      </w:pPr>
      <w:r>
        <w:rPr>
          <w:rFonts w:eastAsia="Calibri"/>
        </w:rPr>
        <w:lastRenderedPageBreak/>
        <w:t>MỤC LỤC</w:t>
      </w:r>
    </w:p>
    <w:sdt>
      <w:sdtPr>
        <w:id w:val="1229734337"/>
        <w:docPartObj>
          <w:docPartGallery w:val="Table of Contents"/>
          <w:docPartUnique/>
        </w:docPartObj>
      </w:sdtPr>
      <w:sdtEndPr>
        <w:rPr>
          <w:rFonts w:eastAsia="Times New Roman" w:cs="Times New Roman"/>
          <w:bCs/>
          <w:szCs w:val="28"/>
        </w:rPr>
      </w:sdtEndPr>
      <w:sdtContent>
        <w:p w14:paraId="1468F02E" w14:textId="2EB47B46" w:rsidR="001E5937" w:rsidRDefault="001E5937" w:rsidP="00235A0B">
          <w:pPr>
            <w:pStyle w:val="TOCHeading"/>
            <w:ind w:firstLine="0"/>
            <w:jc w:val="both"/>
          </w:pPr>
        </w:p>
        <w:p w14:paraId="3464A70F" w14:textId="73F67967" w:rsidR="00301B16" w:rsidRDefault="001E5937">
          <w:pPr>
            <w:pStyle w:val="TOC1"/>
            <w:tabs>
              <w:tab w:val="right" w:pos="9111"/>
            </w:tabs>
            <w:rPr>
              <w:rFonts w:asciiTheme="minorHAnsi" w:eastAsiaTheme="minorEastAsia" w:hAnsiTheme="minorHAnsi" w:cstheme="minorBidi"/>
              <w:color w:val="auto"/>
              <w:sz w:val="22"/>
              <w:szCs w:val="22"/>
            </w:rPr>
          </w:pPr>
          <w:r>
            <w:fldChar w:fldCharType="begin"/>
          </w:r>
          <w:r>
            <w:instrText xml:space="preserve"> TOC \o "1-3" \h \z \u </w:instrText>
          </w:r>
          <w:r>
            <w:fldChar w:fldCharType="separate"/>
          </w:r>
          <w:hyperlink w:anchor="_Toc130921955" w:history="1">
            <w:r w:rsidR="00301B16" w:rsidRPr="005E6338">
              <w:rPr>
                <w:rStyle w:val="Hyperlink"/>
              </w:rPr>
              <w:t>ĐẶT VẤN ĐỀ</w:t>
            </w:r>
            <w:r w:rsidR="00301B16">
              <w:rPr>
                <w:webHidden/>
              </w:rPr>
              <w:tab/>
            </w:r>
            <w:r w:rsidR="00301B16">
              <w:rPr>
                <w:webHidden/>
              </w:rPr>
              <w:fldChar w:fldCharType="begin"/>
            </w:r>
            <w:r w:rsidR="00301B16">
              <w:rPr>
                <w:webHidden/>
              </w:rPr>
              <w:instrText xml:space="preserve"> PAGEREF _Toc130921955 \h </w:instrText>
            </w:r>
            <w:r w:rsidR="00301B16">
              <w:rPr>
                <w:webHidden/>
              </w:rPr>
            </w:r>
            <w:r w:rsidR="00301B16">
              <w:rPr>
                <w:webHidden/>
              </w:rPr>
              <w:fldChar w:fldCharType="separate"/>
            </w:r>
            <w:r w:rsidR="00301B16">
              <w:rPr>
                <w:webHidden/>
              </w:rPr>
              <w:t>8</w:t>
            </w:r>
            <w:r w:rsidR="00301B16">
              <w:rPr>
                <w:webHidden/>
              </w:rPr>
              <w:fldChar w:fldCharType="end"/>
            </w:r>
          </w:hyperlink>
        </w:p>
        <w:p w14:paraId="1469B322" w14:textId="251A2FFF" w:rsidR="00301B16" w:rsidRDefault="00301B16">
          <w:pPr>
            <w:pStyle w:val="TOC1"/>
            <w:tabs>
              <w:tab w:val="right" w:pos="9111"/>
            </w:tabs>
            <w:rPr>
              <w:rFonts w:asciiTheme="minorHAnsi" w:eastAsiaTheme="minorEastAsia" w:hAnsiTheme="minorHAnsi" w:cstheme="minorBidi"/>
              <w:color w:val="auto"/>
              <w:sz w:val="22"/>
              <w:szCs w:val="22"/>
            </w:rPr>
          </w:pPr>
          <w:hyperlink w:anchor="_Toc130921956" w:history="1">
            <w:r w:rsidRPr="005E6338">
              <w:rPr>
                <w:rStyle w:val="Hyperlink"/>
              </w:rPr>
              <w:t>Chương 1 – TỔNG QUAN</w:t>
            </w:r>
            <w:r>
              <w:rPr>
                <w:webHidden/>
              </w:rPr>
              <w:tab/>
            </w:r>
            <w:r>
              <w:rPr>
                <w:webHidden/>
              </w:rPr>
              <w:fldChar w:fldCharType="begin"/>
            </w:r>
            <w:r>
              <w:rPr>
                <w:webHidden/>
              </w:rPr>
              <w:instrText xml:space="preserve"> PAGEREF _Toc130921956 \h </w:instrText>
            </w:r>
            <w:r>
              <w:rPr>
                <w:webHidden/>
              </w:rPr>
            </w:r>
            <w:r>
              <w:rPr>
                <w:webHidden/>
              </w:rPr>
              <w:fldChar w:fldCharType="separate"/>
            </w:r>
            <w:r>
              <w:rPr>
                <w:webHidden/>
              </w:rPr>
              <w:t>10</w:t>
            </w:r>
            <w:r>
              <w:rPr>
                <w:webHidden/>
              </w:rPr>
              <w:fldChar w:fldCharType="end"/>
            </w:r>
          </w:hyperlink>
        </w:p>
        <w:p w14:paraId="3609DA2C" w14:textId="6F83B1CA" w:rsidR="00301B16" w:rsidRDefault="00301B16">
          <w:pPr>
            <w:pStyle w:val="TOC2"/>
            <w:rPr>
              <w:rFonts w:asciiTheme="minorHAnsi" w:eastAsiaTheme="minorEastAsia" w:hAnsiTheme="minorHAnsi" w:cstheme="minorBidi"/>
              <w:color w:val="auto"/>
              <w:sz w:val="22"/>
              <w:szCs w:val="22"/>
            </w:rPr>
          </w:pPr>
          <w:hyperlink w:anchor="_Toc130921957" w:history="1">
            <w:r w:rsidRPr="005E6338">
              <w:rPr>
                <w:rStyle w:val="Hyperlink"/>
              </w:rPr>
              <w:t>1.1. Tình hình mắc lao hiện nay</w:t>
            </w:r>
            <w:r>
              <w:rPr>
                <w:webHidden/>
              </w:rPr>
              <w:tab/>
            </w:r>
            <w:r>
              <w:rPr>
                <w:webHidden/>
              </w:rPr>
              <w:fldChar w:fldCharType="begin"/>
            </w:r>
            <w:r>
              <w:rPr>
                <w:webHidden/>
              </w:rPr>
              <w:instrText xml:space="preserve"> PAGEREF _Toc130921957 \h </w:instrText>
            </w:r>
            <w:r>
              <w:rPr>
                <w:webHidden/>
              </w:rPr>
            </w:r>
            <w:r>
              <w:rPr>
                <w:webHidden/>
              </w:rPr>
              <w:fldChar w:fldCharType="separate"/>
            </w:r>
            <w:r>
              <w:rPr>
                <w:webHidden/>
              </w:rPr>
              <w:t>10</w:t>
            </w:r>
            <w:r>
              <w:rPr>
                <w:webHidden/>
              </w:rPr>
              <w:fldChar w:fldCharType="end"/>
            </w:r>
          </w:hyperlink>
        </w:p>
        <w:p w14:paraId="33039404" w14:textId="437EF500" w:rsidR="00301B16" w:rsidRDefault="00301B16">
          <w:pPr>
            <w:pStyle w:val="TOC3"/>
            <w:tabs>
              <w:tab w:val="right" w:pos="9111"/>
            </w:tabs>
            <w:rPr>
              <w:rFonts w:asciiTheme="minorHAnsi" w:eastAsiaTheme="minorEastAsia" w:hAnsiTheme="minorHAnsi" w:cstheme="minorBidi"/>
              <w:color w:val="auto"/>
              <w:sz w:val="22"/>
              <w:szCs w:val="22"/>
            </w:rPr>
          </w:pPr>
          <w:hyperlink w:anchor="_Toc130921958" w:history="1">
            <w:r w:rsidRPr="005E6338">
              <w:rPr>
                <w:rStyle w:val="Hyperlink"/>
              </w:rPr>
              <w:t>1.1.1. Tình hình mắc lao trên thế giới</w:t>
            </w:r>
            <w:r>
              <w:rPr>
                <w:webHidden/>
              </w:rPr>
              <w:tab/>
            </w:r>
            <w:r>
              <w:rPr>
                <w:webHidden/>
              </w:rPr>
              <w:fldChar w:fldCharType="begin"/>
            </w:r>
            <w:r>
              <w:rPr>
                <w:webHidden/>
              </w:rPr>
              <w:instrText xml:space="preserve"> PAGEREF _Toc130921958 \h </w:instrText>
            </w:r>
            <w:r>
              <w:rPr>
                <w:webHidden/>
              </w:rPr>
            </w:r>
            <w:r>
              <w:rPr>
                <w:webHidden/>
              </w:rPr>
              <w:fldChar w:fldCharType="separate"/>
            </w:r>
            <w:r>
              <w:rPr>
                <w:webHidden/>
              </w:rPr>
              <w:t>10</w:t>
            </w:r>
            <w:r>
              <w:rPr>
                <w:webHidden/>
              </w:rPr>
              <w:fldChar w:fldCharType="end"/>
            </w:r>
          </w:hyperlink>
        </w:p>
        <w:p w14:paraId="2B52229D" w14:textId="57C99AB5" w:rsidR="00301B16" w:rsidRDefault="00301B16">
          <w:pPr>
            <w:pStyle w:val="TOC3"/>
            <w:tabs>
              <w:tab w:val="right" w:pos="9111"/>
            </w:tabs>
            <w:rPr>
              <w:rFonts w:asciiTheme="minorHAnsi" w:eastAsiaTheme="minorEastAsia" w:hAnsiTheme="minorHAnsi" w:cstheme="minorBidi"/>
              <w:color w:val="auto"/>
              <w:sz w:val="22"/>
              <w:szCs w:val="22"/>
            </w:rPr>
          </w:pPr>
          <w:hyperlink w:anchor="_Toc130921959" w:history="1">
            <w:r w:rsidRPr="005E6338">
              <w:rPr>
                <w:rStyle w:val="Hyperlink"/>
              </w:rPr>
              <w:t>1.1.2. Tình hình mắc lao ở Việt Nam</w:t>
            </w:r>
            <w:r>
              <w:rPr>
                <w:webHidden/>
              </w:rPr>
              <w:tab/>
            </w:r>
            <w:r>
              <w:rPr>
                <w:webHidden/>
              </w:rPr>
              <w:fldChar w:fldCharType="begin"/>
            </w:r>
            <w:r>
              <w:rPr>
                <w:webHidden/>
              </w:rPr>
              <w:instrText xml:space="preserve"> PAGEREF _Toc130921959 \h </w:instrText>
            </w:r>
            <w:r>
              <w:rPr>
                <w:webHidden/>
              </w:rPr>
            </w:r>
            <w:r>
              <w:rPr>
                <w:webHidden/>
              </w:rPr>
              <w:fldChar w:fldCharType="separate"/>
            </w:r>
            <w:r>
              <w:rPr>
                <w:webHidden/>
              </w:rPr>
              <w:t>11</w:t>
            </w:r>
            <w:r>
              <w:rPr>
                <w:webHidden/>
              </w:rPr>
              <w:fldChar w:fldCharType="end"/>
            </w:r>
          </w:hyperlink>
        </w:p>
        <w:p w14:paraId="0906AD9E" w14:textId="6AE2B269" w:rsidR="00301B16" w:rsidRDefault="00301B16">
          <w:pPr>
            <w:pStyle w:val="TOC2"/>
            <w:rPr>
              <w:rFonts w:asciiTheme="minorHAnsi" w:eastAsiaTheme="minorEastAsia" w:hAnsiTheme="minorHAnsi" w:cstheme="minorBidi"/>
              <w:color w:val="auto"/>
              <w:sz w:val="22"/>
              <w:szCs w:val="22"/>
            </w:rPr>
          </w:pPr>
          <w:hyperlink w:anchor="_Toc130921960" w:history="1">
            <w:r w:rsidRPr="005E6338">
              <w:rPr>
                <w:rStyle w:val="Hyperlink"/>
              </w:rPr>
              <w:t>1.2. Một số hiểu biết về bệnh lao phổi</w:t>
            </w:r>
            <w:r>
              <w:rPr>
                <w:webHidden/>
              </w:rPr>
              <w:tab/>
            </w:r>
            <w:r>
              <w:rPr>
                <w:webHidden/>
              </w:rPr>
              <w:fldChar w:fldCharType="begin"/>
            </w:r>
            <w:r>
              <w:rPr>
                <w:webHidden/>
              </w:rPr>
              <w:instrText xml:space="preserve"> PAGEREF _Toc130921960 \h </w:instrText>
            </w:r>
            <w:r>
              <w:rPr>
                <w:webHidden/>
              </w:rPr>
            </w:r>
            <w:r>
              <w:rPr>
                <w:webHidden/>
              </w:rPr>
              <w:fldChar w:fldCharType="separate"/>
            </w:r>
            <w:r>
              <w:rPr>
                <w:webHidden/>
              </w:rPr>
              <w:t>12</w:t>
            </w:r>
            <w:r>
              <w:rPr>
                <w:webHidden/>
              </w:rPr>
              <w:fldChar w:fldCharType="end"/>
            </w:r>
          </w:hyperlink>
        </w:p>
        <w:p w14:paraId="603F2BF0" w14:textId="36836015" w:rsidR="00301B16" w:rsidRDefault="00301B16">
          <w:pPr>
            <w:pStyle w:val="TOC3"/>
            <w:tabs>
              <w:tab w:val="right" w:pos="9111"/>
            </w:tabs>
            <w:rPr>
              <w:rFonts w:asciiTheme="minorHAnsi" w:eastAsiaTheme="minorEastAsia" w:hAnsiTheme="minorHAnsi" w:cstheme="minorBidi"/>
              <w:color w:val="auto"/>
              <w:sz w:val="22"/>
              <w:szCs w:val="22"/>
            </w:rPr>
          </w:pPr>
          <w:hyperlink w:anchor="_Toc130921961" w:history="1">
            <w:r w:rsidRPr="005E6338">
              <w:rPr>
                <w:rStyle w:val="Hyperlink"/>
              </w:rPr>
              <w:t>1.2.1. Khái niệm cơ bản về bệnh lao phổi</w:t>
            </w:r>
            <w:r>
              <w:rPr>
                <w:webHidden/>
              </w:rPr>
              <w:tab/>
            </w:r>
            <w:r>
              <w:rPr>
                <w:webHidden/>
              </w:rPr>
              <w:fldChar w:fldCharType="begin"/>
            </w:r>
            <w:r>
              <w:rPr>
                <w:webHidden/>
              </w:rPr>
              <w:instrText xml:space="preserve"> PAGEREF _Toc130921961 \h </w:instrText>
            </w:r>
            <w:r>
              <w:rPr>
                <w:webHidden/>
              </w:rPr>
            </w:r>
            <w:r>
              <w:rPr>
                <w:webHidden/>
              </w:rPr>
              <w:fldChar w:fldCharType="separate"/>
            </w:r>
            <w:r>
              <w:rPr>
                <w:webHidden/>
              </w:rPr>
              <w:t>12</w:t>
            </w:r>
            <w:r>
              <w:rPr>
                <w:webHidden/>
              </w:rPr>
              <w:fldChar w:fldCharType="end"/>
            </w:r>
          </w:hyperlink>
        </w:p>
        <w:p w14:paraId="72857019" w14:textId="705648AD" w:rsidR="00301B16" w:rsidRDefault="00301B16">
          <w:pPr>
            <w:pStyle w:val="TOC3"/>
            <w:tabs>
              <w:tab w:val="right" w:pos="9111"/>
            </w:tabs>
            <w:rPr>
              <w:rFonts w:asciiTheme="minorHAnsi" w:eastAsiaTheme="minorEastAsia" w:hAnsiTheme="minorHAnsi" w:cstheme="minorBidi"/>
              <w:color w:val="auto"/>
              <w:sz w:val="22"/>
              <w:szCs w:val="22"/>
            </w:rPr>
          </w:pPr>
          <w:hyperlink w:anchor="_Toc130921962" w:history="1">
            <w:r w:rsidRPr="005E6338">
              <w:rPr>
                <w:rStyle w:val="Hyperlink"/>
              </w:rPr>
              <w:t>1.2.2. Đặc điểm lâm sàng bệnh lao phổi</w:t>
            </w:r>
            <w:r>
              <w:rPr>
                <w:webHidden/>
              </w:rPr>
              <w:tab/>
            </w:r>
            <w:r>
              <w:rPr>
                <w:webHidden/>
              </w:rPr>
              <w:fldChar w:fldCharType="begin"/>
            </w:r>
            <w:r>
              <w:rPr>
                <w:webHidden/>
              </w:rPr>
              <w:instrText xml:space="preserve"> PAGEREF _Toc130921962 \h </w:instrText>
            </w:r>
            <w:r>
              <w:rPr>
                <w:webHidden/>
              </w:rPr>
            </w:r>
            <w:r>
              <w:rPr>
                <w:webHidden/>
              </w:rPr>
              <w:fldChar w:fldCharType="separate"/>
            </w:r>
            <w:r>
              <w:rPr>
                <w:webHidden/>
              </w:rPr>
              <w:t>13</w:t>
            </w:r>
            <w:r>
              <w:rPr>
                <w:webHidden/>
              </w:rPr>
              <w:fldChar w:fldCharType="end"/>
            </w:r>
          </w:hyperlink>
        </w:p>
        <w:p w14:paraId="042A6E17" w14:textId="234948BF" w:rsidR="00301B16" w:rsidRDefault="00301B16">
          <w:pPr>
            <w:pStyle w:val="TOC3"/>
            <w:tabs>
              <w:tab w:val="right" w:pos="9111"/>
            </w:tabs>
            <w:rPr>
              <w:rFonts w:asciiTheme="minorHAnsi" w:eastAsiaTheme="minorEastAsia" w:hAnsiTheme="minorHAnsi" w:cstheme="minorBidi"/>
              <w:color w:val="auto"/>
              <w:sz w:val="22"/>
              <w:szCs w:val="22"/>
            </w:rPr>
          </w:pPr>
          <w:hyperlink w:anchor="_Toc130921963" w:history="1">
            <w:r w:rsidRPr="005E6338">
              <w:rPr>
                <w:rStyle w:val="Hyperlink"/>
              </w:rPr>
              <w:t>1.2.3. Đặc điểm cận lâm sàng bệnh lao phổi</w:t>
            </w:r>
            <w:r>
              <w:rPr>
                <w:webHidden/>
              </w:rPr>
              <w:tab/>
            </w:r>
            <w:r>
              <w:rPr>
                <w:webHidden/>
              </w:rPr>
              <w:fldChar w:fldCharType="begin"/>
            </w:r>
            <w:r>
              <w:rPr>
                <w:webHidden/>
              </w:rPr>
              <w:instrText xml:space="preserve"> PAGEREF _Toc130921963 \h </w:instrText>
            </w:r>
            <w:r>
              <w:rPr>
                <w:webHidden/>
              </w:rPr>
            </w:r>
            <w:r>
              <w:rPr>
                <w:webHidden/>
              </w:rPr>
              <w:fldChar w:fldCharType="separate"/>
            </w:r>
            <w:r>
              <w:rPr>
                <w:webHidden/>
              </w:rPr>
              <w:t>14</w:t>
            </w:r>
            <w:r>
              <w:rPr>
                <w:webHidden/>
              </w:rPr>
              <w:fldChar w:fldCharType="end"/>
            </w:r>
          </w:hyperlink>
        </w:p>
        <w:p w14:paraId="6ACE1755" w14:textId="6A16A3FF" w:rsidR="00301B16" w:rsidRDefault="00301B16">
          <w:pPr>
            <w:pStyle w:val="TOC3"/>
            <w:tabs>
              <w:tab w:val="right" w:pos="9111"/>
            </w:tabs>
            <w:rPr>
              <w:rFonts w:asciiTheme="minorHAnsi" w:eastAsiaTheme="minorEastAsia" w:hAnsiTheme="minorHAnsi" w:cstheme="minorBidi"/>
              <w:color w:val="auto"/>
              <w:sz w:val="22"/>
              <w:szCs w:val="22"/>
            </w:rPr>
          </w:pPr>
          <w:hyperlink w:anchor="_Toc130921964" w:history="1">
            <w:r w:rsidRPr="005E6338">
              <w:rPr>
                <w:rStyle w:val="Hyperlink"/>
              </w:rPr>
              <w:t>1.2.4. Chẩn đoán xác định lao phổi</w:t>
            </w:r>
            <w:r>
              <w:rPr>
                <w:webHidden/>
              </w:rPr>
              <w:tab/>
            </w:r>
            <w:r>
              <w:rPr>
                <w:webHidden/>
              </w:rPr>
              <w:fldChar w:fldCharType="begin"/>
            </w:r>
            <w:r>
              <w:rPr>
                <w:webHidden/>
              </w:rPr>
              <w:instrText xml:space="preserve"> PAGEREF _Toc130921964 \h </w:instrText>
            </w:r>
            <w:r>
              <w:rPr>
                <w:webHidden/>
              </w:rPr>
            </w:r>
            <w:r>
              <w:rPr>
                <w:webHidden/>
              </w:rPr>
              <w:fldChar w:fldCharType="separate"/>
            </w:r>
            <w:r>
              <w:rPr>
                <w:webHidden/>
              </w:rPr>
              <w:t>19</w:t>
            </w:r>
            <w:r>
              <w:rPr>
                <w:webHidden/>
              </w:rPr>
              <w:fldChar w:fldCharType="end"/>
            </w:r>
          </w:hyperlink>
        </w:p>
        <w:p w14:paraId="7F6213CF" w14:textId="67F3619B" w:rsidR="00301B16" w:rsidRDefault="00301B16">
          <w:pPr>
            <w:pStyle w:val="TOC3"/>
            <w:tabs>
              <w:tab w:val="right" w:pos="9111"/>
            </w:tabs>
            <w:rPr>
              <w:rFonts w:asciiTheme="minorHAnsi" w:eastAsiaTheme="minorEastAsia" w:hAnsiTheme="minorHAnsi" w:cstheme="minorBidi"/>
              <w:color w:val="auto"/>
              <w:sz w:val="22"/>
              <w:szCs w:val="22"/>
            </w:rPr>
          </w:pPr>
          <w:hyperlink w:anchor="_Toc130921965" w:history="1">
            <w:r w:rsidRPr="005E6338">
              <w:rPr>
                <w:rStyle w:val="Hyperlink"/>
              </w:rPr>
              <w:t>1.2.5. Phân loại chẩn đoán dựa theo xét nghiệm soi đờm trực tiếp tìm AFB</w:t>
            </w:r>
            <w:r>
              <w:rPr>
                <w:webHidden/>
              </w:rPr>
              <w:tab/>
            </w:r>
            <w:r>
              <w:rPr>
                <w:webHidden/>
              </w:rPr>
              <w:fldChar w:fldCharType="begin"/>
            </w:r>
            <w:r>
              <w:rPr>
                <w:webHidden/>
              </w:rPr>
              <w:instrText xml:space="preserve"> PAGEREF _Toc130921965 \h </w:instrText>
            </w:r>
            <w:r>
              <w:rPr>
                <w:webHidden/>
              </w:rPr>
            </w:r>
            <w:r>
              <w:rPr>
                <w:webHidden/>
              </w:rPr>
              <w:fldChar w:fldCharType="separate"/>
            </w:r>
            <w:r>
              <w:rPr>
                <w:webHidden/>
              </w:rPr>
              <w:t>20</w:t>
            </w:r>
            <w:r>
              <w:rPr>
                <w:webHidden/>
              </w:rPr>
              <w:fldChar w:fldCharType="end"/>
            </w:r>
          </w:hyperlink>
        </w:p>
        <w:p w14:paraId="709ED6D2" w14:textId="3C7FC99E" w:rsidR="00301B16" w:rsidRDefault="00301B16">
          <w:pPr>
            <w:pStyle w:val="TOC3"/>
            <w:tabs>
              <w:tab w:val="right" w:pos="9111"/>
            </w:tabs>
            <w:rPr>
              <w:rFonts w:asciiTheme="minorHAnsi" w:eastAsiaTheme="minorEastAsia" w:hAnsiTheme="minorHAnsi" w:cstheme="minorBidi"/>
              <w:color w:val="auto"/>
              <w:sz w:val="22"/>
              <w:szCs w:val="22"/>
            </w:rPr>
          </w:pPr>
          <w:hyperlink w:anchor="_Toc130921966" w:history="1">
            <w:r w:rsidRPr="005E6338">
              <w:rPr>
                <w:rStyle w:val="Hyperlink"/>
              </w:rPr>
              <w:t>1.2.6. Lao phổi kháng thuốc</w:t>
            </w:r>
            <w:r>
              <w:rPr>
                <w:webHidden/>
              </w:rPr>
              <w:tab/>
            </w:r>
            <w:r>
              <w:rPr>
                <w:webHidden/>
              </w:rPr>
              <w:fldChar w:fldCharType="begin"/>
            </w:r>
            <w:r>
              <w:rPr>
                <w:webHidden/>
              </w:rPr>
              <w:instrText xml:space="preserve"> PAGEREF _Toc130921966 \h </w:instrText>
            </w:r>
            <w:r>
              <w:rPr>
                <w:webHidden/>
              </w:rPr>
            </w:r>
            <w:r>
              <w:rPr>
                <w:webHidden/>
              </w:rPr>
              <w:fldChar w:fldCharType="separate"/>
            </w:r>
            <w:r>
              <w:rPr>
                <w:webHidden/>
              </w:rPr>
              <w:t>20</w:t>
            </w:r>
            <w:r>
              <w:rPr>
                <w:webHidden/>
              </w:rPr>
              <w:fldChar w:fldCharType="end"/>
            </w:r>
          </w:hyperlink>
        </w:p>
        <w:p w14:paraId="18A4226A" w14:textId="5DB00593" w:rsidR="00301B16" w:rsidRDefault="00301B16">
          <w:pPr>
            <w:pStyle w:val="TOC3"/>
            <w:tabs>
              <w:tab w:val="right" w:pos="9111"/>
            </w:tabs>
            <w:rPr>
              <w:rFonts w:asciiTheme="minorHAnsi" w:eastAsiaTheme="minorEastAsia" w:hAnsiTheme="minorHAnsi" w:cstheme="minorBidi"/>
              <w:color w:val="auto"/>
              <w:sz w:val="22"/>
              <w:szCs w:val="22"/>
            </w:rPr>
          </w:pPr>
          <w:hyperlink w:anchor="_Toc130921967" w:history="1">
            <w:r w:rsidRPr="005E6338">
              <w:rPr>
                <w:rStyle w:val="Hyperlink"/>
              </w:rPr>
              <w:t>1.2.7. Các yếu tố thuận lợi gây bệnh lao phổi</w:t>
            </w:r>
            <w:r>
              <w:rPr>
                <w:webHidden/>
              </w:rPr>
              <w:tab/>
            </w:r>
            <w:r>
              <w:rPr>
                <w:webHidden/>
              </w:rPr>
              <w:fldChar w:fldCharType="begin"/>
            </w:r>
            <w:r>
              <w:rPr>
                <w:webHidden/>
              </w:rPr>
              <w:instrText xml:space="preserve"> PAGEREF _Toc130921967 \h </w:instrText>
            </w:r>
            <w:r>
              <w:rPr>
                <w:webHidden/>
              </w:rPr>
            </w:r>
            <w:r>
              <w:rPr>
                <w:webHidden/>
              </w:rPr>
              <w:fldChar w:fldCharType="separate"/>
            </w:r>
            <w:r>
              <w:rPr>
                <w:webHidden/>
              </w:rPr>
              <w:t>21</w:t>
            </w:r>
            <w:r>
              <w:rPr>
                <w:webHidden/>
              </w:rPr>
              <w:fldChar w:fldCharType="end"/>
            </w:r>
          </w:hyperlink>
        </w:p>
        <w:p w14:paraId="6BC8F42D" w14:textId="579A5B95" w:rsidR="00301B16" w:rsidRDefault="00301B16">
          <w:pPr>
            <w:pStyle w:val="TOC2"/>
            <w:rPr>
              <w:rFonts w:asciiTheme="minorHAnsi" w:eastAsiaTheme="minorEastAsia" w:hAnsiTheme="minorHAnsi" w:cstheme="minorBidi"/>
              <w:color w:val="auto"/>
              <w:sz w:val="22"/>
              <w:szCs w:val="22"/>
            </w:rPr>
          </w:pPr>
          <w:hyperlink w:anchor="_Toc130921968" w:history="1">
            <w:r w:rsidRPr="005E6338">
              <w:rPr>
                <w:rStyle w:val="Hyperlink"/>
              </w:rPr>
              <w:t>1.3. Dinh dưỡng bệnh nhân lao phổi</w:t>
            </w:r>
            <w:r>
              <w:rPr>
                <w:webHidden/>
              </w:rPr>
              <w:tab/>
            </w:r>
            <w:r>
              <w:rPr>
                <w:webHidden/>
              </w:rPr>
              <w:fldChar w:fldCharType="begin"/>
            </w:r>
            <w:r>
              <w:rPr>
                <w:webHidden/>
              </w:rPr>
              <w:instrText xml:space="preserve"> PAGEREF _Toc130921968 \h </w:instrText>
            </w:r>
            <w:r>
              <w:rPr>
                <w:webHidden/>
              </w:rPr>
            </w:r>
            <w:r>
              <w:rPr>
                <w:webHidden/>
              </w:rPr>
              <w:fldChar w:fldCharType="separate"/>
            </w:r>
            <w:r>
              <w:rPr>
                <w:webHidden/>
              </w:rPr>
              <w:t>22</w:t>
            </w:r>
            <w:r>
              <w:rPr>
                <w:webHidden/>
              </w:rPr>
              <w:fldChar w:fldCharType="end"/>
            </w:r>
          </w:hyperlink>
        </w:p>
        <w:p w14:paraId="174C60FB" w14:textId="3EE07C9F" w:rsidR="00301B16" w:rsidRDefault="00301B16">
          <w:pPr>
            <w:pStyle w:val="TOC3"/>
            <w:tabs>
              <w:tab w:val="right" w:pos="9111"/>
            </w:tabs>
            <w:rPr>
              <w:rFonts w:asciiTheme="minorHAnsi" w:eastAsiaTheme="minorEastAsia" w:hAnsiTheme="minorHAnsi" w:cstheme="minorBidi"/>
              <w:color w:val="auto"/>
              <w:sz w:val="22"/>
              <w:szCs w:val="22"/>
            </w:rPr>
          </w:pPr>
          <w:hyperlink w:anchor="_Toc130921969" w:history="1">
            <w:r w:rsidRPr="005E6338">
              <w:rPr>
                <w:rStyle w:val="Hyperlink"/>
              </w:rPr>
              <w:t>1.3.1. Khái niệm cơ bản về dinh dưỡng</w:t>
            </w:r>
            <w:r>
              <w:rPr>
                <w:webHidden/>
              </w:rPr>
              <w:tab/>
            </w:r>
            <w:r>
              <w:rPr>
                <w:webHidden/>
              </w:rPr>
              <w:fldChar w:fldCharType="begin"/>
            </w:r>
            <w:r>
              <w:rPr>
                <w:webHidden/>
              </w:rPr>
              <w:instrText xml:space="preserve"> PAGEREF _Toc130921969 \h </w:instrText>
            </w:r>
            <w:r>
              <w:rPr>
                <w:webHidden/>
              </w:rPr>
            </w:r>
            <w:r>
              <w:rPr>
                <w:webHidden/>
              </w:rPr>
              <w:fldChar w:fldCharType="separate"/>
            </w:r>
            <w:r>
              <w:rPr>
                <w:webHidden/>
              </w:rPr>
              <w:t>22</w:t>
            </w:r>
            <w:r>
              <w:rPr>
                <w:webHidden/>
              </w:rPr>
              <w:fldChar w:fldCharType="end"/>
            </w:r>
          </w:hyperlink>
        </w:p>
        <w:p w14:paraId="68312FC2" w14:textId="45E280E7" w:rsidR="00301B16" w:rsidRDefault="00301B16">
          <w:pPr>
            <w:pStyle w:val="TOC3"/>
            <w:tabs>
              <w:tab w:val="right" w:pos="9111"/>
            </w:tabs>
            <w:rPr>
              <w:rFonts w:asciiTheme="minorHAnsi" w:eastAsiaTheme="minorEastAsia" w:hAnsiTheme="minorHAnsi" w:cstheme="minorBidi"/>
              <w:color w:val="auto"/>
              <w:sz w:val="22"/>
              <w:szCs w:val="22"/>
            </w:rPr>
          </w:pPr>
          <w:hyperlink w:anchor="_Toc130921970" w:history="1">
            <w:r w:rsidRPr="005E6338">
              <w:rPr>
                <w:rStyle w:val="Hyperlink"/>
              </w:rPr>
              <w:t>1.3.2. Mối liên quan giữa dinh dưỡng và bệnh lao phổi</w:t>
            </w:r>
            <w:r>
              <w:rPr>
                <w:webHidden/>
              </w:rPr>
              <w:tab/>
            </w:r>
            <w:r>
              <w:rPr>
                <w:webHidden/>
              </w:rPr>
              <w:fldChar w:fldCharType="begin"/>
            </w:r>
            <w:r>
              <w:rPr>
                <w:webHidden/>
              </w:rPr>
              <w:instrText xml:space="preserve"> PAGEREF _Toc130921970 \h </w:instrText>
            </w:r>
            <w:r>
              <w:rPr>
                <w:webHidden/>
              </w:rPr>
            </w:r>
            <w:r>
              <w:rPr>
                <w:webHidden/>
              </w:rPr>
              <w:fldChar w:fldCharType="separate"/>
            </w:r>
            <w:r>
              <w:rPr>
                <w:webHidden/>
              </w:rPr>
              <w:t>22</w:t>
            </w:r>
            <w:r>
              <w:rPr>
                <w:webHidden/>
              </w:rPr>
              <w:fldChar w:fldCharType="end"/>
            </w:r>
          </w:hyperlink>
        </w:p>
        <w:p w14:paraId="4202169E" w14:textId="65E111B1" w:rsidR="00301B16" w:rsidRDefault="00301B16">
          <w:pPr>
            <w:pStyle w:val="TOC2"/>
            <w:rPr>
              <w:rFonts w:asciiTheme="minorHAnsi" w:eastAsiaTheme="minorEastAsia" w:hAnsiTheme="minorHAnsi" w:cstheme="minorBidi"/>
              <w:color w:val="auto"/>
              <w:sz w:val="22"/>
              <w:szCs w:val="22"/>
            </w:rPr>
          </w:pPr>
          <w:hyperlink w:anchor="_Toc130921971" w:history="1">
            <w:r w:rsidRPr="005E6338">
              <w:rPr>
                <w:rStyle w:val="Hyperlink"/>
              </w:rPr>
              <w:t>1.4. Phương pháp đánh giá tình trạng dinh dưỡng của bệnh nhân</w:t>
            </w:r>
            <w:r>
              <w:rPr>
                <w:webHidden/>
              </w:rPr>
              <w:tab/>
            </w:r>
            <w:r>
              <w:rPr>
                <w:webHidden/>
              </w:rPr>
              <w:fldChar w:fldCharType="begin"/>
            </w:r>
            <w:r>
              <w:rPr>
                <w:webHidden/>
              </w:rPr>
              <w:instrText xml:space="preserve"> PAGEREF _Toc130921971 \h </w:instrText>
            </w:r>
            <w:r>
              <w:rPr>
                <w:webHidden/>
              </w:rPr>
            </w:r>
            <w:r>
              <w:rPr>
                <w:webHidden/>
              </w:rPr>
              <w:fldChar w:fldCharType="separate"/>
            </w:r>
            <w:r>
              <w:rPr>
                <w:webHidden/>
              </w:rPr>
              <w:t>23</w:t>
            </w:r>
            <w:r>
              <w:rPr>
                <w:webHidden/>
              </w:rPr>
              <w:fldChar w:fldCharType="end"/>
            </w:r>
          </w:hyperlink>
        </w:p>
        <w:p w14:paraId="652A8FE0" w14:textId="5A726E99" w:rsidR="00301B16" w:rsidRDefault="00301B16">
          <w:pPr>
            <w:pStyle w:val="TOC3"/>
            <w:tabs>
              <w:tab w:val="right" w:pos="9111"/>
            </w:tabs>
            <w:rPr>
              <w:rFonts w:asciiTheme="minorHAnsi" w:eastAsiaTheme="minorEastAsia" w:hAnsiTheme="minorHAnsi" w:cstheme="minorBidi"/>
              <w:color w:val="auto"/>
              <w:sz w:val="22"/>
              <w:szCs w:val="22"/>
            </w:rPr>
          </w:pPr>
          <w:hyperlink w:anchor="_Toc130921972" w:history="1">
            <w:r w:rsidRPr="005E6338">
              <w:rPr>
                <w:rStyle w:val="Hyperlink"/>
              </w:rPr>
              <w:t>1.4.1. Chỉ số khối cơ thể</w:t>
            </w:r>
            <w:r>
              <w:rPr>
                <w:webHidden/>
              </w:rPr>
              <w:tab/>
            </w:r>
            <w:r>
              <w:rPr>
                <w:webHidden/>
              </w:rPr>
              <w:fldChar w:fldCharType="begin"/>
            </w:r>
            <w:r>
              <w:rPr>
                <w:webHidden/>
              </w:rPr>
              <w:instrText xml:space="preserve"> PAGEREF _Toc130921972 \h </w:instrText>
            </w:r>
            <w:r>
              <w:rPr>
                <w:webHidden/>
              </w:rPr>
            </w:r>
            <w:r>
              <w:rPr>
                <w:webHidden/>
              </w:rPr>
              <w:fldChar w:fldCharType="separate"/>
            </w:r>
            <w:r>
              <w:rPr>
                <w:webHidden/>
              </w:rPr>
              <w:t>23</w:t>
            </w:r>
            <w:r>
              <w:rPr>
                <w:webHidden/>
              </w:rPr>
              <w:fldChar w:fldCharType="end"/>
            </w:r>
          </w:hyperlink>
        </w:p>
        <w:p w14:paraId="2CDE7478" w14:textId="445E8BE7" w:rsidR="00301B16" w:rsidRDefault="00301B16">
          <w:pPr>
            <w:pStyle w:val="TOC3"/>
            <w:tabs>
              <w:tab w:val="right" w:pos="9111"/>
            </w:tabs>
            <w:rPr>
              <w:rFonts w:asciiTheme="minorHAnsi" w:eastAsiaTheme="minorEastAsia" w:hAnsiTheme="minorHAnsi" w:cstheme="minorBidi"/>
              <w:color w:val="auto"/>
              <w:sz w:val="22"/>
              <w:szCs w:val="22"/>
            </w:rPr>
          </w:pPr>
          <w:hyperlink w:anchor="_Toc130921973" w:history="1">
            <w:r w:rsidRPr="005E6338">
              <w:rPr>
                <w:rStyle w:val="Hyperlink"/>
              </w:rPr>
              <w:t>1.4.2. Phương pháp đánh giá dinh dưỡng chủ quan SGA</w:t>
            </w:r>
            <w:r>
              <w:rPr>
                <w:webHidden/>
              </w:rPr>
              <w:tab/>
            </w:r>
            <w:r>
              <w:rPr>
                <w:webHidden/>
              </w:rPr>
              <w:fldChar w:fldCharType="begin"/>
            </w:r>
            <w:r>
              <w:rPr>
                <w:webHidden/>
              </w:rPr>
              <w:instrText xml:space="preserve"> PAGEREF _Toc130921973 \h </w:instrText>
            </w:r>
            <w:r>
              <w:rPr>
                <w:webHidden/>
              </w:rPr>
            </w:r>
            <w:r>
              <w:rPr>
                <w:webHidden/>
              </w:rPr>
              <w:fldChar w:fldCharType="separate"/>
            </w:r>
            <w:r>
              <w:rPr>
                <w:webHidden/>
              </w:rPr>
              <w:t>24</w:t>
            </w:r>
            <w:r>
              <w:rPr>
                <w:webHidden/>
              </w:rPr>
              <w:fldChar w:fldCharType="end"/>
            </w:r>
          </w:hyperlink>
        </w:p>
        <w:p w14:paraId="6D26EF3D" w14:textId="1EEABE50" w:rsidR="00301B16" w:rsidRDefault="00301B16">
          <w:pPr>
            <w:pStyle w:val="TOC3"/>
            <w:tabs>
              <w:tab w:val="right" w:pos="9111"/>
            </w:tabs>
            <w:rPr>
              <w:rFonts w:asciiTheme="minorHAnsi" w:eastAsiaTheme="minorEastAsia" w:hAnsiTheme="minorHAnsi" w:cstheme="minorBidi"/>
              <w:color w:val="auto"/>
              <w:sz w:val="22"/>
              <w:szCs w:val="22"/>
            </w:rPr>
          </w:pPr>
          <w:hyperlink w:anchor="_Toc130921974" w:history="1">
            <w:r w:rsidRPr="005E6338">
              <w:rPr>
                <w:rStyle w:val="Hyperlink"/>
              </w:rPr>
              <w:t>1.4.3. Phương pháp hóa sinh</w:t>
            </w:r>
            <w:r>
              <w:rPr>
                <w:webHidden/>
              </w:rPr>
              <w:tab/>
            </w:r>
            <w:r>
              <w:rPr>
                <w:webHidden/>
              </w:rPr>
              <w:fldChar w:fldCharType="begin"/>
            </w:r>
            <w:r>
              <w:rPr>
                <w:webHidden/>
              </w:rPr>
              <w:instrText xml:space="preserve"> PAGEREF _Toc130921974 \h </w:instrText>
            </w:r>
            <w:r>
              <w:rPr>
                <w:webHidden/>
              </w:rPr>
            </w:r>
            <w:r>
              <w:rPr>
                <w:webHidden/>
              </w:rPr>
              <w:fldChar w:fldCharType="separate"/>
            </w:r>
            <w:r>
              <w:rPr>
                <w:webHidden/>
              </w:rPr>
              <w:t>26</w:t>
            </w:r>
            <w:r>
              <w:rPr>
                <w:webHidden/>
              </w:rPr>
              <w:fldChar w:fldCharType="end"/>
            </w:r>
          </w:hyperlink>
        </w:p>
        <w:p w14:paraId="09B4FA97" w14:textId="343BC942" w:rsidR="00301B16" w:rsidRDefault="00301B16">
          <w:pPr>
            <w:pStyle w:val="TOC1"/>
            <w:tabs>
              <w:tab w:val="right" w:pos="9111"/>
            </w:tabs>
            <w:rPr>
              <w:rFonts w:asciiTheme="minorHAnsi" w:eastAsiaTheme="minorEastAsia" w:hAnsiTheme="minorHAnsi" w:cstheme="minorBidi"/>
              <w:color w:val="auto"/>
              <w:sz w:val="22"/>
              <w:szCs w:val="22"/>
            </w:rPr>
          </w:pPr>
          <w:hyperlink w:anchor="_Toc130921975" w:history="1">
            <w:r w:rsidRPr="005E6338">
              <w:rPr>
                <w:rStyle w:val="Hyperlink"/>
              </w:rPr>
              <w:t>Chương 2 - ĐỐI TƯỢNG VÀ PHƯƠNG PHÁP NGHIÊN CỨU</w:t>
            </w:r>
            <w:r>
              <w:rPr>
                <w:webHidden/>
              </w:rPr>
              <w:tab/>
            </w:r>
            <w:r>
              <w:rPr>
                <w:webHidden/>
              </w:rPr>
              <w:fldChar w:fldCharType="begin"/>
            </w:r>
            <w:r>
              <w:rPr>
                <w:webHidden/>
              </w:rPr>
              <w:instrText xml:space="preserve"> PAGEREF _Toc130921975 \h </w:instrText>
            </w:r>
            <w:r>
              <w:rPr>
                <w:webHidden/>
              </w:rPr>
            </w:r>
            <w:r>
              <w:rPr>
                <w:webHidden/>
              </w:rPr>
              <w:fldChar w:fldCharType="separate"/>
            </w:r>
            <w:r>
              <w:rPr>
                <w:webHidden/>
              </w:rPr>
              <w:t>28</w:t>
            </w:r>
            <w:r>
              <w:rPr>
                <w:webHidden/>
              </w:rPr>
              <w:fldChar w:fldCharType="end"/>
            </w:r>
          </w:hyperlink>
        </w:p>
        <w:p w14:paraId="7EFE170B" w14:textId="2D0F8EF0" w:rsidR="00301B16" w:rsidRDefault="00301B16">
          <w:pPr>
            <w:pStyle w:val="TOC2"/>
            <w:rPr>
              <w:rFonts w:asciiTheme="minorHAnsi" w:eastAsiaTheme="minorEastAsia" w:hAnsiTheme="minorHAnsi" w:cstheme="minorBidi"/>
              <w:color w:val="auto"/>
              <w:sz w:val="22"/>
              <w:szCs w:val="22"/>
            </w:rPr>
          </w:pPr>
          <w:hyperlink w:anchor="_Toc130921976" w:history="1">
            <w:r w:rsidRPr="005E6338">
              <w:rPr>
                <w:rStyle w:val="Hyperlink"/>
              </w:rPr>
              <w:t>2.1. Đối tượng, thời gian và địa điểm nghiên cứu</w:t>
            </w:r>
            <w:r>
              <w:rPr>
                <w:webHidden/>
              </w:rPr>
              <w:tab/>
            </w:r>
            <w:r>
              <w:rPr>
                <w:webHidden/>
              </w:rPr>
              <w:fldChar w:fldCharType="begin"/>
            </w:r>
            <w:r>
              <w:rPr>
                <w:webHidden/>
              </w:rPr>
              <w:instrText xml:space="preserve"> PAGEREF _Toc130921976 \h </w:instrText>
            </w:r>
            <w:r>
              <w:rPr>
                <w:webHidden/>
              </w:rPr>
            </w:r>
            <w:r>
              <w:rPr>
                <w:webHidden/>
              </w:rPr>
              <w:fldChar w:fldCharType="separate"/>
            </w:r>
            <w:r>
              <w:rPr>
                <w:webHidden/>
              </w:rPr>
              <w:t>28</w:t>
            </w:r>
            <w:r>
              <w:rPr>
                <w:webHidden/>
              </w:rPr>
              <w:fldChar w:fldCharType="end"/>
            </w:r>
          </w:hyperlink>
        </w:p>
        <w:p w14:paraId="74C6F6EE" w14:textId="0A70CAEF" w:rsidR="00301B16" w:rsidRDefault="00301B16">
          <w:pPr>
            <w:pStyle w:val="TOC3"/>
            <w:tabs>
              <w:tab w:val="right" w:pos="9111"/>
            </w:tabs>
            <w:rPr>
              <w:rFonts w:asciiTheme="minorHAnsi" w:eastAsiaTheme="minorEastAsia" w:hAnsiTheme="minorHAnsi" w:cstheme="minorBidi"/>
              <w:color w:val="auto"/>
              <w:sz w:val="22"/>
              <w:szCs w:val="22"/>
            </w:rPr>
          </w:pPr>
          <w:hyperlink w:anchor="_Toc130921977" w:history="1">
            <w:r w:rsidRPr="005E6338">
              <w:rPr>
                <w:rStyle w:val="Hyperlink"/>
              </w:rPr>
              <w:t>2.1.1. Đối tượng nghiên cứu</w:t>
            </w:r>
            <w:r>
              <w:rPr>
                <w:webHidden/>
              </w:rPr>
              <w:tab/>
            </w:r>
            <w:r>
              <w:rPr>
                <w:webHidden/>
              </w:rPr>
              <w:fldChar w:fldCharType="begin"/>
            </w:r>
            <w:r>
              <w:rPr>
                <w:webHidden/>
              </w:rPr>
              <w:instrText xml:space="preserve"> PAGEREF _Toc130921977 \h </w:instrText>
            </w:r>
            <w:r>
              <w:rPr>
                <w:webHidden/>
              </w:rPr>
            </w:r>
            <w:r>
              <w:rPr>
                <w:webHidden/>
              </w:rPr>
              <w:fldChar w:fldCharType="separate"/>
            </w:r>
            <w:r>
              <w:rPr>
                <w:webHidden/>
              </w:rPr>
              <w:t>28</w:t>
            </w:r>
            <w:r>
              <w:rPr>
                <w:webHidden/>
              </w:rPr>
              <w:fldChar w:fldCharType="end"/>
            </w:r>
          </w:hyperlink>
        </w:p>
        <w:p w14:paraId="0FFC0512" w14:textId="14BDCC1A" w:rsidR="00301B16" w:rsidRDefault="00301B16">
          <w:pPr>
            <w:pStyle w:val="TOC3"/>
            <w:tabs>
              <w:tab w:val="right" w:pos="9111"/>
            </w:tabs>
            <w:rPr>
              <w:rFonts w:asciiTheme="minorHAnsi" w:eastAsiaTheme="minorEastAsia" w:hAnsiTheme="minorHAnsi" w:cstheme="minorBidi"/>
              <w:color w:val="auto"/>
              <w:sz w:val="22"/>
              <w:szCs w:val="22"/>
            </w:rPr>
          </w:pPr>
          <w:hyperlink w:anchor="_Toc130921978" w:history="1">
            <w:r w:rsidRPr="005E6338">
              <w:rPr>
                <w:rStyle w:val="Hyperlink"/>
              </w:rPr>
              <w:t>2.1.2. Địa điểm và thời gian nghiên cứu</w:t>
            </w:r>
            <w:r>
              <w:rPr>
                <w:webHidden/>
              </w:rPr>
              <w:tab/>
            </w:r>
            <w:r>
              <w:rPr>
                <w:webHidden/>
              </w:rPr>
              <w:fldChar w:fldCharType="begin"/>
            </w:r>
            <w:r>
              <w:rPr>
                <w:webHidden/>
              </w:rPr>
              <w:instrText xml:space="preserve"> PAGEREF _Toc130921978 \h </w:instrText>
            </w:r>
            <w:r>
              <w:rPr>
                <w:webHidden/>
              </w:rPr>
            </w:r>
            <w:r>
              <w:rPr>
                <w:webHidden/>
              </w:rPr>
              <w:fldChar w:fldCharType="separate"/>
            </w:r>
            <w:r>
              <w:rPr>
                <w:webHidden/>
              </w:rPr>
              <w:t>29</w:t>
            </w:r>
            <w:r>
              <w:rPr>
                <w:webHidden/>
              </w:rPr>
              <w:fldChar w:fldCharType="end"/>
            </w:r>
          </w:hyperlink>
        </w:p>
        <w:p w14:paraId="525B39B6" w14:textId="5DAD9BF5" w:rsidR="00301B16" w:rsidRDefault="00301B16">
          <w:pPr>
            <w:pStyle w:val="TOC2"/>
            <w:rPr>
              <w:rFonts w:asciiTheme="minorHAnsi" w:eastAsiaTheme="minorEastAsia" w:hAnsiTheme="minorHAnsi" w:cstheme="minorBidi"/>
              <w:color w:val="auto"/>
              <w:sz w:val="22"/>
              <w:szCs w:val="22"/>
            </w:rPr>
          </w:pPr>
          <w:hyperlink w:anchor="_Toc130921979" w:history="1">
            <w:r w:rsidRPr="005E6338">
              <w:rPr>
                <w:rStyle w:val="Hyperlink"/>
              </w:rPr>
              <w:t>2.2. Phương pháp nghiên cứu</w:t>
            </w:r>
            <w:r>
              <w:rPr>
                <w:webHidden/>
              </w:rPr>
              <w:tab/>
            </w:r>
            <w:r>
              <w:rPr>
                <w:webHidden/>
              </w:rPr>
              <w:fldChar w:fldCharType="begin"/>
            </w:r>
            <w:r>
              <w:rPr>
                <w:webHidden/>
              </w:rPr>
              <w:instrText xml:space="preserve"> PAGEREF _Toc130921979 \h </w:instrText>
            </w:r>
            <w:r>
              <w:rPr>
                <w:webHidden/>
              </w:rPr>
            </w:r>
            <w:r>
              <w:rPr>
                <w:webHidden/>
              </w:rPr>
              <w:fldChar w:fldCharType="separate"/>
            </w:r>
            <w:r>
              <w:rPr>
                <w:webHidden/>
              </w:rPr>
              <w:t>29</w:t>
            </w:r>
            <w:r>
              <w:rPr>
                <w:webHidden/>
              </w:rPr>
              <w:fldChar w:fldCharType="end"/>
            </w:r>
          </w:hyperlink>
        </w:p>
        <w:p w14:paraId="10C1E179" w14:textId="74A5BD53" w:rsidR="00301B16" w:rsidRDefault="00301B16">
          <w:pPr>
            <w:pStyle w:val="TOC3"/>
            <w:tabs>
              <w:tab w:val="right" w:pos="9111"/>
            </w:tabs>
            <w:rPr>
              <w:rFonts w:asciiTheme="minorHAnsi" w:eastAsiaTheme="minorEastAsia" w:hAnsiTheme="minorHAnsi" w:cstheme="minorBidi"/>
              <w:color w:val="auto"/>
              <w:sz w:val="22"/>
              <w:szCs w:val="22"/>
            </w:rPr>
          </w:pPr>
          <w:hyperlink w:anchor="_Toc130921980" w:history="1">
            <w:r w:rsidRPr="005E6338">
              <w:rPr>
                <w:rStyle w:val="Hyperlink"/>
              </w:rPr>
              <w:t>2.2.1. Thiết kế nghiên cứu</w:t>
            </w:r>
            <w:r>
              <w:rPr>
                <w:webHidden/>
              </w:rPr>
              <w:tab/>
            </w:r>
            <w:r>
              <w:rPr>
                <w:webHidden/>
              </w:rPr>
              <w:fldChar w:fldCharType="begin"/>
            </w:r>
            <w:r>
              <w:rPr>
                <w:webHidden/>
              </w:rPr>
              <w:instrText xml:space="preserve"> PAGEREF _Toc130921980 \h </w:instrText>
            </w:r>
            <w:r>
              <w:rPr>
                <w:webHidden/>
              </w:rPr>
            </w:r>
            <w:r>
              <w:rPr>
                <w:webHidden/>
              </w:rPr>
              <w:fldChar w:fldCharType="separate"/>
            </w:r>
            <w:r>
              <w:rPr>
                <w:webHidden/>
              </w:rPr>
              <w:t>29</w:t>
            </w:r>
            <w:r>
              <w:rPr>
                <w:webHidden/>
              </w:rPr>
              <w:fldChar w:fldCharType="end"/>
            </w:r>
          </w:hyperlink>
        </w:p>
        <w:p w14:paraId="78F39713" w14:textId="278A3E70" w:rsidR="00301B16" w:rsidRDefault="00301B16">
          <w:pPr>
            <w:pStyle w:val="TOC3"/>
            <w:tabs>
              <w:tab w:val="right" w:pos="9111"/>
            </w:tabs>
            <w:rPr>
              <w:rFonts w:asciiTheme="minorHAnsi" w:eastAsiaTheme="minorEastAsia" w:hAnsiTheme="minorHAnsi" w:cstheme="minorBidi"/>
              <w:color w:val="auto"/>
              <w:sz w:val="22"/>
              <w:szCs w:val="22"/>
            </w:rPr>
          </w:pPr>
          <w:hyperlink w:anchor="_Toc130921981" w:history="1">
            <w:r w:rsidRPr="005E6338">
              <w:rPr>
                <w:rStyle w:val="Hyperlink"/>
              </w:rPr>
              <w:t>2.2.2. Cỡ mẫu và phương pháp chọn mẫu</w:t>
            </w:r>
            <w:r>
              <w:rPr>
                <w:webHidden/>
              </w:rPr>
              <w:tab/>
            </w:r>
            <w:r>
              <w:rPr>
                <w:webHidden/>
              </w:rPr>
              <w:fldChar w:fldCharType="begin"/>
            </w:r>
            <w:r>
              <w:rPr>
                <w:webHidden/>
              </w:rPr>
              <w:instrText xml:space="preserve"> PAGEREF _Toc130921981 \h </w:instrText>
            </w:r>
            <w:r>
              <w:rPr>
                <w:webHidden/>
              </w:rPr>
            </w:r>
            <w:r>
              <w:rPr>
                <w:webHidden/>
              </w:rPr>
              <w:fldChar w:fldCharType="separate"/>
            </w:r>
            <w:r>
              <w:rPr>
                <w:webHidden/>
              </w:rPr>
              <w:t>29</w:t>
            </w:r>
            <w:r>
              <w:rPr>
                <w:webHidden/>
              </w:rPr>
              <w:fldChar w:fldCharType="end"/>
            </w:r>
          </w:hyperlink>
        </w:p>
        <w:p w14:paraId="33F7B5FB" w14:textId="00C76014" w:rsidR="00301B16" w:rsidRDefault="00301B16">
          <w:pPr>
            <w:pStyle w:val="TOC3"/>
            <w:tabs>
              <w:tab w:val="right" w:pos="9111"/>
            </w:tabs>
            <w:rPr>
              <w:rFonts w:asciiTheme="minorHAnsi" w:eastAsiaTheme="minorEastAsia" w:hAnsiTheme="minorHAnsi" w:cstheme="minorBidi"/>
              <w:color w:val="auto"/>
              <w:sz w:val="22"/>
              <w:szCs w:val="22"/>
            </w:rPr>
          </w:pPr>
          <w:hyperlink w:anchor="_Toc130921982" w:history="1">
            <w:r w:rsidRPr="005E6338">
              <w:rPr>
                <w:rStyle w:val="Hyperlink"/>
              </w:rPr>
              <w:t>2.2.3. Biến số - chỉ số nghiên cứu</w:t>
            </w:r>
            <w:r>
              <w:rPr>
                <w:webHidden/>
              </w:rPr>
              <w:tab/>
            </w:r>
            <w:r>
              <w:rPr>
                <w:webHidden/>
              </w:rPr>
              <w:fldChar w:fldCharType="begin"/>
            </w:r>
            <w:r>
              <w:rPr>
                <w:webHidden/>
              </w:rPr>
              <w:instrText xml:space="preserve"> PAGEREF _Toc130921982 \h </w:instrText>
            </w:r>
            <w:r>
              <w:rPr>
                <w:webHidden/>
              </w:rPr>
            </w:r>
            <w:r>
              <w:rPr>
                <w:webHidden/>
              </w:rPr>
              <w:fldChar w:fldCharType="separate"/>
            </w:r>
            <w:r>
              <w:rPr>
                <w:webHidden/>
              </w:rPr>
              <w:t>29</w:t>
            </w:r>
            <w:r>
              <w:rPr>
                <w:webHidden/>
              </w:rPr>
              <w:fldChar w:fldCharType="end"/>
            </w:r>
          </w:hyperlink>
        </w:p>
        <w:p w14:paraId="410D1E3F" w14:textId="3497C7B7" w:rsidR="00301B16" w:rsidRDefault="00301B16">
          <w:pPr>
            <w:pStyle w:val="TOC3"/>
            <w:tabs>
              <w:tab w:val="right" w:pos="9111"/>
            </w:tabs>
            <w:rPr>
              <w:rFonts w:asciiTheme="minorHAnsi" w:eastAsiaTheme="minorEastAsia" w:hAnsiTheme="minorHAnsi" w:cstheme="minorBidi"/>
              <w:color w:val="auto"/>
              <w:sz w:val="22"/>
              <w:szCs w:val="22"/>
            </w:rPr>
          </w:pPr>
          <w:hyperlink w:anchor="_Toc130921983" w:history="1">
            <w:r w:rsidRPr="005E6338">
              <w:rPr>
                <w:rStyle w:val="Hyperlink"/>
              </w:rPr>
              <w:t>2.2.4. Phương pháp thu thập thông tin</w:t>
            </w:r>
            <w:r>
              <w:rPr>
                <w:webHidden/>
              </w:rPr>
              <w:tab/>
            </w:r>
            <w:r>
              <w:rPr>
                <w:webHidden/>
              </w:rPr>
              <w:fldChar w:fldCharType="begin"/>
            </w:r>
            <w:r>
              <w:rPr>
                <w:webHidden/>
              </w:rPr>
              <w:instrText xml:space="preserve"> PAGEREF _Toc130921983 \h </w:instrText>
            </w:r>
            <w:r>
              <w:rPr>
                <w:webHidden/>
              </w:rPr>
            </w:r>
            <w:r>
              <w:rPr>
                <w:webHidden/>
              </w:rPr>
              <w:fldChar w:fldCharType="separate"/>
            </w:r>
            <w:r>
              <w:rPr>
                <w:webHidden/>
              </w:rPr>
              <w:t>33</w:t>
            </w:r>
            <w:r>
              <w:rPr>
                <w:webHidden/>
              </w:rPr>
              <w:fldChar w:fldCharType="end"/>
            </w:r>
          </w:hyperlink>
        </w:p>
        <w:p w14:paraId="2F4E3C57" w14:textId="27313ACC" w:rsidR="00301B16" w:rsidRDefault="00301B16">
          <w:pPr>
            <w:pStyle w:val="TOC3"/>
            <w:tabs>
              <w:tab w:val="right" w:pos="9111"/>
            </w:tabs>
            <w:rPr>
              <w:rFonts w:asciiTheme="minorHAnsi" w:eastAsiaTheme="minorEastAsia" w:hAnsiTheme="minorHAnsi" w:cstheme="minorBidi"/>
              <w:color w:val="auto"/>
              <w:sz w:val="22"/>
              <w:szCs w:val="22"/>
            </w:rPr>
          </w:pPr>
          <w:hyperlink w:anchor="_Toc130921984" w:history="1">
            <w:r w:rsidRPr="005E6338">
              <w:rPr>
                <w:rStyle w:val="Hyperlink"/>
              </w:rPr>
              <w:t>2.2.5. Sai số và khống chế sai số</w:t>
            </w:r>
            <w:r>
              <w:rPr>
                <w:webHidden/>
              </w:rPr>
              <w:tab/>
            </w:r>
            <w:r>
              <w:rPr>
                <w:webHidden/>
              </w:rPr>
              <w:fldChar w:fldCharType="begin"/>
            </w:r>
            <w:r>
              <w:rPr>
                <w:webHidden/>
              </w:rPr>
              <w:instrText xml:space="preserve"> PAGEREF _Toc130921984 \h </w:instrText>
            </w:r>
            <w:r>
              <w:rPr>
                <w:webHidden/>
              </w:rPr>
            </w:r>
            <w:r>
              <w:rPr>
                <w:webHidden/>
              </w:rPr>
              <w:fldChar w:fldCharType="separate"/>
            </w:r>
            <w:r>
              <w:rPr>
                <w:webHidden/>
              </w:rPr>
              <w:t>34</w:t>
            </w:r>
            <w:r>
              <w:rPr>
                <w:webHidden/>
              </w:rPr>
              <w:fldChar w:fldCharType="end"/>
            </w:r>
          </w:hyperlink>
        </w:p>
        <w:p w14:paraId="676DAD32" w14:textId="3A457F57" w:rsidR="00301B16" w:rsidRDefault="00301B16">
          <w:pPr>
            <w:pStyle w:val="TOC3"/>
            <w:tabs>
              <w:tab w:val="right" w:pos="9111"/>
            </w:tabs>
            <w:rPr>
              <w:rFonts w:asciiTheme="minorHAnsi" w:eastAsiaTheme="minorEastAsia" w:hAnsiTheme="minorHAnsi" w:cstheme="minorBidi"/>
              <w:color w:val="auto"/>
              <w:sz w:val="22"/>
              <w:szCs w:val="22"/>
            </w:rPr>
          </w:pPr>
          <w:hyperlink w:anchor="_Toc130921985" w:history="1">
            <w:r w:rsidRPr="005E6338">
              <w:rPr>
                <w:rStyle w:val="Hyperlink"/>
              </w:rPr>
              <w:t>2.2.6. Phương pháp xử lý, phân tích số liệu</w:t>
            </w:r>
            <w:r>
              <w:rPr>
                <w:webHidden/>
              </w:rPr>
              <w:tab/>
            </w:r>
            <w:r>
              <w:rPr>
                <w:webHidden/>
              </w:rPr>
              <w:fldChar w:fldCharType="begin"/>
            </w:r>
            <w:r>
              <w:rPr>
                <w:webHidden/>
              </w:rPr>
              <w:instrText xml:space="preserve"> PAGEREF _Toc130921985 \h </w:instrText>
            </w:r>
            <w:r>
              <w:rPr>
                <w:webHidden/>
              </w:rPr>
            </w:r>
            <w:r>
              <w:rPr>
                <w:webHidden/>
              </w:rPr>
              <w:fldChar w:fldCharType="separate"/>
            </w:r>
            <w:r>
              <w:rPr>
                <w:webHidden/>
              </w:rPr>
              <w:t>34</w:t>
            </w:r>
            <w:r>
              <w:rPr>
                <w:webHidden/>
              </w:rPr>
              <w:fldChar w:fldCharType="end"/>
            </w:r>
          </w:hyperlink>
        </w:p>
        <w:p w14:paraId="759A3DF6" w14:textId="20C40FC3" w:rsidR="00301B16" w:rsidRDefault="00301B16">
          <w:pPr>
            <w:pStyle w:val="TOC3"/>
            <w:tabs>
              <w:tab w:val="right" w:pos="9111"/>
            </w:tabs>
            <w:rPr>
              <w:rFonts w:asciiTheme="minorHAnsi" w:eastAsiaTheme="minorEastAsia" w:hAnsiTheme="minorHAnsi" w:cstheme="minorBidi"/>
              <w:color w:val="auto"/>
              <w:sz w:val="22"/>
              <w:szCs w:val="22"/>
            </w:rPr>
          </w:pPr>
          <w:hyperlink w:anchor="_Toc130921986" w:history="1">
            <w:r w:rsidRPr="005E6338">
              <w:rPr>
                <w:rStyle w:val="Hyperlink"/>
              </w:rPr>
              <w:t>2.2.7. Đạo đức nghiên cứu</w:t>
            </w:r>
            <w:r>
              <w:rPr>
                <w:webHidden/>
              </w:rPr>
              <w:tab/>
            </w:r>
            <w:r>
              <w:rPr>
                <w:webHidden/>
              </w:rPr>
              <w:fldChar w:fldCharType="begin"/>
            </w:r>
            <w:r>
              <w:rPr>
                <w:webHidden/>
              </w:rPr>
              <w:instrText xml:space="preserve"> PAGEREF _Toc130921986 \h </w:instrText>
            </w:r>
            <w:r>
              <w:rPr>
                <w:webHidden/>
              </w:rPr>
            </w:r>
            <w:r>
              <w:rPr>
                <w:webHidden/>
              </w:rPr>
              <w:fldChar w:fldCharType="separate"/>
            </w:r>
            <w:r>
              <w:rPr>
                <w:webHidden/>
              </w:rPr>
              <w:t>34</w:t>
            </w:r>
            <w:r>
              <w:rPr>
                <w:webHidden/>
              </w:rPr>
              <w:fldChar w:fldCharType="end"/>
            </w:r>
          </w:hyperlink>
        </w:p>
        <w:p w14:paraId="39480EAA" w14:textId="792BA264" w:rsidR="00301B16" w:rsidRDefault="00301B16">
          <w:pPr>
            <w:pStyle w:val="TOC1"/>
            <w:tabs>
              <w:tab w:val="right" w:pos="9111"/>
            </w:tabs>
            <w:rPr>
              <w:rFonts w:asciiTheme="minorHAnsi" w:eastAsiaTheme="minorEastAsia" w:hAnsiTheme="minorHAnsi" w:cstheme="minorBidi"/>
              <w:color w:val="auto"/>
              <w:sz w:val="22"/>
              <w:szCs w:val="22"/>
            </w:rPr>
          </w:pPr>
          <w:hyperlink w:anchor="_Toc130921987" w:history="1">
            <w:r w:rsidRPr="005E6338">
              <w:rPr>
                <w:rStyle w:val="Hyperlink"/>
              </w:rPr>
              <w:t>Chương 3 – KẾT QUẢ</w:t>
            </w:r>
            <w:r>
              <w:rPr>
                <w:webHidden/>
              </w:rPr>
              <w:tab/>
            </w:r>
            <w:r>
              <w:rPr>
                <w:webHidden/>
              </w:rPr>
              <w:fldChar w:fldCharType="begin"/>
            </w:r>
            <w:r>
              <w:rPr>
                <w:webHidden/>
              </w:rPr>
              <w:instrText xml:space="preserve"> PAGEREF _Toc130921987 \h </w:instrText>
            </w:r>
            <w:r>
              <w:rPr>
                <w:webHidden/>
              </w:rPr>
            </w:r>
            <w:r>
              <w:rPr>
                <w:webHidden/>
              </w:rPr>
              <w:fldChar w:fldCharType="separate"/>
            </w:r>
            <w:r>
              <w:rPr>
                <w:webHidden/>
              </w:rPr>
              <w:t>36</w:t>
            </w:r>
            <w:r>
              <w:rPr>
                <w:webHidden/>
              </w:rPr>
              <w:fldChar w:fldCharType="end"/>
            </w:r>
          </w:hyperlink>
        </w:p>
        <w:p w14:paraId="1C6752D2" w14:textId="4E1421E2" w:rsidR="00301B16" w:rsidRDefault="00301B16">
          <w:pPr>
            <w:pStyle w:val="TOC2"/>
            <w:rPr>
              <w:rFonts w:asciiTheme="minorHAnsi" w:eastAsiaTheme="minorEastAsia" w:hAnsiTheme="minorHAnsi" w:cstheme="minorBidi"/>
              <w:color w:val="auto"/>
              <w:sz w:val="22"/>
              <w:szCs w:val="22"/>
            </w:rPr>
          </w:pPr>
          <w:hyperlink w:anchor="_Toc130921988" w:history="1">
            <w:r w:rsidRPr="005E6338">
              <w:rPr>
                <w:rStyle w:val="Hyperlink"/>
              </w:rPr>
              <w:t>3.1. Đặc điểm chung của đối tượng tham gia nghiên cứu</w:t>
            </w:r>
            <w:r>
              <w:rPr>
                <w:webHidden/>
              </w:rPr>
              <w:tab/>
            </w:r>
            <w:r>
              <w:rPr>
                <w:webHidden/>
              </w:rPr>
              <w:fldChar w:fldCharType="begin"/>
            </w:r>
            <w:r>
              <w:rPr>
                <w:webHidden/>
              </w:rPr>
              <w:instrText xml:space="preserve"> PAGEREF _Toc130921988 \h </w:instrText>
            </w:r>
            <w:r>
              <w:rPr>
                <w:webHidden/>
              </w:rPr>
            </w:r>
            <w:r>
              <w:rPr>
                <w:webHidden/>
              </w:rPr>
              <w:fldChar w:fldCharType="separate"/>
            </w:r>
            <w:r>
              <w:rPr>
                <w:webHidden/>
              </w:rPr>
              <w:t>36</w:t>
            </w:r>
            <w:r>
              <w:rPr>
                <w:webHidden/>
              </w:rPr>
              <w:fldChar w:fldCharType="end"/>
            </w:r>
          </w:hyperlink>
        </w:p>
        <w:p w14:paraId="42E10B92" w14:textId="4B0DDC82" w:rsidR="00301B16" w:rsidRDefault="00301B16">
          <w:pPr>
            <w:pStyle w:val="TOC3"/>
            <w:tabs>
              <w:tab w:val="right" w:pos="9111"/>
            </w:tabs>
            <w:rPr>
              <w:rFonts w:asciiTheme="minorHAnsi" w:eastAsiaTheme="minorEastAsia" w:hAnsiTheme="minorHAnsi" w:cstheme="minorBidi"/>
              <w:color w:val="auto"/>
              <w:sz w:val="22"/>
              <w:szCs w:val="22"/>
            </w:rPr>
          </w:pPr>
          <w:hyperlink w:anchor="_Toc130921989" w:history="1">
            <w:r w:rsidRPr="005E6338">
              <w:rPr>
                <w:rStyle w:val="Hyperlink"/>
              </w:rPr>
              <w:t>3.1.1. Thông tin chung về đối tượng nghiên cứu</w:t>
            </w:r>
            <w:r>
              <w:rPr>
                <w:webHidden/>
              </w:rPr>
              <w:tab/>
            </w:r>
            <w:r>
              <w:rPr>
                <w:webHidden/>
              </w:rPr>
              <w:fldChar w:fldCharType="begin"/>
            </w:r>
            <w:r>
              <w:rPr>
                <w:webHidden/>
              </w:rPr>
              <w:instrText xml:space="preserve"> PAGEREF _Toc130921989 \h </w:instrText>
            </w:r>
            <w:r>
              <w:rPr>
                <w:webHidden/>
              </w:rPr>
            </w:r>
            <w:r>
              <w:rPr>
                <w:webHidden/>
              </w:rPr>
              <w:fldChar w:fldCharType="separate"/>
            </w:r>
            <w:r>
              <w:rPr>
                <w:webHidden/>
              </w:rPr>
              <w:t>36</w:t>
            </w:r>
            <w:r>
              <w:rPr>
                <w:webHidden/>
              </w:rPr>
              <w:fldChar w:fldCharType="end"/>
            </w:r>
          </w:hyperlink>
        </w:p>
        <w:p w14:paraId="4E85AC3E" w14:textId="412EE24A" w:rsidR="00301B16" w:rsidRDefault="00301B16">
          <w:pPr>
            <w:pStyle w:val="TOC3"/>
            <w:tabs>
              <w:tab w:val="right" w:pos="9111"/>
            </w:tabs>
            <w:rPr>
              <w:rFonts w:asciiTheme="minorHAnsi" w:eastAsiaTheme="minorEastAsia" w:hAnsiTheme="minorHAnsi" w:cstheme="minorBidi"/>
              <w:color w:val="auto"/>
              <w:sz w:val="22"/>
              <w:szCs w:val="22"/>
            </w:rPr>
          </w:pPr>
          <w:hyperlink w:anchor="_Toc130921990" w:history="1">
            <w:r w:rsidRPr="005E6338">
              <w:rPr>
                <w:rStyle w:val="Hyperlink"/>
              </w:rPr>
              <w:t>3.1.2. Đặc điểm phân loại lao phổi</w:t>
            </w:r>
            <w:r>
              <w:rPr>
                <w:webHidden/>
              </w:rPr>
              <w:tab/>
            </w:r>
            <w:r>
              <w:rPr>
                <w:webHidden/>
              </w:rPr>
              <w:fldChar w:fldCharType="begin"/>
            </w:r>
            <w:r>
              <w:rPr>
                <w:webHidden/>
              </w:rPr>
              <w:instrText xml:space="preserve"> PAGEREF _Toc130921990 \h </w:instrText>
            </w:r>
            <w:r>
              <w:rPr>
                <w:webHidden/>
              </w:rPr>
            </w:r>
            <w:r>
              <w:rPr>
                <w:webHidden/>
              </w:rPr>
              <w:fldChar w:fldCharType="separate"/>
            </w:r>
            <w:r>
              <w:rPr>
                <w:webHidden/>
              </w:rPr>
              <w:t>36</w:t>
            </w:r>
            <w:r>
              <w:rPr>
                <w:webHidden/>
              </w:rPr>
              <w:fldChar w:fldCharType="end"/>
            </w:r>
          </w:hyperlink>
        </w:p>
        <w:p w14:paraId="792D95F2" w14:textId="02D1D1D4" w:rsidR="00301B16" w:rsidRDefault="00301B16">
          <w:pPr>
            <w:pStyle w:val="TOC3"/>
            <w:tabs>
              <w:tab w:val="right" w:pos="9111"/>
            </w:tabs>
            <w:rPr>
              <w:rFonts w:asciiTheme="minorHAnsi" w:eastAsiaTheme="minorEastAsia" w:hAnsiTheme="minorHAnsi" w:cstheme="minorBidi"/>
              <w:color w:val="auto"/>
              <w:sz w:val="22"/>
              <w:szCs w:val="22"/>
            </w:rPr>
          </w:pPr>
          <w:hyperlink w:anchor="_Toc130921991" w:history="1">
            <w:r w:rsidRPr="005E6338">
              <w:rPr>
                <w:rStyle w:val="Hyperlink"/>
              </w:rPr>
              <w:t>3.1.3. Đặc điểm về lao phổi có mắc số lượng bệnh kèm theo</w:t>
            </w:r>
            <w:r>
              <w:rPr>
                <w:webHidden/>
              </w:rPr>
              <w:tab/>
            </w:r>
            <w:r>
              <w:rPr>
                <w:webHidden/>
              </w:rPr>
              <w:fldChar w:fldCharType="begin"/>
            </w:r>
            <w:r>
              <w:rPr>
                <w:webHidden/>
              </w:rPr>
              <w:instrText xml:space="preserve"> PAGEREF _Toc130921991 \h </w:instrText>
            </w:r>
            <w:r>
              <w:rPr>
                <w:webHidden/>
              </w:rPr>
            </w:r>
            <w:r>
              <w:rPr>
                <w:webHidden/>
              </w:rPr>
              <w:fldChar w:fldCharType="separate"/>
            </w:r>
            <w:r>
              <w:rPr>
                <w:webHidden/>
              </w:rPr>
              <w:t>36</w:t>
            </w:r>
            <w:r>
              <w:rPr>
                <w:webHidden/>
              </w:rPr>
              <w:fldChar w:fldCharType="end"/>
            </w:r>
          </w:hyperlink>
        </w:p>
        <w:p w14:paraId="64DE536E" w14:textId="20F12447" w:rsidR="00301B16" w:rsidRDefault="00301B16">
          <w:pPr>
            <w:pStyle w:val="TOC3"/>
            <w:tabs>
              <w:tab w:val="right" w:pos="9111"/>
            </w:tabs>
            <w:rPr>
              <w:rFonts w:asciiTheme="minorHAnsi" w:eastAsiaTheme="minorEastAsia" w:hAnsiTheme="minorHAnsi" w:cstheme="minorBidi"/>
              <w:color w:val="auto"/>
              <w:sz w:val="22"/>
              <w:szCs w:val="22"/>
            </w:rPr>
          </w:pPr>
          <w:hyperlink w:anchor="_Toc130921992" w:history="1">
            <w:r w:rsidRPr="005E6338">
              <w:rPr>
                <w:rStyle w:val="Hyperlink"/>
              </w:rPr>
              <w:t>3.1.4. Kiến thức người bệnh về dinh dưỡng bệnh lao phổi</w:t>
            </w:r>
            <w:r>
              <w:rPr>
                <w:webHidden/>
              </w:rPr>
              <w:tab/>
            </w:r>
            <w:r>
              <w:rPr>
                <w:webHidden/>
              </w:rPr>
              <w:fldChar w:fldCharType="begin"/>
            </w:r>
            <w:r>
              <w:rPr>
                <w:webHidden/>
              </w:rPr>
              <w:instrText xml:space="preserve"> PAGEREF _Toc130921992 \h </w:instrText>
            </w:r>
            <w:r>
              <w:rPr>
                <w:webHidden/>
              </w:rPr>
            </w:r>
            <w:r>
              <w:rPr>
                <w:webHidden/>
              </w:rPr>
              <w:fldChar w:fldCharType="separate"/>
            </w:r>
            <w:r>
              <w:rPr>
                <w:webHidden/>
              </w:rPr>
              <w:t>36</w:t>
            </w:r>
            <w:r>
              <w:rPr>
                <w:webHidden/>
              </w:rPr>
              <w:fldChar w:fldCharType="end"/>
            </w:r>
          </w:hyperlink>
        </w:p>
        <w:p w14:paraId="4033A02B" w14:textId="51114998" w:rsidR="00301B16" w:rsidRDefault="00301B16">
          <w:pPr>
            <w:pStyle w:val="TOC2"/>
            <w:rPr>
              <w:rFonts w:asciiTheme="minorHAnsi" w:eastAsiaTheme="minorEastAsia" w:hAnsiTheme="minorHAnsi" w:cstheme="minorBidi"/>
              <w:color w:val="auto"/>
              <w:sz w:val="22"/>
              <w:szCs w:val="22"/>
            </w:rPr>
          </w:pPr>
          <w:hyperlink w:anchor="_Toc130921993" w:history="1">
            <w:r w:rsidRPr="005E6338">
              <w:rPr>
                <w:rStyle w:val="Hyperlink"/>
              </w:rPr>
              <w:t>3.2. TTDD của BN lao phổi theo BMI, SGA</w:t>
            </w:r>
            <w:r>
              <w:rPr>
                <w:webHidden/>
              </w:rPr>
              <w:tab/>
            </w:r>
            <w:r>
              <w:rPr>
                <w:webHidden/>
              </w:rPr>
              <w:fldChar w:fldCharType="begin"/>
            </w:r>
            <w:r>
              <w:rPr>
                <w:webHidden/>
              </w:rPr>
              <w:instrText xml:space="preserve"> PAGEREF _Toc130921993 \h </w:instrText>
            </w:r>
            <w:r>
              <w:rPr>
                <w:webHidden/>
              </w:rPr>
            </w:r>
            <w:r>
              <w:rPr>
                <w:webHidden/>
              </w:rPr>
              <w:fldChar w:fldCharType="separate"/>
            </w:r>
            <w:r>
              <w:rPr>
                <w:webHidden/>
              </w:rPr>
              <w:t>36</w:t>
            </w:r>
            <w:r>
              <w:rPr>
                <w:webHidden/>
              </w:rPr>
              <w:fldChar w:fldCharType="end"/>
            </w:r>
          </w:hyperlink>
        </w:p>
        <w:p w14:paraId="1794591B" w14:textId="4EFCE941" w:rsidR="00301B16" w:rsidRDefault="00301B16">
          <w:pPr>
            <w:pStyle w:val="TOC2"/>
            <w:rPr>
              <w:rFonts w:asciiTheme="minorHAnsi" w:eastAsiaTheme="minorEastAsia" w:hAnsiTheme="minorHAnsi" w:cstheme="minorBidi"/>
              <w:color w:val="auto"/>
              <w:sz w:val="22"/>
              <w:szCs w:val="22"/>
            </w:rPr>
          </w:pPr>
          <w:hyperlink w:anchor="_Toc130921994" w:history="1">
            <w:r w:rsidRPr="005E6338">
              <w:rPr>
                <w:rStyle w:val="Hyperlink"/>
              </w:rPr>
              <w:t>3.3. Các yếu tố liên quan tới tình trạng dinh dưỡng của người bệnh lao</w:t>
            </w:r>
            <w:r>
              <w:rPr>
                <w:webHidden/>
              </w:rPr>
              <w:tab/>
            </w:r>
            <w:r>
              <w:rPr>
                <w:webHidden/>
              </w:rPr>
              <w:fldChar w:fldCharType="begin"/>
            </w:r>
            <w:r>
              <w:rPr>
                <w:webHidden/>
              </w:rPr>
              <w:instrText xml:space="preserve"> PAGEREF _Toc130921994 \h </w:instrText>
            </w:r>
            <w:r>
              <w:rPr>
                <w:webHidden/>
              </w:rPr>
            </w:r>
            <w:r>
              <w:rPr>
                <w:webHidden/>
              </w:rPr>
              <w:fldChar w:fldCharType="separate"/>
            </w:r>
            <w:r>
              <w:rPr>
                <w:webHidden/>
              </w:rPr>
              <w:t>36</w:t>
            </w:r>
            <w:r>
              <w:rPr>
                <w:webHidden/>
              </w:rPr>
              <w:fldChar w:fldCharType="end"/>
            </w:r>
          </w:hyperlink>
        </w:p>
        <w:p w14:paraId="312B1F3A" w14:textId="498120F4" w:rsidR="00301B16" w:rsidRDefault="00301B16">
          <w:pPr>
            <w:pStyle w:val="TOC3"/>
            <w:tabs>
              <w:tab w:val="right" w:pos="9111"/>
            </w:tabs>
            <w:rPr>
              <w:rFonts w:asciiTheme="minorHAnsi" w:eastAsiaTheme="minorEastAsia" w:hAnsiTheme="minorHAnsi" w:cstheme="minorBidi"/>
              <w:color w:val="auto"/>
              <w:sz w:val="22"/>
              <w:szCs w:val="22"/>
            </w:rPr>
          </w:pPr>
          <w:hyperlink w:anchor="_Toc130921995" w:history="1">
            <w:r w:rsidRPr="005E6338">
              <w:rPr>
                <w:rStyle w:val="Hyperlink"/>
              </w:rPr>
              <w:t>3.3.1. Liên quan giữa tình trạng dinh dưỡng theo BMI</w:t>
            </w:r>
            <w:r>
              <w:rPr>
                <w:webHidden/>
              </w:rPr>
              <w:tab/>
            </w:r>
            <w:r>
              <w:rPr>
                <w:webHidden/>
              </w:rPr>
              <w:fldChar w:fldCharType="begin"/>
            </w:r>
            <w:r>
              <w:rPr>
                <w:webHidden/>
              </w:rPr>
              <w:instrText xml:space="preserve"> PAGEREF _Toc130921995 \h </w:instrText>
            </w:r>
            <w:r>
              <w:rPr>
                <w:webHidden/>
              </w:rPr>
            </w:r>
            <w:r>
              <w:rPr>
                <w:webHidden/>
              </w:rPr>
              <w:fldChar w:fldCharType="separate"/>
            </w:r>
            <w:r>
              <w:rPr>
                <w:webHidden/>
              </w:rPr>
              <w:t>36</w:t>
            </w:r>
            <w:r>
              <w:rPr>
                <w:webHidden/>
              </w:rPr>
              <w:fldChar w:fldCharType="end"/>
            </w:r>
          </w:hyperlink>
        </w:p>
        <w:p w14:paraId="5E59B34F" w14:textId="47EAD67B" w:rsidR="00301B16" w:rsidRDefault="00301B16">
          <w:pPr>
            <w:pStyle w:val="TOC3"/>
            <w:tabs>
              <w:tab w:val="right" w:pos="9111"/>
            </w:tabs>
            <w:rPr>
              <w:rFonts w:asciiTheme="minorHAnsi" w:eastAsiaTheme="minorEastAsia" w:hAnsiTheme="minorHAnsi" w:cstheme="minorBidi"/>
              <w:color w:val="auto"/>
              <w:sz w:val="22"/>
              <w:szCs w:val="22"/>
            </w:rPr>
          </w:pPr>
          <w:hyperlink w:anchor="_Toc130921996" w:history="1">
            <w:r w:rsidRPr="005E6338">
              <w:rPr>
                <w:rStyle w:val="Hyperlink"/>
              </w:rPr>
              <w:t>3.3.2. Liên quan giữa TTDD theo SGA của người bệnh lao phổi</w:t>
            </w:r>
            <w:r>
              <w:rPr>
                <w:webHidden/>
              </w:rPr>
              <w:tab/>
            </w:r>
            <w:r>
              <w:rPr>
                <w:webHidden/>
              </w:rPr>
              <w:fldChar w:fldCharType="begin"/>
            </w:r>
            <w:r>
              <w:rPr>
                <w:webHidden/>
              </w:rPr>
              <w:instrText xml:space="preserve"> PAGEREF _Toc130921996 \h </w:instrText>
            </w:r>
            <w:r>
              <w:rPr>
                <w:webHidden/>
              </w:rPr>
            </w:r>
            <w:r>
              <w:rPr>
                <w:webHidden/>
              </w:rPr>
              <w:fldChar w:fldCharType="separate"/>
            </w:r>
            <w:r>
              <w:rPr>
                <w:webHidden/>
              </w:rPr>
              <w:t>37</w:t>
            </w:r>
            <w:r>
              <w:rPr>
                <w:webHidden/>
              </w:rPr>
              <w:fldChar w:fldCharType="end"/>
            </w:r>
          </w:hyperlink>
        </w:p>
        <w:p w14:paraId="3240C33A" w14:textId="53B96CA4" w:rsidR="00301B16" w:rsidRDefault="00301B16">
          <w:pPr>
            <w:pStyle w:val="TOC1"/>
            <w:tabs>
              <w:tab w:val="right" w:pos="9111"/>
            </w:tabs>
            <w:rPr>
              <w:rFonts w:asciiTheme="minorHAnsi" w:eastAsiaTheme="minorEastAsia" w:hAnsiTheme="minorHAnsi" w:cstheme="minorBidi"/>
              <w:color w:val="auto"/>
              <w:sz w:val="22"/>
              <w:szCs w:val="22"/>
            </w:rPr>
          </w:pPr>
          <w:hyperlink w:anchor="_Toc130921997" w:history="1">
            <w:r w:rsidRPr="005E6338">
              <w:rPr>
                <w:rStyle w:val="Hyperlink"/>
              </w:rPr>
              <w:t>Chương 4 – BÀN LUẬN</w:t>
            </w:r>
            <w:r>
              <w:rPr>
                <w:webHidden/>
              </w:rPr>
              <w:tab/>
            </w:r>
            <w:r>
              <w:rPr>
                <w:webHidden/>
              </w:rPr>
              <w:fldChar w:fldCharType="begin"/>
            </w:r>
            <w:r>
              <w:rPr>
                <w:webHidden/>
              </w:rPr>
              <w:instrText xml:space="preserve"> PAGEREF _Toc130921997 \h </w:instrText>
            </w:r>
            <w:r>
              <w:rPr>
                <w:webHidden/>
              </w:rPr>
            </w:r>
            <w:r>
              <w:rPr>
                <w:webHidden/>
              </w:rPr>
              <w:fldChar w:fldCharType="separate"/>
            </w:r>
            <w:r>
              <w:rPr>
                <w:webHidden/>
              </w:rPr>
              <w:t>38</w:t>
            </w:r>
            <w:r>
              <w:rPr>
                <w:webHidden/>
              </w:rPr>
              <w:fldChar w:fldCharType="end"/>
            </w:r>
          </w:hyperlink>
        </w:p>
        <w:p w14:paraId="798E66A0" w14:textId="41BB0093" w:rsidR="00301B16" w:rsidRDefault="00301B16">
          <w:pPr>
            <w:pStyle w:val="TOC2"/>
            <w:rPr>
              <w:rFonts w:asciiTheme="minorHAnsi" w:eastAsiaTheme="minorEastAsia" w:hAnsiTheme="minorHAnsi" w:cstheme="minorBidi"/>
              <w:color w:val="auto"/>
              <w:sz w:val="22"/>
              <w:szCs w:val="22"/>
            </w:rPr>
          </w:pPr>
          <w:hyperlink w:anchor="_Toc130921998" w:history="1">
            <w:r w:rsidRPr="005E6338">
              <w:rPr>
                <w:rStyle w:val="Hyperlink"/>
              </w:rPr>
              <w:t>4.1. Đặc điểm của đối tượng nghiên cứu</w:t>
            </w:r>
            <w:r>
              <w:rPr>
                <w:webHidden/>
              </w:rPr>
              <w:tab/>
            </w:r>
            <w:r>
              <w:rPr>
                <w:webHidden/>
              </w:rPr>
              <w:fldChar w:fldCharType="begin"/>
            </w:r>
            <w:r>
              <w:rPr>
                <w:webHidden/>
              </w:rPr>
              <w:instrText xml:space="preserve"> PAGEREF _Toc130921998 \h </w:instrText>
            </w:r>
            <w:r>
              <w:rPr>
                <w:webHidden/>
              </w:rPr>
            </w:r>
            <w:r>
              <w:rPr>
                <w:webHidden/>
              </w:rPr>
              <w:fldChar w:fldCharType="separate"/>
            </w:r>
            <w:r>
              <w:rPr>
                <w:webHidden/>
              </w:rPr>
              <w:t>38</w:t>
            </w:r>
            <w:r>
              <w:rPr>
                <w:webHidden/>
              </w:rPr>
              <w:fldChar w:fldCharType="end"/>
            </w:r>
          </w:hyperlink>
        </w:p>
        <w:p w14:paraId="6704112B" w14:textId="744E3DF3" w:rsidR="00301B16" w:rsidRDefault="00301B16">
          <w:pPr>
            <w:pStyle w:val="TOC2"/>
            <w:rPr>
              <w:rFonts w:asciiTheme="minorHAnsi" w:eastAsiaTheme="minorEastAsia" w:hAnsiTheme="minorHAnsi" w:cstheme="minorBidi"/>
              <w:color w:val="auto"/>
              <w:sz w:val="22"/>
              <w:szCs w:val="22"/>
            </w:rPr>
          </w:pPr>
          <w:hyperlink w:anchor="_Toc130921999" w:history="1">
            <w:r w:rsidRPr="005E6338">
              <w:rPr>
                <w:rStyle w:val="Hyperlink"/>
              </w:rPr>
              <w:t>4.2. Tình trạng dinh dưỡng người bệnh lao phối</w:t>
            </w:r>
            <w:r>
              <w:rPr>
                <w:webHidden/>
              </w:rPr>
              <w:tab/>
            </w:r>
            <w:r>
              <w:rPr>
                <w:webHidden/>
              </w:rPr>
              <w:fldChar w:fldCharType="begin"/>
            </w:r>
            <w:r>
              <w:rPr>
                <w:webHidden/>
              </w:rPr>
              <w:instrText xml:space="preserve"> PAGEREF _Toc130921999 \h </w:instrText>
            </w:r>
            <w:r>
              <w:rPr>
                <w:webHidden/>
              </w:rPr>
            </w:r>
            <w:r>
              <w:rPr>
                <w:webHidden/>
              </w:rPr>
              <w:fldChar w:fldCharType="separate"/>
            </w:r>
            <w:r>
              <w:rPr>
                <w:webHidden/>
              </w:rPr>
              <w:t>41</w:t>
            </w:r>
            <w:r>
              <w:rPr>
                <w:webHidden/>
              </w:rPr>
              <w:fldChar w:fldCharType="end"/>
            </w:r>
          </w:hyperlink>
        </w:p>
        <w:p w14:paraId="22138101" w14:textId="6D5AB14C" w:rsidR="00301B16" w:rsidRDefault="00301B16">
          <w:pPr>
            <w:pStyle w:val="TOC3"/>
            <w:tabs>
              <w:tab w:val="right" w:pos="9111"/>
            </w:tabs>
            <w:rPr>
              <w:rFonts w:asciiTheme="minorHAnsi" w:eastAsiaTheme="minorEastAsia" w:hAnsiTheme="minorHAnsi" w:cstheme="minorBidi"/>
              <w:color w:val="auto"/>
              <w:sz w:val="22"/>
              <w:szCs w:val="22"/>
            </w:rPr>
          </w:pPr>
          <w:hyperlink w:anchor="_Toc130922000" w:history="1">
            <w:r w:rsidRPr="005E6338">
              <w:rPr>
                <w:rStyle w:val="Hyperlink"/>
              </w:rPr>
              <w:t>4.2.1. Tình trạng dịnh dưỡng của bệnh nhân lao theo chỉ số BMI</w:t>
            </w:r>
            <w:r>
              <w:rPr>
                <w:webHidden/>
              </w:rPr>
              <w:tab/>
            </w:r>
            <w:r>
              <w:rPr>
                <w:webHidden/>
              </w:rPr>
              <w:fldChar w:fldCharType="begin"/>
            </w:r>
            <w:r>
              <w:rPr>
                <w:webHidden/>
              </w:rPr>
              <w:instrText xml:space="preserve"> PAGEREF _Toc130922000 \h </w:instrText>
            </w:r>
            <w:r>
              <w:rPr>
                <w:webHidden/>
              </w:rPr>
            </w:r>
            <w:r>
              <w:rPr>
                <w:webHidden/>
              </w:rPr>
              <w:fldChar w:fldCharType="separate"/>
            </w:r>
            <w:r>
              <w:rPr>
                <w:webHidden/>
              </w:rPr>
              <w:t>42</w:t>
            </w:r>
            <w:r>
              <w:rPr>
                <w:webHidden/>
              </w:rPr>
              <w:fldChar w:fldCharType="end"/>
            </w:r>
          </w:hyperlink>
        </w:p>
        <w:p w14:paraId="6148C9CB" w14:textId="5176DC80" w:rsidR="00301B16" w:rsidRDefault="00301B16">
          <w:pPr>
            <w:pStyle w:val="TOC3"/>
            <w:tabs>
              <w:tab w:val="right" w:pos="9111"/>
            </w:tabs>
            <w:rPr>
              <w:rFonts w:asciiTheme="minorHAnsi" w:eastAsiaTheme="minorEastAsia" w:hAnsiTheme="minorHAnsi" w:cstheme="minorBidi"/>
              <w:color w:val="auto"/>
              <w:sz w:val="22"/>
              <w:szCs w:val="22"/>
            </w:rPr>
          </w:pPr>
          <w:hyperlink w:anchor="_Toc130922001" w:history="1">
            <w:r w:rsidRPr="005E6338">
              <w:rPr>
                <w:rStyle w:val="Hyperlink"/>
              </w:rPr>
              <w:t>4.2.2. Tình trạng dịnh dưỡng của bệnh nhân lao theo chỉ số SGA</w:t>
            </w:r>
            <w:r>
              <w:rPr>
                <w:webHidden/>
              </w:rPr>
              <w:tab/>
            </w:r>
            <w:r>
              <w:rPr>
                <w:webHidden/>
              </w:rPr>
              <w:fldChar w:fldCharType="begin"/>
            </w:r>
            <w:r>
              <w:rPr>
                <w:webHidden/>
              </w:rPr>
              <w:instrText xml:space="preserve"> PAGEREF _Toc130922001 \h </w:instrText>
            </w:r>
            <w:r>
              <w:rPr>
                <w:webHidden/>
              </w:rPr>
            </w:r>
            <w:r>
              <w:rPr>
                <w:webHidden/>
              </w:rPr>
              <w:fldChar w:fldCharType="separate"/>
            </w:r>
            <w:r>
              <w:rPr>
                <w:webHidden/>
              </w:rPr>
              <w:t>46</w:t>
            </w:r>
            <w:r>
              <w:rPr>
                <w:webHidden/>
              </w:rPr>
              <w:fldChar w:fldCharType="end"/>
            </w:r>
          </w:hyperlink>
        </w:p>
        <w:p w14:paraId="4072670F" w14:textId="403E148E" w:rsidR="00301B16" w:rsidRDefault="00301B16">
          <w:pPr>
            <w:pStyle w:val="TOC2"/>
            <w:rPr>
              <w:rFonts w:asciiTheme="minorHAnsi" w:eastAsiaTheme="minorEastAsia" w:hAnsiTheme="minorHAnsi" w:cstheme="minorBidi"/>
              <w:color w:val="auto"/>
              <w:sz w:val="22"/>
              <w:szCs w:val="22"/>
            </w:rPr>
          </w:pPr>
          <w:hyperlink w:anchor="_Toc130922002" w:history="1">
            <w:r w:rsidRPr="005E6338">
              <w:rPr>
                <w:rStyle w:val="Hyperlink"/>
              </w:rPr>
              <w:t>4.3. Các yếu tổ liên quan đến tình trạng đỉnh dưỡng</w:t>
            </w:r>
            <w:r>
              <w:rPr>
                <w:webHidden/>
              </w:rPr>
              <w:tab/>
            </w:r>
            <w:r>
              <w:rPr>
                <w:webHidden/>
              </w:rPr>
              <w:fldChar w:fldCharType="begin"/>
            </w:r>
            <w:r>
              <w:rPr>
                <w:webHidden/>
              </w:rPr>
              <w:instrText xml:space="preserve"> PAGEREF _Toc130922002 \h </w:instrText>
            </w:r>
            <w:r>
              <w:rPr>
                <w:webHidden/>
              </w:rPr>
            </w:r>
            <w:r>
              <w:rPr>
                <w:webHidden/>
              </w:rPr>
              <w:fldChar w:fldCharType="separate"/>
            </w:r>
            <w:r>
              <w:rPr>
                <w:webHidden/>
              </w:rPr>
              <w:t>49</w:t>
            </w:r>
            <w:r>
              <w:rPr>
                <w:webHidden/>
              </w:rPr>
              <w:fldChar w:fldCharType="end"/>
            </w:r>
          </w:hyperlink>
        </w:p>
        <w:p w14:paraId="7FE87D04" w14:textId="45A6994A" w:rsidR="00301B16" w:rsidRDefault="00301B16">
          <w:pPr>
            <w:pStyle w:val="TOC3"/>
            <w:tabs>
              <w:tab w:val="right" w:pos="9111"/>
            </w:tabs>
            <w:rPr>
              <w:rFonts w:asciiTheme="minorHAnsi" w:eastAsiaTheme="minorEastAsia" w:hAnsiTheme="minorHAnsi" w:cstheme="minorBidi"/>
              <w:color w:val="auto"/>
              <w:sz w:val="22"/>
              <w:szCs w:val="22"/>
            </w:rPr>
          </w:pPr>
          <w:hyperlink w:anchor="_Toc130922003" w:history="1">
            <w:r w:rsidRPr="005E6338">
              <w:rPr>
                <w:rStyle w:val="Hyperlink"/>
              </w:rPr>
              <w:t>4.3.1. Mỗi liên quan giữa tình trạng dịnh dưỡng theo BMI</w:t>
            </w:r>
            <w:r>
              <w:rPr>
                <w:webHidden/>
              </w:rPr>
              <w:tab/>
            </w:r>
            <w:r>
              <w:rPr>
                <w:webHidden/>
              </w:rPr>
              <w:fldChar w:fldCharType="begin"/>
            </w:r>
            <w:r>
              <w:rPr>
                <w:webHidden/>
              </w:rPr>
              <w:instrText xml:space="preserve"> PAGEREF _Toc130922003 \h </w:instrText>
            </w:r>
            <w:r>
              <w:rPr>
                <w:webHidden/>
              </w:rPr>
            </w:r>
            <w:r>
              <w:rPr>
                <w:webHidden/>
              </w:rPr>
              <w:fldChar w:fldCharType="separate"/>
            </w:r>
            <w:r>
              <w:rPr>
                <w:webHidden/>
              </w:rPr>
              <w:t>49</w:t>
            </w:r>
            <w:r>
              <w:rPr>
                <w:webHidden/>
              </w:rPr>
              <w:fldChar w:fldCharType="end"/>
            </w:r>
          </w:hyperlink>
        </w:p>
        <w:p w14:paraId="1511091A" w14:textId="729DEF39" w:rsidR="00301B16" w:rsidRDefault="00301B16">
          <w:pPr>
            <w:pStyle w:val="TOC3"/>
            <w:tabs>
              <w:tab w:val="right" w:pos="9111"/>
            </w:tabs>
            <w:rPr>
              <w:rFonts w:asciiTheme="minorHAnsi" w:eastAsiaTheme="minorEastAsia" w:hAnsiTheme="minorHAnsi" w:cstheme="minorBidi"/>
              <w:color w:val="auto"/>
              <w:sz w:val="22"/>
              <w:szCs w:val="22"/>
            </w:rPr>
          </w:pPr>
          <w:hyperlink w:anchor="_Toc130922004" w:history="1">
            <w:r w:rsidRPr="005E6338">
              <w:rPr>
                <w:rStyle w:val="Hyperlink"/>
              </w:rPr>
              <w:t>4.3.2. Mối liên quan giữu tình trạng dình đường theo SGA</w:t>
            </w:r>
            <w:r>
              <w:rPr>
                <w:webHidden/>
              </w:rPr>
              <w:tab/>
            </w:r>
            <w:r>
              <w:rPr>
                <w:webHidden/>
              </w:rPr>
              <w:fldChar w:fldCharType="begin"/>
            </w:r>
            <w:r>
              <w:rPr>
                <w:webHidden/>
              </w:rPr>
              <w:instrText xml:space="preserve"> PAGEREF _Toc130922004 \h </w:instrText>
            </w:r>
            <w:r>
              <w:rPr>
                <w:webHidden/>
              </w:rPr>
            </w:r>
            <w:r>
              <w:rPr>
                <w:webHidden/>
              </w:rPr>
              <w:fldChar w:fldCharType="separate"/>
            </w:r>
            <w:r>
              <w:rPr>
                <w:webHidden/>
              </w:rPr>
              <w:t>51</w:t>
            </w:r>
            <w:r>
              <w:rPr>
                <w:webHidden/>
              </w:rPr>
              <w:fldChar w:fldCharType="end"/>
            </w:r>
          </w:hyperlink>
        </w:p>
        <w:p w14:paraId="4996EDA8" w14:textId="23C933FA" w:rsidR="00301B16" w:rsidRDefault="00301B16">
          <w:pPr>
            <w:pStyle w:val="TOC1"/>
            <w:tabs>
              <w:tab w:val="right" w:pos="9111"/>
            </w:tabs>
            <w:rPr>
              <w:rFonts w:asciiTheme="minorHAnsi" w:eastAsiaTheme="minorEastAsia" w:hAnsiTheme="minorHAnsi" w:cstheme="minorBidi"/>
              <w:color w:val="auto"/>
              <w:sz w:val="22"/>
              <w:szCs w:val="22"/>
            </w:rPr>
          </w:pPr>
          <w:hyperlink w:anchor="_Toc130922005" w:history="1">
            <w:r w:rsidRPr="005E6338">
              <w:rPr>
                <w:rStyle w:val="Hyperlink"/>
              </w:rPr>
              <w:t>KẾT LUẬN</w:t>
            </w:r>
            <w:r>
              <w:rPr>
                <w:webHidden/>
              </w:rPr>
              <w:tab/>
            </w:r>
            <w:r>
              <w:rPr>
                <w:webHidden/>
              </w:rPr>
              <w:fldChar w:fldCharType="begin"/>
            </w:r>
            <w:r>
              <w:rPr>
                <w:webHidden/>
              </w:rPr>
              <w:instrText xml:space="preserve"> PAGEREF _Toc130922005 \h </w:instrText>
            </w:r>
            <w:r>
              <w:rPr>
                <w:webHidden/>
              </w:rPr>
            </w:r>
            <w:r>
              <w:rPr>
                <w:webHidden/>
              </w:rPr>
              <w:fldChar w:fldCharType="separate"/>
            </w:r>
            <w:r>
              <w:rPr>
                <w:webHidden/>
              </w:rPr>
              <w:t>53</w:t>
            </w:r>
            <w:r>
              <w:rPr>
                <w:webHidden/>
              </w:rPr>
              <w:fldChar w:fldCharType="end"/>
            </w:r>
          </w:hyperlink>
        </w:p>
        <w:p w14:paraId="3E281D40" w14:textId="4ACA90A7" w:rsidR="00301B16" w:rsidRDefault="00301B16">
          <w:pPr>
            <w:pStyle w:val="TOC1"/>
            <w:tabs>
              <w:tab w:val="right" w:pos="9111"/>
            </w:tabs>
            <w:rPr>
              <w:rFonts w:asciiTheme="minorHAnsi" w:eastAsiaTheme="minorEastAsia" w:hAnsiTheme="minorHAnsi" w:cstheme="minorBidi"/>
              <w:color w:val="auto"/>
              <w:sz w:val="22"/>
              <w:szCs w:val="22"/>
            </w:rPr>
          </w:pPr>
          <w:hyperlink w:anchor="_Toc130922006" w:history="1">
            <w:r w:rsidRPr="005E6338">
              <w:rPr>
                <w:rStyle w:val="Hyperlink"/>
              </w:rPr>
              <w:t>1. Tình trạng dinh dưỡng của người bệnh lao điều trị tại bệnh viện Phối Trung tương năm 2018</w:t>
            </w:r>
            <w:r>
              <w:rPr>
                <w:webHidden/>
              </w:rPr>
              <w:tab/>
            </w:r>
            <w:r>
              <w:rPr>
                <w:webHidden/>
              </w:rPr>
              <w:fldChar w:fldCharType="begin"/>
            </w:r>
            <w:r>
              <w:rPr>
                <w:webHidden/>
              </w:rPr>
              <w:instrText xml:space="preserve"> PAGEREF _Toc130922006 \h </w:instrText>
            </w:r>
            <w:r>
              <w:rPr>
                <w:webHidden/>
              </w:rPr>
            </w:r>
            <w:r>
              <w:rPr>
                <w:webHidden/>
              </w:rPr>
              <w:fldChar w:fldCharType="separate"/>
            </w:r>
            <w:r>
              <w:rPr>
                <w:webHidden/>
              </w:rPr>
              <w:t>53</w:t>
            </w:r>
            <w:r>
              <w:rPr>
                <w:webHidden/>
              </w:rPr>
              <w:fldChar w:fldCharType="end"/>
            </w:r>
          </w:hyperlink>
        </w:p>
        <w:p w14:paraId="23F6E436" w14:textId="2A00A760" w:rsidR="00301B16" w:rsidRDefault="00301B16">
          <w:pPr>
            <w:pStyle w:val="TOC2"/>
            <w:rPr>
              <w:rFonts w:asciiTheme="minorHAnsi" w:eastAsiaTheme="minorEastAsia" w:hAnsiTheme="minorHAnsi" w:cstheme="minorBidi"/>
              <w:color w:val="auto"/>
              <w:sz w:val="22"/>
              <w:szCs w:val="22"/>
            </w:rPr>
          </w:pPr>
          <w:hyperlink w:anchor="_Toc130922007" w:history="1">
            <w:r w:rsidRPr="005E6338">
              <w:rPr>
                <w:rStyle w:val="Hyperlink"/>
              </w:rPr>
              <w:t>2- Các yếu tổ liên quan đến tình trạng đỉnh đưỡng của NB lao</w:t>
            </w:r>
            <w:r>
              <w:rPr>
                <w:webHidden/>
              </w:rPr>
              <w:tab/>
            </w:r>
            <w:r>
              <w:rPr>
                <w:webHidden/>
              </w:rPr>
              <w:fldChar w:fldCharType="begin"/>
            </w:r>
            <w:r>
              <w:rPr>
                <w:webHidden/>
              </w:rPr>
              <w:instrText xml:space="preserve"> PAGEREF _Toc130922007 \h </w:instrText>
            </w:r>
            <w:r>
              <w:rPr>
                <w:webHidden/>
              </w:rPr>
            </w:r>
            <w:r>
              <w:rPr>
                <w:webHidden/>
              </w:rPr>
              <w:fldChar w:fldCharType="separate"/>
            </w:r>
            <w:r>
              <w:rPr>
                <w:webHidden/>
              </w:rPr>
              <w:t>53</w:t>
            </w:r>
            <w:r>
              <w:rPr>
                <w:webHidden/>
              </w:rPr>
              <w:fldChar w:fldCharType="end"/>
            </w:r>
          </w:hyperlink>
        </w:p>
        <w:p w14:paraId="519DBBCA" w14:textId="3CF11DC2" w:rsidR="00301B16" w:rsidRDefault="00301B16">
          <w:pPr>
            <w:pStyle w:val="TOC3"/>
            <w:tabs>
              <w:tab w:val="right" w:pos="9111"/>
            </w:tabs>
            <w:rPr>
              <w:rFonts w:asciiTheme="minorHAnsi" w:eastAsiaTheme="minorEastAsia" w:hAnsiTheme="minorHAnsi" w:cstheme="minorBidi"/>
              <w:color w:val="auto"/>
              <w:sz w:val="22"/>
              <w:szCs w:val="22"/>
            </w:rPr>
          </w:pPr>
          <w:hyperlink w:anchor="_Toc130922008" w:history="1">
            <w:r w:rsidRPr="005E6338">
              <w:rPr>
                <w:rStyle w:val="Hyperlink"/>
              </w:rPr>
              <w:t>3. Hạn chế nghiên cứu</w:t>
            </w:r>
            <w:r>
              <w:rPr>
                <w:webHidden/>
              </w:rPr>
              <w:tab/>
            </w:r>
            <w:r>
              <w:rPr>
                <w:webHidden/>
              </w:rPr>
              <w:fldChar w:fldCharType="begin"/>
            </w:r>
            <w:r>
              <w:rPr>
                <w:webHidden/>
              </w:rPr>
              <w:instrText xml:space="preserve"> PAGEREF _Toc130922008 \h </w:instrText>
            </w:r>
            <w:r>
              <w:rPr>
                <w:webHidden/>
              </w:rPr>
            </w:r>
            <w:r>
              <w:rPr>
                <w:webHidden/>
              </w:rPr>
              <w:fldChar w:fldCharType="separate"/>
            </w:r>
            <w:r>
              <w:rPr>
                <w:webHidden/>
              </w:rPr>
              <w:t>54</w:t>
            </w:r>
            <w:r>
              <w:rPr>
                <w:webHidden/>
              </w:rPr>
              <w:fldChar w:fldCharType="end"/>
            </w:r>
          </w:hyperlink>
        </w:p>
        <w:p w14:paraId="2B3A1BDC" w14:textId="4B724466" w:rsidR="00301B16" w:rsidRDefault="00301B16">
          <w:pPr>
            <w:pStyle w:val="TOC1"/>
            <w:tabs>
              <w:tab w:val="right" w:pos="9111"/>
            </w:tabs>
            <w:rPr>
              <w:rFonts w:asciiTheme="minorHAnsi" w:eastAsiaTheme="minorEastAsia" w:hAnsiTheme="minorHAnsi" w:cstheme="minorBidi"/>
              <w:color w:val="auto"/>
              <w:sz w:val="22"/>
              <w:szCs w:val="22"/>
            </w:rPr>
          </w:pPr>
          <w:hyperlink w:anchor="_Toc130922009" w:history="1">
            <w:r w:rsidRPr="005E6338">
              <w:rPr>
                <w:rStyle w:val="Hyperlink"/>
              </w:rPr>
              <w:t>KHUYẾN NGHỊ</w:t>
            </w:r>
            <w:r>
              <w:rPr>
                <w:webHidden/>
              </w:rPr>
              <w:tab/>
            </w:r>
            <w:r>
              <w:rPr>
                <w:webHidden/>
              </w:rPr>
              <w:fldChar w:fldCharType="begin"/>
            </w:r>
            <w:r>
              <w:rPr>
                <w:webHidden/>
              </w:rPr>
              <w:instrText xml:space="preserve"> PAGEREF _Toc130922009 \h </w:instrText>
            </w:r>
            <w:r>
              <w:rPr>
                <w:webHidden/>
              </w:rPr>
            </w:r>
            <w:r>
              <w:rPr>
                <w:webHidden/>
              </w:rPr>
              <w:fldChar w:fldCharType="separate"/>
            </w:r>
            <w:r>
              <w:rPr>
                <w:webHidden/>
              </w:rPr>
              <w:t>56</w:t>
            </w:r>
            <w:r>
              <w:rPr>
                <w:webHidden/>
              </w:rPr>
              <w:fldChar w:fldCharType="end"/>
            </w:r>
          </w:hyperlink>
        </w:p>
        <w:p w14:paraId="6F4B9AD7" w14:textId="7B997863" w:rsidR="00301B16" w:rsidRDefault="00301B16">
          <w:pPr>
            <w:pStyle w:val="TOC1"/>
            <w:tabs>
              <w:tab w:val="right" w:pos="9111"/>
            </w:tabs>
            <w:rPr>
              <w:rFonts w:asciiTheme="minorHAnsi" w:eastAsiaTheme="minorEastAsia" w:hAnsiTheme="minorHAnsi" w:cstheme="minorBidi"/>
              <w:color w:val="auto"/>
              <w:sz w:val="22"/>
              <w:szCs w:val="22"/>
            </w:rPr>
          </w:pPr>
          <w:hyperlink w:anchor="_Toc130922010" w:history="1">
            <w:r w:rsidRPr="005E6338">
              <w:rPr>
                <w:rStyle w:val="Hyperlink"/>
              </w:rPr>
              <w:t>TÀI LIỆU THAM KHẢO</w:t>
            </w:r>
            <w:r>
              <w:rPr>
                <w:webHidden/>
              </w:rPr>
              <w:tab/>
            </w:r>
            <w:r>
              <w:rPr>
                <w:webHidden/>
              </w:rPr>
              <w:fldChar w:fldCharType="begin"/>
            </w:r>
            <w:r>
              <w:rPr>
                <w:webHidden/>
              </w:rPr>
              <w:instrText xml:space="preserve"> PAGEREF _Toc130922010 \h </w:instrText>
            </w:r>
            <w:r>
              <w:rPr>
                <w:webHidden/>
              </w:rPr>
            </w:r>
            <w:r>
              <w:rPr>
                <w:webHidden/>
              </w:rPr>
              <w:fldChar w:fldCharType="separate"/>
            </w:r>
            <w:r>
              <w:rPr>
                <w:webHidden/>
              </w:rPr>
              <w:t>57</w:t>
            </w:r>
            <w:r>
              <w:rPr>
                <w:webHidden/>
              </w:rPr>
              <w:fldChar w:fldCharType="end"/>
            </w:r>
          </w:hyperlink>
        </w:p>
        <w:p w14:paraId="18D2E423" w14:textId="428014BB" w:rsidR="001E5937" w:rsidRDefault="001E5937">
          <w:r>
            <w:rPr>
              <w:b/>
              <w:bCs/>
            </w:rPr>
            <w:fldChar w:fldCharType="end"/>
          </w:r>
        </w:p>
      </w:sdtContent>
    </w:sdt>
    <w:p w14:paraId="7F5F153A" w14:textId="208F05DA" w:rsidR="00101135" w:rsidRDefault="00000000" w:rsidP="00DA7DCB">
      <w:r>
        <w:br w:type="page"/>
      </w:r>
    </w:p>
    <w:p w14:paraId="152053BA" w14:textId="699507D8" w:rsidR="001B303A" w:rsidRDefault="001B303A" w:rsidP="00C23165">
      <w:pPr>
        <w:pStyle w:val="Heading1"/>
      </w:pPr>
      <w:bookmarkStart w:id="10" w:name="_Toc126527698"/>
      <w:bookmarkStart w:id="11" w:name="_Toc130921955"/>
      <w:r>
        <w:lastRenderedPageBreak/>
        <w:t>ĐẶT VẤN ĐỀ</w:t>
      </w:r>
      <w:bookmarkEnd w:id="10"/>
      <w:bookmarkEnd w:id="11"/>
    </w:p>
    <w:p w14:paraId="1438CEE1" w14:textId="29D05F0B" w:rsidR="001B303A" w:rsidRPr="00C23165" w:rsidRDefault="00C23165" w:rsidP="00C23165">
      <w:r w:rsidRPr="00C23165">
        <w:t xml:space="preserve">Lao là một bệnh truyền nhiễm do </w:t>
      </w:r>
      <w:r w:rsidR="00CD430D">
        <w:t>trực khuẩn lao</w:t>
      </w:r>
      <w:r w:rsidRPr="00C23165">
        <w:t xml:space="preserve">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632479E6" w14:textId="5815AFBA" w:rsidR="001B303A" w:rsidRDefault="004B11C7" w:rsidP="00376CAB">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51B1D5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7E1245C1"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Tuy nhiên, chưa có báo cáo nào về tỷ lệ lưu hành,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087451" w:rsidRPr="00E04B18">
        <w:t xml:space="preserve"> lao</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Tình trạng dinh dưỡng và một số yếu tố liên quan ở bệnh nhân lao phổi mới tại bệnh viện phổi hải phòng năm 2021-2022”</w:t>
      </w:r>
      <w:r>
        <w:t xml:space="preserve"> với </w:t>
      </w:r>
      <w:r w:rsidR="00127543">
        <w:t>2</w:t>
      </w:r>
      <w:r>
        <w:t xml:space="preserve"> mục tiêu:</w:t>
      </w:r>
    </w:p>
    <w:p w14:paraId="5DB5AA1A" w14:textId="0E9F3B6A"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 phương pháp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7071649F" w:rsidR="001B303A" w:rsidRPr="006C1D72" w:rsidRDefault="001B303A" w:rsidP="006C1D72">
      <w:pPr>
        <w:pStyle w:val="Heading1"/>
      </w:pPr>
      <w:bookmarkStart w:id="12" w:name="_Toc126527699"/>
      <w:bookmarkStart w:id="13" w:name="_Toc130921956"/>
      <w:r w:rsidRPr="006C1D72">
        <w:lastRenderedPageBreak/>
        <w:t>Chương 1 – TỔNG QUAN</w:t>
      </w:r>
      <w:bookmarkEnd w:id="12"/>
      <w:bookmarkEnd w:id="13"/>
    </w:p>
    <w:p w14:paraId="3CF8C5EE" w14:textId="16E6CB54" w:rsidR="00FA688E" w:rsidRDefault="00FA688E" w:rsidP="007C7003">
      <w:pPr>
        <w:pStyle w:val="Heading2"/>
      </w:pPr>
      <w:bookmarkStart w:id="14" w:name="_Toc126527700"/>
      <w:bookmarkStart w:id="15" w:name="_Toc130921957"/>
      <w:r>
        <w:t>1.1. Tình hình mắc lao hiện nay</w:t>
      </w:r>
      <w:bookmarkEnd w:id="14"/>
      <w:bookmarkEnd w:id="15"/>
    </w:p>
    <w:p w14:paraId="2ECE01AC" w14:textId="5D94A1E4" w:rsidR="00FA688E" w:rsidRDefault="00FA688E" w:rsidP="007C7003">
      <w:pPr>
        <w:pStyle w:val="Heading3"/>
      </w:pPr>
      <w:bookmarkStart w:id="16" w:name="_Toc126527701"/>
      <w:bookmarkStart w:id="17" w:name="_Toc130921958"/>
      <w:r>
        <w:t>1.1.1. Tình hình mắc lao trên thế giới</w:t>
      </w:r>
      <w:bookmarkEnd w:id="16"/>
      <w:bookmarkEnd w:id="17"/>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8" w:name="_Toc126527702"/>
      <w:bookmarkStart w:id="19" w:name="_Toc130921959"/>
      <w:r>
        <w:t>1.1.2. Tình hình mắc lao ở Việt Nam</w:t>
      </w:r>
      <w:bookmarkEnd w:id="18"/>
      <w:bookmarkEnd w:id="19"/>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6A9DF05A" w:rsidR="00FA688E" w:rsidRPr="00C62E62" w:rsidRDefault="00FA688E" w:rsidP="00C62E62">
      <w:pPr>
        <w:jc w:val="center"/>
        <w:rPr>
          <w:b/>
          <w:bCs/>
        </w:rPr>
      </w:pPr>
      <w:bookmarkStart w:id="20" w:name="_Toc123983011"/>
      <w:r w:rsidRPr="00C62E62">
        <w:rPr>
          <w:b/>
          <w:bCs/>
        </w:rPr>
        <w:t xml:space="preserve">Bảng </w:t>
      </w:r>
      <w:r w:rsidR="00C4020B">
        <w:rPr>
          <w:b/>
          <w:bCs/>
        </w:rPr>
        <w:t xml:space="preserve">. </w:t>
      </w:r>
      <w:r w:rsidRPr="00C62E62">
        <w:rPr>
          <w:b/>
          <w:bCs/>
        </w:rPr>
        <w:t>Ước tính gánh nặng bệnh lao tại Việt Nam năm 2021</w:t>
      </w:r>
      <w:bookmarkEnd w:id="20"/>
    </w:p>
    <w:tbl>
      <w:tblPr>
        <w:tblStyle w:val="TableGrid"/>
        <w:tblW w:w="0" w:type="auto"/>
        <w:tblInd w:w="0" w:type="dxa"/>
        <w:tblLook w:val="04A0" w:firstRow="1" w:lastRow="0" w:firstColumn="1" w:lastColumn="0" w:noHBand="0" w:noVBand="1"/>
      </w:tblPr>
      <w:tblGrid>
        <w:gridCol w:w="5215"/>
        <w:gridCol w:w="1948"/>
        <w:gridCol w:w="1948"/>
      </w:tblGrid>
      <w:tr w:rsidR="00FA688E" w14:paraId="00224BC6" w14:textId="77777777" w:rsidTr="00534DF3">
        <w:tc>
          <w:tcPr>
            <w:tcW w:w="5215" w:type="dxa"/>
            <w:vAlign w:val="center"/>
          </w:tcPr>
          <w:p w14:paraId="2506044D" w14:textId="77777777" w:rsidR="00FA688E" w:rsidRPr="00765380" w:rsidRDefault="00FA688E" w:rsidP="00243B2C">
            <w:pPr>
              <w:ind w:firstLine="0"/>
              <w:rPr>
                <w:b/>
                <w:bCs/>
                <w:sz w:val="28"/>
                <w:szCs w:val="28"/>
              </w:rPr>
            </w:pPr>
          </w:p>
        </w:tc>
        <w:tc>
          <w:tcPr>
            <w:tcW w:w="1948" w:type="dxa"/>
            <w:vAlign w:val="center"/>
          </w:tcPr>
          <w:p w14:paraId="72DFC17B" w14:textId="77777777" w:rsidR="00FA688E" w:rsidRPr="00765380" w:rsidRDefault="00FA688E" w:rsidP="00243B2C">
            <w:pPr>
              <w:ind w:firstLine="0"/>
              <w:jc w:val="center"/>
              <w:rPr>
                <w:b/>
                <w:bCs/>
                <w:sz w:val="28"/>
                <w:szCs w:val="28"/>
              </w:rPr>
            </w:pPr>
            <w:r w:rsidRPr="00765380">
              <w:rPr>
                <w:b/>
                <w:bCs/>
                <w:sz w:val="28"/>
                <w:szCs w:val="28"/>
              </w:rPr>
              <w:t>Số lượng</w:t>
            </w:r>
          </w:p>
        </w:tc>
        <w:tc>
          <w:tcPr>
            <w:tcW w:w="1948" w:type="dxa"/>
            <w:vAlign w:val="center"/>
          </w:tcPr>
          <w:p w14:paraId="0D0E7EC7" w14:textId="77777777" w:rsidR="00FA688E" w:rsidRPr="00765380" w:rsidRDefault="00FA688E" w:rsidP="00243B2C">
            <w:pPr>
              <w:ind w:firstLine="0"/>
              <w:jc w:val="center"/>
              <w:rPr>
                <w:b/>
                <w:bCs/>
                <w:sz w:val="28"/>
                <w:szCs w:val="28"/>
              </w:rPr>
            </w:pPr>
            <w:r w:rsidRPr="00765380">
              <w:rPr>
                <w:b/>
                <w:bCs/>
                <w:sz w:val="28"/>
                <w:szCs w:val="28"/>
              </w:rPr>
              <w:t>Tỷ lệ (trên 100 000 dân)</w:t>
            </w:r>
          </w:p>
        </w:tc>
      </w:tr>
      <w:tr w:rsidR="00FA688E" w14:paraId="5E1854B3" w14:textId="77777777" w:rsidTr="00534DF3">
        <w:tc>
          <w:tcPr>
            <w:tcW w:w="5215" w:type="dxa"/>
            <w:vAlign w:val="center"/>
          </w:tcPr>
          <w:p w14:paraId="3EC1963D" w14:textId="77777777" w:rsidR="00FA688E" w:rsidRPr="00121F5D" w:rsidRDefault="00FA688E" w:rsidP="00243B2C">
            <w:pPr>
              <w:ind w:firstLine="0"/>
              <w:rPr>
                <w:sz w:val="28"/>
                <w:szCs w:val="28"/>
              </w:rPr>
            </w:pPr>
            <w:r w:rsidRPr="00121F5D">
              <w:rPr>
                <w:sz w:val="28"/>
                <w:szCs w:val="28"/>
              </w:rPr>
              <w:t>Tổng số mắc lao</w:t>
            </w:r>
          </w:p>
        </w:tc>
        <w:tc>
          <w:tcPr>
            <w:tcW w:w="1948" w:type="dxa"/>
            <w:vAlign w:val="center"/>
          </w:tcPr>
          <w:p w14:paraId="23AD7B8E" w14:textId="77777777" w:rsidR="00FA688E" w:rsidRPr="00121F5D" w:rsidRDefault="00FA688E" w:rsidP="00243B2C">
            <w:pPr>
              <w:ind w:firstLine="0"/>
              <w:jc w:val="center"/>
              <w:rPr>
                <w:sz w:val="28"/>
                <w:szCs w:val="28"/>
              </w:rPr>
            </w:pPr>
            <w:r w:rsidRPr="00121F5D">
              <w:rPr>
                <w:sz w:val="28"/>
                <w:szCs w:val="28"/>
              </w:rPr>
              <w:t>169 000 (109 000-241 000)</w:t>
            </w:r>
          </w:p>
        </w:tc>
        <w:tc>
          <w:tcPr>
            <w:tcW w:w="1948" w:type="dxa"/>
            <w:vAlign w:val="center"/>
          </w:tcPr>
          <w:p w14:paraId="5169ACD5" w14:textId="77777777" w:rsidR="00FA688E" w:rsidRPr="00121F5D" w:rsidRDefault="00FA688E" w:rsidP="00243B2C">
            <w:pPr>
              <w:ind w:firstLine="0"/>
              <w:jc w:val="center"/>
              <w:rPr>
                <w:sz w:val="28"/>
                <w:szCs w:val="28"/>
              </w:rPr>
            </w:pPr>
            <w:r w:rsidRPr="0069207B">
              <w:rPr>
                <w:sz w:val="28"/>
                <w:szCs w:val="28"/>
              </w:rPr>
              <w:t>173 (112-247)</w:t>
            </w:r>
          </w:p>
        </w:tc>
      </w:tr>
      <w:tr w:rsidR="00FA688E" w14:paraId="72B9D15A" w14:textId="77777777" w:rsidTr="00534DF3">
        <w:tc>
          <w:tcPr>
            <w:tcW w:w="5215" w:type="dxa"/>
            <w:vAlign w:val="center"/>
          </w:tcPr>
          <w:p w14:paraId="66763164" w14:textId="77777777" w:rsidR="00FA688E" w:rsidRPr="00121F5D" w:rsidRDefault="00FA688E" w:rsidP="00243B2C">
            <w:pPr>
              <w:ind w:firstLine="0"/>
              <w:rPr>
                <w:sz w:val="28"/>
                <w:szCs w:val="28"/>
              </w:rPr>
            </w:pPr>
            <w:r w:rsidRPr="00121F5D">
              <w:rPr>
                <w:sz w:val="28"/>
                <w:szCs w:val="28"/>
              </w:rPr>
              <w:t>Tỷ lệ nhiễm lao dương tính với HIV</w:t>
            </w:r>
          </w:p>
        </w:tc>
        <w:tc>
          <w:tcPr>
            <w:tcW w:w="1948" w:type="dxa"/>
            <w:vAlign w:val="center"/>
          </w:tcPr>
          <w:p w14:paraId="5F51A56A" w14:textId="77777777" w:rsidR="00FA688E" w:rsidRPr="00121F5D" w:rsidRDefault="00FA688E" w:rsidP="00243B2C">
            <w:pPr>
              <w:ind w:firstLine="0"/>
              <w:jc w:val="center"/>
              <w:rPr>
                <w:sz w:val="28"/>
                <w:szCs w:val="28"/>
              </w:rPr>
            </w:pPr>
            <w:r w:rsidRPr="0069207B">
              <w:rPr>
                <w:sz w:val="28"/>
                <w:szCs w:val="28"/>
              </w:rPr>
              <w:t>5 100 (3 300-7 400)</w:t>
            </w:r>
            <w:r w:rsidRPr="0069207B">
              <w:rPr>
                <w:sz w:val="28"/>
                <w:szCs w:val="28"/>
              </w:rPr>
              <w:tab/>
            </w:r>
          </w:p>
        </w:tc>
        <w:tc>
          <w:tcPr>
            <w:tcW w:w="1948" w:type="dxa"/>
            <w:vAlign w:val="center"/>
          </w:tcPr>
          <w:p w14:paraId="5A43B669" w14:textId="77777777" w:rsidR="00FA688E" w:rsidRPr="00121F5D" w:rsidRDefault="00FA688E" w:rsidP="00243B2C">
            <w:pPr>
              <w:ind w:firstLine="0"/>
              <w:jc w:val="center"/>
              <w:rPr>
                <w:sz w:val="28"/>
                <w:szCs w:val="28"/>
              </w:rPr>
            </w:pPr>
            <w:r w:rsidRPr="0069207B">
              <w:rPr>
                <w:sz w:val="28"/>
                <w:szCs w:val="28"/>
              </w:rPr>
              <w:t>5.3 (3.4-7.5)</w:t>
            </w:r>
          </w:p>
        </w:tc>
      </w:tr>
      <w:tr w:rsidR="00FA688E" w14:paraId="21B13FDD" w14:textId="77777777" w:rsidTr="00534DF3">
        <w:tc>
          <w:tcPr>
            <w:tcW w:w="5215" w:type="dxa"/>
            <w:vAlign w:val="center"/>
          </w:tcPr>
          <w:p w14:paraId="5DA16986" w14:textId="77777777" w:rsidR="00FA688E" w:rsidRPr="00121F5D" w:rsidRDefault="00FA688E" w:rsidP="00243B2C">
            <w:pPr>
              <w:ind w:firstLine="0"/>
              <w:rPr>
                <w:sz w:val="28"/>
                <w:szCs w:val="28"/>
              </w:rPr>
            </w:pPr>
            <w:r w:rsidRPr="00121F5D">
              <w:rPr>
                <w:sz w:val="28"/>
                <w:szCs w:val="28"/>
              </w:rPr>
              <w:t xml:space="preserve">Tỷ lệ lao kháng </w:t>
            </w:r>
            <w:r w:rsidRPr="00EE14CC">
              <w:rPr>
                <w:sz w:val="28"/>
                <w:szCs w:val="28"/>
              </w:rPr>
              <w:t>MDR/RR</w:t>
            </w:r>
          </w:p>
        </w:tc>
        <w:tc>
          <w:tcPr>
            <w:tcW w:w="1948" w:type="dxa"/>
            <w:vAlign w:val="center"/>
          </w:tcPr>
          <w:p w14:paraId="145A0F07" w14:textId="77777777" w:rsidR="00FA688E" w:rsidRPr="00121F5D" w:rsidRDefault="00FA688E" w:rsidP="00243B2C">
            <w:pPr>
              <w:ind w:firstLine="0"/>
              <w:jc w:val="center"/>
              <w:rPr>
                <w:sz w:val="28"/>
                <w:szCs w:val="28"/>
              </w:rPr>
            </w:pPr>
            <w:r w:rsidRPr="0069207B">
              <w:rPr>
                <w:sz w:val="28"/>
                <w:szCs w:val="28"/>
              </w:rPr>
              <w:t>8 900 (5 400-12 000)</w:t>
            </w:r>
          </w:p>
        </w:tc>
        <w:tc>
          <w:tcPr>
            <w:tcW w:w="1948" w:type="dxa"/>
            <w:vAlign w:val="center"/>
          </w:tcPr>
          <w:p w14:paraId="5DFF2EBF" w14:textId="77777777" w:rsidR="00FA688E" w:rsidRPr="00121F5D" w:rsidRDefault="00FA688E" w:rsidP="00243B2C">
            <w:pPr>
              <w:ind w:firstLine="0"/>
              <w:jc w:val="center"/>
              <w:rPr>
                <w:sz w:val="28"/>
                <w:szCs w:val="28"/>
              </w:rPr>
            </w:pPr>
            <w:r w:rsidRPr="0069207B">
              <w:rPr>
                <w:sz w:val="28"/>
                <w:szCs w:val="28"/>
              </w:rPr>
              <w:t>9.1 (5.5-13)</w:t>
            </w:r>
          </w:p>
        </w:tc>
      </w:tr>
      <w:tr w:rsidR="00FA688E" w14:paraId="1FB6F6F8" w14:textId="77777777" w:rsidTr="00534DF3">
        <w:tc>
          <w:tcPr>
            <w:tcW w:w="5215" w:type="dxa"/>
            <w:vAlign w:val="center"/>
          </w:tcPr>
          <w:p w14:paraId="27EBB909" w14:textId="77777777" w:rsidR="00FA688E" w:rsidRPr="00121F5D" w:rsidRDefault="00FA688E" w:rsidP="00243B2C">
            <w:pPr>
              <w:ind w:firstLine="0"/>
              <w:rPr>
                <w:sz w:val="28"/>
                <w:szCs w:val="28"/>
              </w:rPr>
            </w:pPr>
            <w:r w:rsidRPr="00121F5D">
              <w:rPr>
                <w:sz w:val="28"/>
                <w:szCs w:val="28"/>
              </w:rPr>
              <w:t>Tỷ lệ tử vong do lao âm tính với HIV</w:t>
            </w:r>
          </w:p>
        </w:tc>
        <w:tc>
          <w:tcPr>
            <w:tcW w:w="1948" w:type="dxa"/>
            <w:vAlign w:val="center"/>
          </w:tcPr>
          <w:p w14:paraId="19264725" w14:textId="77777777" w:rsidR="00FA688E" w:rsidRPr="00121F5D" w:rsidRDefault="00FA688E" w:rsidP="00243B2C">
            <w:pPr>
              <w:ind w:firstLine="0"/>
              <w:jc w:val="center"/>
            </w:pPr>
            <w:r w:rsidRPr="0069207B">
              <w:rPr>
                <w:sz w:val="28"/>
                <w:szCs w:val="28"/>
              </w:rPr>
              <w:t>12 000 (8 700-16 000)</w:t>
            </w:r>
            <w:r w:rsidRPr="0069207B">
              <w:rPr>
                <w:sz w:val="28"/>
                <w:szCs w:val="28"/>
              </w:rPr>
              <w:tab/>
            </w:r>
          </w:p>
        </w:tc>
        <w:tc>
          <w:tcPr>
            <w:tcW w:w="1948" w:type="dxa"/>
            <w:vAlign w:val="center"/>
          </w:tcPr>
          <w:p w14:paraId="6C8404BF" w14:textId="77777777" w:rsidR="00FA688E" w:rsidRPr="00121F5D" w:rsidRDefault="00FA688E" w:rsidP="00243B2C">
            <w:pPr>
              <w:ind w:firstLine="0"/>
              <w:jc w:val="center"/>
              <w:rPr>
                <w:sz w:val="28"/>
                <w:szCs w:val="28"/>
              </w:rPr>
            </w:pPr>
            <w:r w:rsidRPr="0069207B">
              <w:rPr>
                <w:sz w:val="28"/>
                <w:szCs w:val="28"/>
              </w:rPr>
              <w:t>12 (8.9-17)</w:t>
            </w:r>
          </w:p>
        </w:tc>
      </w:tr>
      <w:tr w:rsidR="00FA688E" w14:paraId="3357FF39" w14:textId="77777777" w:rsidTr="00534DF3">
        <w:tc>
          <w:tcPr>
            <w:tcW w:w="5215" w:type="dxa"/>
            <w:vAlign w:val="center"/>
          </w:tcPr>
          <w:p w14:paraId="492D4B01" w14:textId="77777777" w:rsidR="00FA688E" w:rsidRPr="00121F5D" w:rsidRDefault="00FA688E" w:rsidP="00243B2C">
            <w:pPr>
              <w:ind w:firstLine="0"/>
              <w:rPr>
                <w:sz w:val="28"/>
                <w:szCs w:val="28"/>
              </w:rPr>
            </w:pPr>
            <w:r w:rsidRPr="00121F5D">
              <w:rPr>
                <w:sz w:val="28"/>
                <w:szCs w:val="28"/>
              </w:rPr>
              <w:t>Tỷ lệ tử vong do lao dương tính với HIV</w:t>
            </w:r>
          </w:p>
        </w:tc>
        <w:tc>
          <w:tcPr>
            <w:tcW w:w="1948" w:type="dxa"/>
            <w:vAlign w:val="center"/>
          </w:tcPr>
          <w:p w14:paraId="69A34711" w14:textId="77777777" w:rsidR="00FA688E" w:rsidRPr="00121F5D" w:rsidRDefault="00FA688E" w:rsidP="00243B2C">
            <w:pPr>
              <w:ind w:firstLine="0"/>
              <w:jc w:val="center"/>
            </w:pPr>
            <w:r w:rsidRPr="0069207B">
              <w:t>2 200 (1 600-2 900)</w:t>
            </w:r>
            <w:r w:rsidRPr="0069207B">
              <w:tab/>
            </w:r>
          </w:p>
        </w:tc>
        <w:tc>
          <w:tcPr>
            <w:tcW w:w="1948" w:type="dxa"/>
            <w:vAlign w:val="center"/>
          </w:tcPr>
          <w:p w14:paraId="37EA51FC" w14:textId="77777777" w:rsidR="00FA688E" w:rsidRPr="00121F5D" w:rsidRDefault="00FA688E" w:rsidP="00243B2C">
            <w:pPr>
              <w:ind w:firstLine="0"/>
              <w:jc w:val="center"/>
              <w:rPr>
                <w:sz w:val="28"/>
                <w:szCs w:val="28"/>
              </w:rPr>
            </w:pPr>
            <w:r w:rsidRPr="0069207B">
              <w:rPr>
                <w:sz w:val="28"/>
                <w:szCs w:val="28"/>
              </w:rPr>
              <w:t>2.2 (1.6-3)</w:t>
            </w:r>
          </w:p>
        </w:tc>
      </w:tr>
    </w:tbl>
    <w:p w14:paraId="51E6FCE8" w14:textId="7B37EC19" w:rsidR="00FA688E" w:rsidRPr="00534DF3" w:rsidRDefault="00FA688E" w:rsidP="00534DF3">
      <w:pPr>
        <w:spacing w:before="240"/>
        <w:ind w:firstLine="0"/>
        <w:jc w:val="center"/>
        <w:rPr>
          <w:b/>
          <w:bCs/>
        </w:rPr>
      </w:pPr>
      <w:r w:rsidRPr="00534DF3">
        <w:rPr>
          <w:b/>
          <w:bCs/>
        </w:rPr>
        <w:t xml:space="preserve">Bảng </w:t>
      </w:r>
      <w:r w:rsidR="00C4020B">
        <w:rPr>
          <w:b/>
          <w:bCs/>
        </w:rPr>
        <w:t xml:space="preserve">. </w:t>
      </w:r>
      <w:r w:rsidRPr="00534DF3">
        <w:rPr>
          <w:b/>
          <w:bCs/>
        </w:rPr>
        <w:t>Ước tính tỷ lệ mắc lao với MDR/RR-TB năm 2021</w:t>
      </w:r>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243B2C">
        <w:tc>
          <w:tcPr>
            <w:tcW w:w="4555" w:type="dxa"/>
          </w:tcPr>
          <w:p w14:paraId="258129E6" w14:textId="77777777" w:rsidR="00FA688E" w:rsidRPr="00B550D7" w:rsidRDefault="00FA688E" w:rsidP="00243B2C">
            <w:pPr>
              <w:ind w:firstLine="0"/>
              <w:rPr>
                <w:sz w:val="28"/>
                <w:szCs w:val="28"/>
              </w:rPr>
            </w:pPr>
            <w:r w:rsidRPr="00B550D7">
              <w:rPr>
                <w:sz w:val="28"/>
                <w:szCs w:val="28"/>
              </w:rPr>
              <w:t>Các trường hợp mới</w:t>
            </w:r>
          </w:p>
        </w:tc>
        <w:tc>
          <w:tcPr>
            <w:tcW w:w="4556" w:type="dxa"/>
          </w:tcPr>
          <w:p w14:paraId="67311952" w14:textId="77777777" w:rsidR="00FA688E" w:rsidRPr="00B550D7" w:rsidRDefault="00FA688E" w:rsidP="00243B2C">
            <w:pPr>
              <w:ind w:firstLine="0"/>
              <w:jc w:val="center"/>
              <w:rPr>
                <w:sz w:val="28"/>
                <w:szCs w:val="28"/>
              </w:rPr>
            </w:pPr>
            <w:r w:rsidRPr="00B550D7">
              <w:rPr>
                <w:sz w:val="28"/>
                <w:szCs w:val="28"/>
              </w:rPr>
              <w:t>4,3% (4,1-4,5)</w:t>
            </w:r>
          </w:p>
        </w:tc>
      </w:tr>
      <w:tr w:rsidR="00FA688E" w14:paraId="17BDEEFD" w14:textId="77777777" w:rsidTr="00243B2C">
        <w:tc>
          <w:tcPr>
            <w:tcW w:w="4555" w:type="dxa"/>
          </w:tcPr>
          <w:p w14:paraId="1C43559A" w14:textId="77777777" w:rsidR="00FA688E" w:rsidRPr="00B550D7" w:rsidRDefault="00FA688E" w:rsidP="00243B2C">
            <w:pPr>
              <w:ind w:firstLine="0"/>
              <w:rPr>
                <w:sz w:val="28"/>
                <w:szCs w:val="28"/>
              </w:rPr>
            </w:pPr>
            <w:r w:rsidRPr="00B550D7">
              <w:rPr>
                <w:sz w:val="28"/>
                <w:szCs w:val="28"/>
              </w:rPr>
              <w:t>Các trường hợp đã điều trị trước đây</w:t>
            </w:r>
          </w:p>
        </w:tc>
        <w:tc>
          <w:tcPr>
            <w:tcW w:w="4556" w:type="dxa"/>
          </w:tcPr>
          <w:p w14:paraId="5E37A4E6" w14:textId="77777777" w:rsidR="00FA688E" w:rsidRPr="00B550D7" w:rsidRDefault="00FA688E" w:rsidP="00243B2C">
            <w:pPr>
              <w:ind w:firstLine="0"/>
              <w:jc w:val="center"/>
              <w:rPr>
                <w:sz w:val="28"/>
                <w:szCs w:val="28"/>
              </w:rPr>
            </w:pPr>
            <w:r w:rsidRPr="00B550D7">
              <w:rPr>
                <w:sz w:val="28"/>
                <w:szCs w:val="28"/>
              </w:rPr>
              <w:t>15% (14-16)</w:t>
            </w:r>
          </w:p>
        </w:tc>
      </w:tr>
    </w:tbl>
    <w:p w14:paraId="6C8614CF" w14:textId="44CD3160" w:rsidR="00FA688E" w:rsidRDefault="00FA688E" w:rsidP="00FA688E">
      <w:pPr>
        <w:pStyle w:val="Caption"/>
      </w:pPr>
      <w:r>
        <w:t xml:space="preserve">Bảng </w:t>
      </w:r>
      <w:r w:rsidR="00C4020B">
        <w:t xml:space="preserve">. </w:t>
      </w:r>
      <w:r>
        <w:t>Thông báo ca bệnh năm 2021</w:t>
      </w:r>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AF3159">
        <w:tc>
          <w:tcPr>
            <w:tcW w:w="4555" w:type="dxa"/>
          </w:tcPr>
          <w:p w14:paraId="6ED92C2D" w14:textId="77777777" w:rsidR="00FA688E" w:rsidRPr="00A75668" w:rsidRDefault="00FA688E" w:rsidP="00243B2C">
            <w:pPr>
              <w:ind w:firstLine="0"/>
              <w:rPr>
                <w:sz w:val="28"/>
                <w:szCs w:val="28"/>
              </w:rPr>
            </w:pPr>
            <w:r w:rsidRPr="00A75668">
              <w:rPr>
                <w:sz w:val="28"/>
                <w:szCs w:val="28"/>
              </w:rPr>
              <w:t>Tổng số mới và tái phát</w:t>
            </w:r>
          </w:p>
        </w:tc>
        <w:tc>
          <w:tcPr>
            <w:tcW w:w="4556" w:type="dxa"/>
          </w:tcPr>
          <w:p w14:paraId="1C80B89B" w14:textId="77777777" w:rsidR="00FA688E" w:rsidRPr="00A75668" w:rsidRDefault="00FA688E" w:rsidP="00243B2C">
            <w:pPr>
              <w:ind w:firstLine="0"/>
              <w:jc w:val="center"/>
              <w:rPr>
                <w:sz w:val="28"/>
                <w:szCs w:val="28"/>
              </w:rPr>
            </w:pPr>
            <w:r w:rsidRPr="00A75668">
              <w:rPr>
                <w:sz w:val="28"/>
                <w:szCs w:val="28"/>
              </w:rPr>
              <w:t>77 657</w:t>
            </w:r>
          </w:p>
        </w:tc>
      </w:tr>
      <w:tr w:rsidR="00FA688E" w14:paraId="5791C77E" w14:textId="77777777" w:rsidTr="00AF3159">
        <w:tc>
          <w:tcPr>
            <w:tcW w:w="4555" w:type="dxa"/>
          </w:tcPr>
          <w:p w14:paraId="7DB03D4A" w14:textId="77777777" w:rsidR="00FA688E" w:rsidRPr="00A75668" w:rsidRDefault="00FA688E" w:rsidP="00243B2C">
            <w:pPr>
              <w:ind w:firstLine="0"/>
              <w:rPr>
                <w:sz w:val="28"/>
                <w:szCs w:val="28"/>
              </w:rPr>
            </w:pPr>
            <w:r w:rsidRPr="00A75668">
              <w:rPr>
                <w:sz w:val="28"/>
                <w:szCs w:val="28"/>
              </w:rPr>
              <w:t>- % xét nghiệm với chẩn đoán nhanh tại thời điểm chẩn đoán</w:t>
            </w:r>
          </w:p>
        </w:tc>
        <w:tc>
          <w:tcPr>
            <w:tcW w:w="4556" w:type="dxa"/>
          </w:tcPr>
          <w:p w14:paraId="6D2C4CF8" w14:textId="77777777" w:rsidR="00FA688E" w:rsidRPr="00A75668" w:rsidRDefault="00FA688E" w:rsidP="00243B2C">
            <w:pPr>
              <w:ind w:firstLine="0"/>
              <w:jc w:val="center"/>
              <w:rPr>
                <w:sz w:val="28"/>
                <w:szCs w:val="28"/>
              </w:rPr>
            </w:pPr>
            <w:r w:rsidRPr="00A75668">
              <w:rPr>
                <w:sz w:val="28"/>
                <w:szCs w:val="28"/>
              </w:rPr>
              <w:t>96%</w:t>
            </w:r>
          </w:p>
        </w:tc>
      </w:tr>
      <w:tr w:rsidR="00FA688E" w14:paraId="12A0E839" w14:textId="77777777" w:rsidTr="00AF3159">
        <w:tc>
          <w:tcPr>
            <w:tcW w:w="4555" w:type="dxa"/>
          </w:tcPr>
          <w:p w14:paraId="0E9F214A" w14:textId="77777777" w:rsidR="00FA688E" w:rsidRPr="00A75668" w:rsidRDefault="00FA688E" w:rsidP="00243B2C">
            <w:pPr>
              <w:ind w:firstLine="0"/>
              <w:rPr>
                <w:sz w:val="28"/>
                <w:szCs w:val="28"/>
              </w:rPr>
            </w:pPr>
            <w:r w:rsidRPr="00A75668">
              <w:rPr>
                <w:sz w:val="28"/>
                <w:szCs w:val="28"/>
              </w:rPr>
              <w:t>- % đã biết tình trạng nhiễm HIV</w:t>
            </w:r>
          </w:p>
        </w:tc>
        <w:tc>
          <w:tcPr>
            <w:tcW w:w="4556" w:type="dxa"/>
          </w:tcPr>
          <w:p w14:paraId="09CCD8AC" w14:textId="77777777" w:rsidR="00FA688E" w:rsidRPr="00A75668" w:rsidRDefault="00FA688E" w:rsidP="00243B2C">
            <w:pPr>
              <w:ind w:firstLine="0"/>
              <w:jc w:val="center"/>
              <w:rPr>
                <w:sz w:val="28"/>
                <w:szCs w:val="28"/>
              </w:rPr>
            </w:pPr>
            <w:r w:rsidRPr="00A75668">
              <w:rPr>
                <w:sz w:val="28"/>
                <w:szCs w:val="28"/>
              </w:rPr>
              <w:t>82%</w:t>
            </w:r>
          </w:p>
        </w:tc>
      </w:tr>
      <w:tr w:rsidR="00FA688E" w14:paraId="395B6B0C" w14:textId="77777777" w:rsidTr="00AF3159">
        <w:tc>
          <w:tcPr>
            <w:tcW w:w="4555" w:type="dxa"/>
          </w:tcPr>
          <w:p w14:paraId="41F98CDA" w14:textId="77777777" w:rsidR="00FA688E" w:rsidRPr="00A75668" w:rsidRDefault="00FA688E" w:rsidP="00243B2C">
            <w:pPr>
              <w:ind w:firstLine="0"/>
              <w:rPr>
                <w:sz w:val="28"/>
                <w:szCs w:val="28"/>
              </w:rPr>
            </w:pPr>
            <w:r w:rsidRPr="00A75668">
              <w:rPr>
                <w:sz w:val="28"/>
                <w:szCs w:val="28"/>
              </w:rPr>
              <w:t>- % phổi</w:t>
            </w:r>
          </w:p>
        </w:tc>
        <w:tc>
          <w:tcPr>
            <w:tcW w:w="4556" w:type="dxa"/>
          </w:tcPr>
          <w:p w14:paraId="1D9D5F3D" w14:textId="77777777" w:rsidR="00FA688E" w:rsidRPr="00A75668" w:rsidRDefault="00FA688E" w:rsidP="00243B2C">
            <w:pPr>
              <w:ind w:firstLine="0"/>
              <w:jc w:val="center"/>
              <w:rPr>
                <w:sz w:val="28"/>
                <w:szCs w:val="28"/>
              </w:rPr>
            </w:pPr>
            <w:r w:rsidRPr="00A75668">
              <w:rPr>
                <w:sz w:val="28"/>
                <w:szCs w:val="28"/>
              </w:rPr>
              <w:t>79%</w:t>
            </w:r>
          </w:p>
        </w:tc>
      </w:tr>
      <w:tr w:rsidR="00FA688E" w14:paraId="7E66F530" w14:textId="77777777" w:rsidTr="00AF3159">
        <w:tc>
          <w:tcPr>
            <w:tcW w:w="4555" w:type="dxa"/>
          </w:tcPr>
          <w:p w14:paraId="03267491" w14:textId="3E54757F" w:rsidR="00FA688E" w:rsidRPr="00A75668" w:rsidRDefault="00FA688E" w:rsidP="00243B2C">
            <w:pPr>
              <w:ind w:firstLine="0"/>
              <w:rPr>
                <w:sz w:val="28"/>
                <w:szCs w:val="28"/>
              </w:rPr>
            </w:pPr>
            <w:r w:rsidRPr="00A75668">
              <w:rPr>
                <w:sz w:val="28"/>
                <w:szCs w:val="28"/>
              </w:rPr>
              <w:lastRenderedPageBreak/>
              <w:t>-</w:t>
            </w:r>
            <w:r w:rsidR="00A860E3">
              <w:rPr>
                <w:sz w:val="28"/>
                <w:szCs w:val="28"/>
              </w:rPr>
              <w:t xml:space="preserve"> </w:t>
            </w:r>
            <w:r w:rsidRPr="00A75668">
              <w:rPr>
                <w:sz w:val="28"/>
                <w:szCs w:val="28"/>
              </w:rPr>
              <w:t>% xác nhận vi khuẩn</w:t>
            </w:r>
          </w:p>
        </w:tc>
        <w:tc>
          <w:tcPr>
            <w:tcW w:w="4556" w:type="dxa"/>
          </w:tcPr>
          <w:p w14:paraId="7552A3E8" w14:textId="77777777" w:rsidR="00FA688E" w:rsidRPr="00A75668" w:rsidRDefault="00FA688E" w:rsidP="00243B2C">
            <w:pPr>
              <w:ind w:firstLine="0"/>
              <w:jc w:val="center"/>
              <w:rPr>
                <w:sz w:val="28"/>
                <w:szCs w:val="28"/>
              </w:rPr>
            </w:pPr>
            <w:r w:rsidRPr="00A75668">
              <w:rPr>
                <w:sz w:val="28"/>
                <w:szCs w:val="28"/>
              </w:rPr>
              <w:t>77%</w:t>
            </w:r>
          </w:p>
        </w:tc>
      </w:tr>
      <w:tr w:rsidR="00FA688E" w14:paraId="0346904C" w14:textId="77777777" w:rsidTr="00AF3159">
        <w:tc>
          <w:tcPr>
            <w:tcW w:w="4555" w:type="dxa"/>
          </w:tcPr>
          <w:p w14:paraId="4ED93796" w14:textId="77777777" w:rsidR="00FA688E" w:rsidRPr="00A75668" w:rsidRDefault="00FA688E" w:rsidP="00243B2C">
            <w:pPr>
              <w:ind w:firstLine="0"/>
              <w:rPr>
                <w:sz w:val="28"/>
                <w:szCs w:val="28"/>
              </w:rPr>
            </w:pPr>
            <w:r w:rsidRPr="00A75668">
              <w:rPr>
                <w:sz w:val="28"/>
                <w:szCs w:val="28"/>
              </w:rPr>
              <w:t>- % trẻ em từ 0-14 tuổi</w:t>
            </w:r>
          </w:p>
        </w:tc>
        <w:tc>
          <w:tcPr>
            <w:tcW w:w="4556" w:type="dxa"/>
          </w:tcPr>
          <w:p w14:paraId="7E3646C9" w14:textId="77777777" w:rsidR="00FA688E" w:rsidRPr="00A75668" w:rsidRDefault="00FA688E" w:rsidP="00243B2C">
            <w:pPr>
              <w:ind w:firstLine="0"/>
              <w:jc w:val="center"/>
              <w:rPr>
                <w:sz w:val="28"/>
                <w:szCs w:val="28"/>
              </w:rPr>
            </w:pPr>
            <w:r w:rsidRPr="00A75668">
              <w:rPr>
                <w:sz w:val="28"/>
                <w:szCs w:val="28"/>
              </w:rPr>
              <w:t>1%</w:t>
            </w:r>
          </w:p>
        </w:tc>
      </w:tr>
      <w:tr w:rsidR="00FA688E" w14:paraId="1E167508" w14:textId="77777777" w:rsidTr="00AF3159">
        <w:tc>
          <w:tcPr>
            <w:tcW w:w="4555" w:type="dxa"/>
          </w:tcPr>
          <w:p w14:paraId="451A7014" w14:textId="77777777" w:rsidR="00FA688E" w:rsidRPr="00A75668" w:rsidRDefault="00FA688E" w:rsidP="00243B2C">
            <w:pPr>
              <w:ind w:firstLine="0"/>
              <w:rPr>
                <w:sz w:val="28"/>
                <w:szCs w:val="28"/>
              </w:rPr>
            </w:pPr>
            <w:r w:rsidRPr="00A75668">
              <w:rPr>
                <w:sz w:val="28"/>
                <w:szCs w:val="28"/>
              </w:rPr>
              <w:t>- % nữ (tuổi ≥15)</w:t>
            </w:r>
          </w:p>
        </w:tc>
        <w:tc>
          <w:tcPr>
            <w:tcW w:w="4556" w:type="dxa"/>
          </w:tcPr>
          <w:p w14:paraId="224A7926" w14:textId="77777777" w:rsidR="00FA688E" w:rsidRPr="00A75668" w:rsidRDefault="00FA688E" w:rsidP="00243B2C">
            <w:pPr>
              <w:ind w:firstLine="0"/>
              <w:jc w:val="center"/>
              <w:rPr>
                <w:sz w:val="28"/>
                <w:szCs w:val="28"/>
              </w:rPr>
            </w:pPr>
            <w:r w:rsidRPr="00A75668">
              <w:rPr>
                <w:sz w:val="28"/>
                <w:szCs w:val="28"/>
              </w:rPr>
              <w:t>29%</w:t>
            </w:r>
          </w:p>
        </w:tc>
      </w:tr>
      <w:tr w:rsidR="00FA688E" w14:paraId="45E91765" w14:textId="77777777" w:rsidTr="00AF3159">
        <w:tc>
          <w:tcPr>
            <w:tcW w:w="4555" w:type="dxa"/>
          </w:tcPr>
          <w:p w14:paraId="5E947FA8" w14:textId="77777777" w:rsidR="00FA688E" w:rsidRPr="00A75668" w:rsidRDefault="00FA688E" w:rsidP="00243B2C">
            <w:pPr>
              <w:ind w:firstLine="0"/>
              <w:rPr>
                <w:sz w:val="28"/>
                <w:szCs w:val="28"/>
              </w:rPr>
            </w:pPr>
            <w:r w:rsidRPr="00A75668">
              <w:rPr>
                <w:sz w:val="28"/>
                <w:szCs w:val="28"/>
              </w:rPr>
              <w:t>- % nam giới (tuổi ≥15)</w:t>
            </w:r>
          </w:p>
        </w:tc>
        <w:tc>
          <w:tcPr>
            <w:tcW w:w="4556" w:type="dxa"/>
          </w:tcPr>
          <w:p w14:paraId="01F24260" w14:textId="77777777" w:rsidR="00FA688E" w:rsidRPr="00A75668" w:rsidRDefault="00FA688E" w:rsidP="00243B2C">
            <w:pPr>
              <w:ind w:firstLine="0"/>
              <w:jc w:val="center"/>
              <w:rPr>
                <w:sz w:val="28"/>
                <w:szCs w:val="28"/>
              </w:rPr>
            </w:pPr>
            <w:r w:rsidRPr="00A75668">
              <w:rPr>
                <w:sz w:val="28"/>
                <w:szCs w:val="28"/>
              </w:rPr>
              <w:t>70%</w:t>
            </w:r>
          </w:p>
        </w:tc>
      </w:tr>
      <w:tr w:rsidR="00FA688E" w14:paraId="3426C8B7" w14:textId="77777777" w:rsidTr="00AF3159">
        <w:tc>
          <w:tcPr>
            <w:tcW w:w="4555" w:type="dxa"/>
          </w:tcPr>
          <w:p w14:paraId="1A335237" w14:textId="77777777" w:rsidR="00FA688E" w:rsidRPr="00A75668" w:rsidRDefault="00FA688E" w:rsidP="00243B2C">
            <w:pPr>
              <w:ind w:firstLine="0"/>
              <w:rPr>
                <w:sz w:val="28"/>
                <w:szCs w:val="28"/>
              </w:rPr>
            </w:pPr>
            <w:r w:rsidRPr="00A75668">
              <w:rPr>
                <w:sz w:val="28"/>
                <w:szCs w:val="28"/>
              </w:rPr>
              <w:t>Tổng số trường hợp được thông báo</w:t>
            </w:r>
          </w:p>
        </w:tc>
        <w:tc>
          <w:tcPr>
            <w:tcW w:w="4556" w:type="dxa"/>
          </w:tcPr>
          <w:p w14:paraId="3DE5CE43" w14:textId="77777777" w:rsidR="00FA688E" w:rsidRPr="00A75668" w:rsidRDefault="00FA688E" w:rsidP="00243B2C">
            <w:pPr>
              <w:ind w:firstLine="0"/>
              <w:jc w:val="center"/>
              <w:rPr>
                <w:sz w:val="28"/>
                <w:szCs w:val="28"/>
              </w:rPr>
            </w:pPr>
            <w:r w:rsidRPr="00A75668">
              <w:rPr>
                <w:sz w:val="28"/>
                <w:szCs w:val="28"/>
              </w:rPr>
              <w:t>78 935</w:t>
            </w:r>
          </w:p>
        </w:tc>
      </w:tr>
    </w:tbl>
    <w:p w14:paraId="4EEEEF4B" w14:textId="7C10B5A4" w:rsidR="00FA688E" w:rsidRDefault="00FA688E" w:rsidP="00FA688E">
      <w:pPr>
        <w:pStyle w:val="Caption"/>
      </w:pPr>
      <w:r>
        <w:t>Bảng</w:t>
      </w:r>
      <w:r w:rsidR="00155072">
        <w:t xml:space="preserve"> </w:t>
      </w:r>
      <w:r>
        <w:t xml:space="preserve">. </w:t>
      </w:r>
      <w:r w:rsidRPr="00D819F8">
        <w:t xml:space="preserve">Chăm sóc lao/HIV ở </w:t>
      </w:r>
      <w:r w:rsidR="00B57463">
        <w:t>bệnh nhân</w:t>
      </w:r>
      <w:r w:rsidRPr="00D819F8">
        <w:t xml:space="preserve"> lao mới và tái phát 2021</w:t>
      </w:r>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243B2C">
        <w:tc>
          <w:tcPr>
            <w:tcW w:w="5444" w:type="dxa"/>
          </w:tcPr>
          <w:p w14:paraId="3F5EEFC8" w14:textId="77777777" w:rsidR="00FA688E" w:rsidRPr="00F53D70" w:rsidRDefault="00FA688E" w:rsidP="00243B2C">
            <w:pPr>
              <w:ind w:firstLine="0"/>
              <w:rPr>
                <w:sz w:val="28"/>
                <w:szCs w:val="28"/>
              </w:rPr>
            </w:pPr>
          </w:p>
        </w:tc>
        <w:tc>
          <w:tcPr>
            <w:tcW w:w="2021" w:type="dxa"/>
          </w:tcPr>
          <w:p w14:paraId="382195D6" w14:textId="77777777" w:rsidR="00FA688E" w:rsidRPr="00F53D70" w:rsidRDefault="00FA688E" w:rsidP="00243B2C">
            <w:pPr>
              <w:ind w:firstLine="0"/>
              <w:jc w:val="center"/>
              <w:rPr>
                <w:b/>
                <w:bCs/>
                <w:sz w:val="28"/>
                <w:szCs w:val="28"/>
              </w:rPr>
            </w:pPr>
            <w:r w:rsidRPr="00F53D70">
              <w:rPr>
                <w:b/>
                <w:bCs/>
                <w:sz w:val="28"/>
                <w:szCs w:val="28"/>
              </w:rPr>
              <w:t>Số lượng</w:t>
            </w:r>
          </w:p>
        </w:tc>
        <w:tc>
          <w:tcPr>
            <w:tcW w:w="1646" w:type="dxa"/>
          </w:tcPr>
          <w:p w14:paraId="7B7E05D6" w14:textId="77777777" w:rsidR="00FA688E" w:rsidRPr="00F53D70" w:rsidRDefault="00FA688E" w:rsidP="00243B2C">
            <w:pPr>
              <w:ind w:firstLine="0"/>
              <w:jc w:val="center"/>
              <w:rPr>
                <w:b/>
                <w:bCs/>
                <w:sz w:val="28"/>
                <w:szCs w:val="28"/>
              </w:rPr>
            </w:pPr>
            <w:r w:rsidRPr="00F53D70">
              <w:rPr>
                <w:b/>
                <w:bCs/>
                <w:sz w:val="28"/>
                <w:szCs w:val="28"/>
              </w:rPr>
              <w:t>(%)</w:t>
            </w:r>
          </w:p>
        </w:tc>
      </w:tr>
      <w:tr w:rsidR="00FA688E" w14:paraId="309D8171" w14:textId="77777777" w:rsidTr="00243B2C">
        <w:tc>
          <w:tcPr>
            <w:tcW w:w="5444" w:type="dxa"/>
          </w:tcPr>
          <w:p w14:paraId="628034B3" w14:textId="77777777" w:rsidR="00FA688E" w:rsidRPr="00F53D70" w:rsidRDefault="00FA688E" w:rsidP="00243B2C">
            <w:pPr>
              <w:ind w:firstLine="0"/>
              <w:rPr>
                <w:sz w:val="28"/>
                <w:szCs w:val="28"/>
              </w:rPr>
            </w:pPr>
            <w:r w:rsidRPr="00F53D70">
              <w:rPr>
                <w:sz w:val="28"/>
                <w:szCs w:val="28"/>
              </w:rPr>
              <w:t>Bệnh nhân đã biết tình trạng HIV dương tính với HIV</w:t>
            </w:r>
          </w:p>
        </w:tc>
        <w:tc>
          <w:tcPr>
            <w:tcW w:w="2021" w:type="dxa"/>
          </w:tcPr>
          <w:p w14:paraId="6B72B042" w14:textId="77777777" w:rsidR="00FA688E" w:rsidRPr="00F53D70" w:rsidRDefault="00FA688E" w:rsidP="00243B2C">
            <w:pPr>
              <w:ind w:firstLine="0"/>
              <w:jc w:val="center"/>
              <w:rPr>
                <w:sz w:val="28"/>
                <w:szCs w:val="28"/>
              </w:rPr>
            </w:pPr>
            <w:r w:rsidRPr="00F53D70">
              <w:rPr>
                <w:sz w:val="28"/>
                <w:szCs w:val="28"/>
              </w:rPr>
              <w:t>1 945</w:t>
            </w:r>
          </w:p>
        </w:tc>
        <w:tc>
          <w:tcPr>
            <w:tcW w:w="1646" w:type="dxa"/>
          </w:tcPr>
          <w:p w14:paraId="29E0D022" w14:textId="77777777" w:rsidR="00FA688E" w:rsidRPr="00F53D70" w:rsidRDefault="00FA688E" w:rsidP="00243B2C">
            <w:pPr>
              <w:ind w:firstLine="0"/>
              <w:jc w:val="center"/>
              <w:rPr>
                <w:sz w:val="28"/>
                <w:szCs w:val="28"/>
              </w:rPr>
            </w:pPr>
            <w:r w:rsidRPr="00F53D70">
              <w:rPr>
                <w:sz w:val="28"/>
                <w:szCs w:val="28"/>
              </w:rPr>
              <w:t>3%</w:t>
            </w:r>
          </w:p>
        </w:tc>
      </w:tr>
      <w:tr w:rsidR="00FA688E" w14:paraId="64A4E603" w14:textId="77777777" w:rsidTr="00243B2C">
        <w:tc>
          <w:tcPr>
            <w:tcW w:w="5444" w:type="dxa"/>
          </w:tcPr>
          <w:p w14:paraId="257BA4C5" w14:textId="77777777" w:rsidR="00FA688E" w:rsidRPr="00F53D70" w:rsidRDefault="00FA688E" w:rsidP="00243B2C">
            <w:pPr>
              <w:ind w:firstLine="0"/>
              <w:rPr>
                <w:sz w:val="28"/>
                <w:szCs w:val="28"/>
              </w:rPr>
            </w:pPr>
            <w:r w:rsidRPr="00F53D70">
              <w:rPr>
                <w:sz w:val="28"/>
                <w:szCs w:val="28"/>
              </w:rPr>
              <w:t>- đang điều trị bằng thuốc kháng vi-rút</w:t>
            </w:r>
          </w:p>
        </w:tc>
        <w:tc>
          <w:tcPr>
            <w:tcW w:w="2021" w:type="dxa"/>
          </w:tcPr>
          <w:p w14:paraId="136CCF71" w14:textId="77777777" w:rsidR="00FA688E" w:rsidRPr="00F53D70" w:rsidRDefault="00FA688E" w:rsidP="00243B2C">
            <w:pPr>
              <w:ind w:firstLine="0"/>
              <w:jc w:val="center"/>
              <w:rPr>
                <w:sz w:val="28"/>
                <w:szCs w:val="28"/>
              </w:rPr>
            </w:pPr>
            <w:r w:rsidRPr="00F53D70">
              <w:rPr>
                <w:sz w:val="28"/>
                <w:szCs w:val="28"/>
              </w:rPr>
              <w:t>1 521</w:t>
            </w:r>
          </w:p>
        </w:tc>
        <w:tc>
          <w:tcPr>
            <w:tcW w:w="1646" w:type="dxa"/>
          </w:tcPr>
          <w:p w14:paraId="505EEC87" w14:textId="77777777" w:rsidR="00FA688E" w:rsidRPr="00F53D70" w:rsidRDefault="00FA688E" w:rsidP="00243B2C">
            <w:pPr>
              <w:ind w:firstLine="0"/>
              <w:jc w:val="center"/>
              <w:rPr>
                <w:sz w:val="28"/>
                <w:szCs w:val="28"/>
              </w:rPr>
            </w:pPr>
            <w:r w:rsidRPr="00F53D70">
              <w:rPr>
                <w:sz w:val="28"/>
                <w:szCs w:val="28"/>
              </w:rPr>
              <w:t>78%</w:t>
            </w:r>
          </w:p>
        </w:tc>
      </w:tr>
    </w:tbl>
    <w:p w14:paraId="607C58C6" w14:textId="43203DD1" w:rsidR="001B303A" w:rsidRDefault="001B303A" w:rsidP="00C23165">
      <w:pPr>
        <w:pStyle w:val="Heading2"/>
      </w:pPr>
      <w:bookmarkStart w:id="21" w:name="_Toc126527703"/>
      <w:bookmarkStart w:id="22" w:name="_Toc130921960"/>
      <w:r>
        <w:t>1.</w:t>
      </w:r>
      <w:r w:rsidR="00ED67AA">
        <w:t>2</w:t>
      </w:r>
      <w:r>
        <w:t>. Một số hiểu biết về bệnh lao</w:t>
      </w:r>
      <w:r w:rsidR="006162C7">
        <w:t xml:space="preserve"> phổi</w:t>
      </w:r>
      <w:bookmarkEnd w:id="21"/>
      <w:bookmarkEnd w:id="22"/>
    </w:p>
    <w:p w14:paraId="1D668557" w14:textId="2146D9A3" w:rsidR="001B303A" w:rsidRDefault="001B303A" w:rsidP="00C23165">
      <w:pPr>
        <w:pStyle w:val="Heading3"/>
      </w:pPr>
      <w:bookmarkStart w:id="23" w:name="_Toc126527704"/>
      <w:bookmarkStart w:id="24" w:name="_Toc130921961"/>
      <w:r>
        <w:t>1.</w:t>
      </w:r>
      <w:r w:rsidR="00ED67AA">
        <w:t>2</w:t>
      </w:r>
      <w:r>
        <w:t xml:space="preserve">.1. </w:t>
      </w:r>
      <w:r w:rsidR="00FA03C3">
        <w:t>Khái niệm cơ bản về b</w:t>
      </w:r>
      <w:r w:rsidR="0090148A">
        <w:t>ệnh lao phổi</w:t>
      </w:r>
      <w:bookmarkEnd w:id="23"/>
      <w:bookmarkEnd w:id="24"/>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5" w:name="_Toc126527705"/>
      <w:bookmarkStart w:id="26" w:name="_Toc130921962"/>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5"/>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766487A3"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 </w:t>
      </w:r>
      <w:r w:rsidR="00D03833">
        <w:t xml:space="preserve"> 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30" w:name="_Toc126527709"/>
      <w:bookmarkStart w:id="31" w:name="_Toc130921963"/>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bookmarkEnd w:id="31"/>
    </w:p>
    <w:p w14:paraId="34AA91F3" w14:textId="602EFCCF" w:rsidR="002316C0" w:rsidRDefault="002316C0" w:rsidP="009E225B">
      <w:pPr>
        <w:pStyle w:val="Heading4"/>
      </w:pPr>
      <w:bookmarkStart w:id="32" w:name="_Toc126527710"/>
      <w:r>
        <w:t>1.</w:t>
      </w:r>
      <w:r w:rsidR="008C0E05">
        <w:t>2</w:t>
      </w:r>
      <w:r>
        <w:t>.</w:t>
      </w:r>
      <w:r w:rsidR="008C0E05">
        <w:t>3</w:t>
      </w:r>
      <w:r>
        <w:t xml:space="preserve">.1. </w:t>
      </w:r>
      <w:r w:rsidR="00050484">
        <w:t>Nhuộm s</w:t>
      </w:r>
      <w:r w:rsidR="001B303A">
        <w:t>oi trực tiếp tìm AFB</w:t>
      </w:r>
      <w:bookmarkEnd w:id="32"/>
    </w:p>
    <w:p w14:paraId="7F86D781" w14:textId="5E774B92"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D03A9C">
        <w:t>:</w:t>
      </w:r>
    </w:p>
    <w:p w14:paraId="7CE29853" w14:textId="3902D59C" w:rsidR="005408E9" w:rsidRDefault="008F258A" w:rsidP="00AE2304">
      <w:r>
        <w:t>-</w:t>
      </w:r>
      <w:r w:rsidR="005408E9">
        <w:t xml:space="preserve"> </w:t>
      </w:r>
      <w:r w:rsidR="006D1483">
        <w:t>Kỹ thuật n</w:t>
      </w:r>
      <w:r w:rsidR="005408E9">
        <w:t>huộm Ziehl-Neelsen:</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244B834C" w:rsidR="00952971" w:rsidRDefault="008F258A" w:rsidP="00AE2304">
      <w:r>
        <w:lastRenderedPageBreak/>
        <w:t>-</w:t>
      </w:r>
      <w:r w:rsidR="005408E9">
        <w:t xml:space="preserve"> </w:t>
      </w:r>
      <w:r w:rsidR="006D1483">
        <w:t>Kỹ thuật n</w:t>
      </w:r>
      <w:r w:rsidR="005408E9">
        <w:t>huộm huỳnh quang đèn L</w:t>
      </w:r>
      <w:r w:rsidR="006D1483">
        <w:t>ED</w:t>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882E9F">
        <w:t xml:space="preserve"> </w:t>
      </w:r>
      <w:r w:rsidR="009213B2">
        <w:t>M</w:t>
      </w:r>
      <w:r w:rsidR="005408E9">
        <w:t>ethylen.</w:t>
      </w:r>
    </w:p>
    <w:p w14:paraId="064F784D" w14:textId="50772B08" w:rsidR="001827C4" w:rsidRPr="007D0825" w:rsidRDefault="005B0257" w:rsidP="00AE0C4A">
      <w:pPr>
        <w:spacing w:before="240"/>
      </w:pPr>
      <w:r>
        <w:t>Theo nghiên cứu của</w:t>
      </w:r>
      <w:r w:rsidR="008017A9">
        <w:t xml:space="preserve"> </w:t>
      </w:r>
      <w:r w:rsidR="008017A9" w:rsidRPr="008017A9">
        <w:t>Neil W. Schluger</w:t>
      </w:r>
      <w:r w:rsidR="008017A9">
        <w:t xml:space="preserve"> (2019),</w:t>
      </w:r>
      <w:r w:rsidR="008017A9" w:rsidRPr="008017A9">
        <w:t xml:space="preserve"> cho thấy </w:t>
      </w:r>
      <w:r w:rsidR="008017A9">
        <w:t>kết quả soi trực tiếp</w:t>
      </w:r>
      <w:r w:rsidR="008017A9" w:rsidRPr="008017A9">
        <w:t xml:space="preserve"> </w:t>
      </w:r>
      <w:r w:rsidR="00CB1153">
        <w:t xml:space="preserve">tìm </w:t>
      </w:r>
      <w:r w:rsidR="008017A9" w:rsidRPr="008017A9">
        <w:t>AFB có độ nhạy thấp 38,8% và độ đặc hiệu cao 96,7%</w:t>
      </w:r>
      <w:r>
        <w:t xml:space="preserve"> </w:t>
      </w:r>
      <w:r w:rsidR="008017A9">
        <w:fldChar w:fldCharType="begin"/>
      </w:r>
      <w:r w:rsidR="00652D6C">
        <w:instrText xml:space="preserve"> ADDIN EN.CITE &lt;EndNote&gt;&lt;Cite&gt;&lt;Author&gt;Schluger&lt;/Author&gt;&lt;Year&gt;2019&lt;/Year&gt;&lt;RecNum&gt;69&lt;/RecNum&gt;&lt;DisplayText&gt;[24]&lt;/DisplayText&gt;&lt;record&gt;&lt;rec-number&gt;69&lt;/rec-number&gt;&lt;foreign-keys&gt;&lt;key app="EN" db-id="ew0r25e5ieawfueddv3pf0sbaxx0fsraa9ft" timestamp="1679929112"&gt;69&lt;/key&gt;&lt;/foreign-keys&gt;&lt;ref-type name="Journal Article"&gt;17&lt;/ref-type&gt;&lt;contributors&gt;&lt;authors&gt;&lt;author&gt;Schluger, N. W.&lt;/author&gt;&lt;/authors&gt;&lt;/contributors&gt;&lt;auth-address&gt;1 Columbia University New York, New York.&lt;/auth-address&gt;&lt;titles&gt;&lt;title&gt;The Acid-Fast Bacilli Smear: Hail and Farewell&lt;/title&gt;&lt;secondary-title&gt;Am J Respir Crit Care Med&lt;/secondary-title&gt;&lt;/titles&gt;&lt;periodical&gt;&lt;full-title&gt;Am J Respir Crit Care Med&lt;/full-title&gt;&lt;/periodical&gt;&lt;pages&gt;691-692&lt;/pages&gt;&lt;volume&gt;199&lt;/volume&gt;&lt;number&gt;6&lt;/number&gt;&lt;keywords&gt;&lt;keyword&gt;*Diagnostic Tests, Routine&lt;/keyword&gt;&lt;keyword&gt;*Microscopy&lt;/keyword&gt;&lt;/keywords&gt;&lt;dates&gt;&lt;year&gt;2019&lt;/year&gt;&lt;pub-dates&gt;&lt;date&gt;Mar 15&lt;/date&gt;&lt;/pub-dates&gt;&lt;/dates&gt;&lt;isbn&gt;1535-4970 (Electronic)&amp;#xD;1073-449X (Print)&amp;#xD;1073-449X (Linking)&lt;/isbn&gt;&lt;accession-num&gt;30312544&lt;/accession-num&gt;&lt;urls&gt;&lt;related-urls&gt;&lt;url&gt;https://www.ncbi.nlm.nih.gov/pubmed/30312544&lt;/url&gt;&lt;/related-urls&gt;&lt;/urls&gt;&lt;custom2&gt;PMC6423104&lt;/custom2&gt;&lt;electronic-resource-num&gt;10.1164/rccm.201809-1772ED&lt;/electronic-resource-num&gt;&lt;remote-database-name&gt;Medline&lt;/remote-database-name&gt;&lt;remote-database-provider&gt;NLM&lt;/remote-database-provider&gt;&lt;language&gt;eng&lt;/language&gt;&lt;/record&gt;&lt;/Cite&gt;&lt;/EndNote&gt;</w:instrText>
      </w:r>
      <w:r w:rsidR="008017A9">
        <w:fldChar w:fldCharType="separate"/>
      </w:r>
      <w:r w:rsidR="00652D6C">
        <w:t>[24]</w:t>
      </w:r>
      <w:r w:rsidR="008017A9">
        <w:fldChar w:fldCharType="end"/>
      </w:r>
      <w:r w:rsidR="008017A9">
        <w:t>.</w:t>
      </w:r>
      <w:r w:rsidR="00CD0BB9">
        <w:t xml:space="preserve"> Theo</w:t>
      </w:r>
      <w:r w:rsidR="00CB1153">
        <w:t xml:space="preserve"> </w:t>
      </w:r>
      <w:r w:rsidR="00CB1153" w:rsidRPr="00CB1153">
        <w:t>DA Geleta</w:t>
      </w:r>
      <w:r w:rsidR="00CB1153">
        <w:t xml:space="preserve"> và cộng sự (2015), độ nhạy và độ đặc hiệu của soi trực tiếp</w:t>
      </w:r>
      <w:r w:rsidR="00CB1153" w:rsidRPr="008017A9">
        <w:t xml:space="preserve"> AFB</w:t>
      </w:r>
      <w:r w:rsidR="00CB1153">
        <w:t xml:space="preserve"> lần lượt là </w:t>
      </w:r>
      <w:r w:rsidR="009D789C">
        <w:t>36,2% và 99,4%</w:t>
      </w:r>
      <w:r w:rsidR="00CB1153">
        <w:t xml:space="preserve"> </w:t>
      </w:r>
      <w:r w:rsidR="00CD0BB9">
        <w:t xml:space="preserve"> </w:t>
      </w:r>
      <w:r w:rsidR="00CB1153">
        <w:fldChar w:fldCharType="begin"/>
      </w:r>
      <w:r w:rsidR="00652D6C">
        <w:instrText xml:space="preserve"> ADDIN EN.CITE &lt;EndNote&gt;&lt;Cite&gt;&lt;Author&gt;DA&lt;/Author&gt;&lt;Year&gt;2015&lt;/Year&gt;&lt;RecNum&gt;70&lt;/RecNum&gt;&lt;DisplayText&gt;[25]&lt;/DisplayText&gt;&lt;record&gt;&lt;rec-number&gt;70&lt;/rec-number&gt;&lt;foreign-keys&gt;&lt;key app="EN" db-id="ew0r25e5ieawfueddv3pf0sbaxx0fsraa9ft" timestamp="1679929275"&gt;70&lt;/key&gt;&lt;/foreign-keys&gt;&lt;ref-type name="Journal Article"&gt;17&lt;/ref-type&gt;&lt;contributors&gt;&lt;authors&gt;&lt;author&gt;Geleta DA&lt;/author&gt;&lt;author&gt;Megerssa YC Gudeta AN&lt;/author&gt;&lt;author&gt;Akalu GT&lt;/author&gt;&lt;author&gt;Debele MT&lt;/author&gt;&lt;author&gt;Tulu KD&lt;/author&gt;&lt;/authors&gt;&lt;/contributors&gt;&lt;titles&gt;&lt;title&gt;Xpert MTB/RIF assay for diagnosis of pulmonary tuberculosis in sputum specimens in remote health care facility&lt;/title&gt;&lt;/titles&gt;&lt;dates&gt;&lt;year&gt;2015&lt;/year&gt;&lt;pub-dates&gt;&lt;date&gt;01/01&lt;/date&gt;&lt;/pub-dates&gt;&lt;/dates&gt;&lt;urls&gt;&lt;/urls&gt;&lt;language&gt;eng&lt;/language&gt;&lt;/record&gt;&lt;/Cite&gt;&lt;/EndNote&gt;</w:instrText>
      </w:r>
      <w:r w:rsidR="00CB1153">
        <w:fldChar w:fldCharType="separate"/>
      </w:r>
      <w:r w:rsidR="00652D6C">
        <w:t>[25]</w:t>
      </w:r>
      <w:r w:rsidR="00CB1153">
        <w:fldChar w:fldCharType="end"/>
      </w:r>
      <w:r w:rsidR="009D789C">
        <w:t>.</w:t>
      </w:r>
    </w:p>
    <w:p w14:paraId="28103E82" w14:textId="2BD836DC" w:rsidR="00F9376C" w:rsidRDefault="00521914" w:rsidP="008E25DA">
      <w:pPr>
        <w:pStyle w:val="Heading4"/>
      </w:pPr>
      <w:bookmarkStart w:id="33" w:name="_Toc126527711"/>
      <w:r>
        <w:t>1.</w:t>
      </w:r>
      <w:r w:rsidR="008C0E05">
        <w:t>2</w:t>
      </w:r>
      <w:r>
        <w:t>.</w:t>
      </w:r>
      <w:r w:rsidR="008C0E05">
        <w:t>3</w:t>
      </w:r>
      <w:r>
        <w:t xml:space="preserve">.2. </w:t>
      </w:r>
      <w:r w:rsidR="001827C4">
        <w:t xml:space="preserve">Nuôi cấy tìm </w:t>
      </w:r>
      <w:r w:rsidR="00CD430D">
        <w:t>trực khuẩn lao</w:t>
      </w:r>
      <w:bookmarkEnd w:id="33"/>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6BE4A0B0" w14:textId="28E4F9D3" w:rsidR="004F1BC3" w:rsidRDefault="001E0885" w:rsidP="004F1BC3">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 </w:instrText>
      </w:r>
      <w:r w:rsidR="00B452F7">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DATA </w:instrText>
      </w:r>
      <w:r w:rsidR="00B452F7">
        <w:fldChar w:fldCharType="end"/>
      </w:r>
      <w:r w:rsidR="00B13DED">
        <w:fldChar w:fldCharType="separate"/>
      </w:r>
      <w:r w:rsidR="00B452F7">
        <w:t>[26, 27]</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 xml:space="preserve">theo </w:t>
      </w:r>
      <w:r w:rsidR="001440B5" w:rsidRPr="00D418EC">
        <w:t>Chương trình Chống lao Quốc gia</w:t>
      </w:r>
      <w:r w:rsidR="001440B5">
        <w:t xml:space="preserve"> (</w:t>
      </w:r>
      <w:r w:rsidR="00626970">
        <w:t>CTCLQG</w:t>
      </w:r>
      <w:r w:rsidR="001440B5">
        <w:t>)</w:t>
      </w:r>
      <w:r w:rsidR="00B452F7">
        <w:t>:</w:t>
      </w:r>
    </w:p>
    <w:p w14:paraId="11B35E7E" w14:textId="77777777" w:rsidR="004F1BC3" w:rsidRDefault="004F1BC3" w:rsidP="004F1BC3">
      <w:r>
        <w:t>+ Từ 1 đến 50 khuẩn lạc:</w:t>
      </w:r>
      <w:r w:rsidRPr="00492D41">
        <w:tab/>
      </w:r>
      <w:r>
        <w:t>Dương tính (ghi rõ số khuẩn lạc thu được)</w:t>
      </w:r>
    </w:p>
    <w:p w14:paraId="7ED16B5F" w14:textId="77777777" w:rsidR="004F1BC3" w:rsidRDefault="004F1BC3" w:rsidP="004F1BC3">
      <w:r>
        <w:t xml:space="preserve">+ Từ 50 đến 100 khuẩn lạc: </w:t>
      </w:r>
      <w:r w:rsidRPr="00492D41">
        <w:t>Dương tính</w:t>
      </w:r>
      <w:r>
        <w:t xml:space="preserve"> (+)</w:t>
      </w:r>
    </w:p>
    <w:p w14:paraId="01F13899" w14:textId="77777777" w:rsidR="004F1BC3" w:rsidRDefault="004F1BC3" w:rsidP="004F1BC3">
      <w:r>
        <w:t xml:space="preserve">+ Từ 100 đến 200 khuẩn lạc: </w:t>
      </w:r>
      <w:r w:rsidRPr="00492D41">
        <w:t>Dương tính (+</w:t>
      </w:r>
      <w:r>
        <w:t>+</w:t>
      </w:r>
      <w:r w:rsidRPr="00492D41">
        <w:t>)</w:t>
      </w:r>
    </w:p>
    <w:p w14:paraId="395DC7B1" w14:textId="77777777" w:rsidR="004F1BC3" w:rsidRDefault="004F1BC3" w:rsidP="004F1BC3">
      <w:r>
        <w:t xml:space="preserve">+ Khuẩn lạc mọc dày nhưng còn nhận định rõ: </w:t>
      </w:r>
      <w:r w:rsidRPr="00492D41">
        <w:t>Dương tính (</w:t>
      </w:r>
      <w:r>
        <w:t>+</w:t>
      </w:r>
      <w:r w:rsidRPr="00492D41">
        <w:t>++)</w:t>
      </w:r>
    </w:p>
    <w:p w14:paraId="29E70BCB" w14:textId="3F3A2DBE" w:rsidR="004F1BC3" w:rsidRPr="00492D41" w:rsidRDefault="004F1BC3" w:rsidP="004F1BC3">
      <w:r>
        <w:t xml:space="preserve">+ Khuẩn lạc mọc dày nhưng không còn nhận định rõ: </w:t>
      </w:r>
      <w:r w:rsidRPr="00492D41">
        <w:t>Dương tính (++</w:t>
      </w:r>
      <w:r>
        <w:t>+</w:t>
      </w:r>
      <w:r w:rsidRPr="00492D41">
        <w:t>+)</w:t>
      </w:r>
    </w:p>
    <w:p w14:paraId="0688D752" w14:textId="3657F06E" w:rsidR="001D6683" w:rsidRDefault="001E0885" w:rsidP="00171107">
      <w:pPr>
        <w:spacing w:before="240"/>
      </w:pPr>
      <w:r>
        <w:lastRenderedPageBreak/>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 </w:instrText>
      </w:r>
      <w:r w:rsidR="00AE7B14">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DATA </w:instrText>
      </w:r>
      <w:r w:rsidR="00AE7B14">
        <w:fldChar w:fldCharType="end"/>
      </w:r>
      <w:r w:rsidR="00B13DED">
        <w:fldChar w:fldCharType="separate"/>
      </w:r>
      <w:r w:rsidR="00FA2C71">
        <w:t>[23, 26]</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2707C38F" w:rsidR="00EA5680" w:rsidRDefault="00EA5680" w:rsidP="00EA5680">
      <w:r>
        <w:t>Theo Y</w:t>
      </w:r>
      <w:r w:rsidR="00C32B86">
        <w:t>.</w:t>
      </w:r>
      <w:r>
        <w:t xml:space="preserve"> Jin</w:t>
      </w:r>
      <w:r w:rsidR="00C32B86">
        <w:t xml:space="preserve"> (2019)</w:t>
      </w:r>
      <w:r>
        <w:t xml:space="preserve"> </w:t>
      </w:r>
      <w:r w:rsidR="00A30BF0">
        <w:t>đ</w:t>
      </w:r>
      <w:r>
        <w:t xml:space="preserve">ộ nhạy của BACTEC MGIT 960 trong phát hiện bệnh lao là 95,0% </w:t>
      </w:r>
      <w:r w:rsidR="00A30BF0">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A30BF0">
        <w:fldChar w:fldCharType="separate"/>
      </w:r>
      <w:r w:rsidR="00B452F7">
        <w:t>[28]</w:t>
      </w:r>
      <w:r w:rsidR="00A30BF0">
        <w:fldChar w:fldCharType="end"/>
      </w:r>
      <w:r>
        <w:t xml:space="preserve">. </w:t>
      </w:r>
      <w:r w:rsidR="00C21D40">
        <w:t>Nghiễn cứu của</w:t>
      </w:r>
      <w:r>
        <w:t xml:space="preserve"> Nguyễn Văn Lưu</w:t>
      </w:r>
      <w:r w:rsidR="00C21D40">
        <w:t xml:space="preserve"> (2019),</w:t>
      </w:r>
      <w:r>
        <w:t xml:space="preserve"> phương pháp nuôi cấy MGIT 960 có độ nhạy cao hơn (33,10% so với 13,79%) và thời gian phát hiện vi khuẩn nhanh hơn (16,6 so với 34,4 ngày) phương pháp nuôi cấy cổ điển Lowenstein-Jensen </w:t>
      </w:r>
      <w:r w:rsidR="008A1FDA">
        <w:fldChar w:fldCharType="begin"/>
      </w:r>
      <w:r w:rsidR="00B452F7">
        <w:instrText xml:space="preserve"> ADDIN EN.CITE &lt;EndNote&gt;&lt;Cite&gt;&lt;Author&gt;Lưu&lt;/Author&gt;&lt;Year&gt;2019&lt;/Year&gt;&lt;RecNum&gt;27&lt;/RecNum&gt;&lt;DisplayText&gt;[29]&lt;/DisplayText&gt;&lt;record&gt;&lt;rec-number&gt;27&lt;/rec-number&gt;&lt;foreign-keys&gt;&lt;key app="EN" db-id="ew0r25e5ieawfueddv3pf0sbaxx0fsraa9ft" timestamp="1677685184"&gt;27&lt;/key&gt;&lt;/foreign-keys&gt;&lt;ref-type name="Journal Article"&gt;17&lt;/ref-type&gt;&lt;contributors&gt;&lt;authors&gt;&lt;author&gt;&lt;style face="normal" font="default" size="100%"&gt;Nguy&lt;/style&gt;&lt;style face="normal" font="default" charset="163" size="100%"&gt;ễn V&lt;/style&gt;&lt;style face="normal" font="default" charset="238" size="100%"&gt;ăn Lưu&lt;/style&gt;&lt;/author&gt;&lt;/authors&gt;&lt;/contributors&gt;&lt;titles&gt;&lt;title&gt;&lt;style face="normal" font="default" size="100%"&gt;Nh&lt;/style&gt;&lt;style face="normal" font="default" charset="163" size="100%"&gt;ận x&lt;/style&gt;&lt;style face="normal" font="default" size="100%"&gt;ét hi&lt;/style&gt;&lt;style face="normal" font="default" charset="163" size="100%"&gt;ệu quả của ph&lt;/style&gt;&lt;style face="normal" font="default" charset="238" size="100%"&gt;ương ph&lt;/style&gt;&lt;style face="normal" font="default" size="100%"&gt;áp nuôi c&lt;/style&gt;&lt;style face="normal" font="default" charset="163" size="100%"&gt;ấy BACTEC MGIT 960 trong chẩn &lt;/style&gt;&lt;style face="normal" font="default" charset="238" size="100%"&gt;đo&lt;/style&gt;&lt;style face="normal" font="default" size="100%"&gt;án Lao ph&lt;/style&gt;&lt;style face="normal" font="default" charset="163" size="100%"&gt;ổi tại Hải D&lt;/style&gt;&lt;style face="normal" font="default" charset="238" size="100%"&gt;ương&lt;/style&gt;&lt;/title&gt;&lt;/titles&gt;&lt;pages&gt; 501-504&lt;/pages&gt;&lt;dates&gt;&lt;year&gt;2019&lt;/year&gt;&lt;/dates&gt;&lt;publisher&gt;&lt;style face="normal" font="default" size="100%"&gt;T&lt;/style&gt;&lt;style face="normal" font="default" charset="163" size="100%"&gt;ạp ch&lt;/style&gt;&lt;style face="normal" font="default" size="100%"&gt;í Y h&lt;/style&gt;&lt;style face="normal" font="default" charset="163" size="100%"&gt;ọc Việt Nam, th&lt;/style&gt;&lt;style face="normal" font="default" size="100%"&gt;áng 10 n&lt;/style&gt;&lt;style face="normal" font="default" charset="238" size="100%"&gt;ăm 2019&lt;/style&gt;&lt;/publisher&gt;&lt;urls&gt;&lt;/urls&gt;&lt;language&gt;vie&lt;/language&gt;&lt;/record&gt;&lt;/Cite&gt;&lt;/EndNote&gt;</w:instrText>
      </w:r>
      <w:r w:rsidR="008A1FDA">
        <w:fldChar w:fldCharType="separate"/>
      </w:r>
      <w:r w:rsidR="00B452F7">
        <w:t>[29]</w:t>
      </w:r>
      <w:r w:rsidR="008A1FDA">
        <w:fldChar w:fldCharType="end"/>
      </w:r>
      <w:r>
        <w:t>.</w:t>
      </w:r>
    </w:p>
    <w:p w14:paraId="698E7F45" w14:textId="032265E0" w:rsidR="001B303A" w:rsidRDefault="00097BB0" w:rsidP="00E47958">
      <w:pPr>
        <w:pStyle w:val="Heading4"/>
      </w:pPr>
      <w:bookmarkStart w:id="34"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4"/>
    </w:p>
    <w:p w14:paraId="217FF7C2" w14:textId="3CF0BC82"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B452F7">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B452F7">
        <w:t>[27]</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652D6C">
        <w:instrText xml:space="preserve"> ADDIN EN.CITE &lt;EndNote&gt;&lt;Cite&gt;&lt;Author&gt;gia&lt;/Author&gt;&lt;Year&gt;2014&lt;/Year&gt;&lt;RecNum&gt;31&lt;/RecNum&gt;&lt;DisplayText&gt;[30]&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652D6C">
        <w:t>[30]</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6A4043C" w:rsidR="00FF4910" w:rsidRPr="00F134C7" w:rsidRDefault="00333766" w:rsidP="00F134C7">
      <w:pPr>
        <w:rPr>
          <w:color w:val="auto"/>
        </w:rPr>
      </w:pPr>
      <w:r>
        <w:t>Nghiên cứu của</w:t>
      </w:r>
      <w:r w:rsidR="00924DDD">
        <w:t xml:space="preserve"> Y</w:t>
      </w:r>
      <w:r w:rsidR="00480339">
        <w:t>.</w:t>
      </w:r>
      <w:r w:rsidR="00924DDD">
        <w:t xml:space="preserve"> Jin</w:t>
      </w:r>
      <w:r w:rsidR="00480339">
        <w:t xml:space="preserve"> (2019)</w:t>
      </w:r>
      <w:r w:rsidR="00695949">
        <w:t>,</w:t>
      </w:r>
      <w:r w:rsidR="00924DDD">
        <w:t xml:space="preserve"> </w:t>
      </w:r>
      <w:r w:rsidR="00BC7B9A">
        <w:t>g</w:t>
      </w:r>
      <w:r w:rsidR="00924DDD">
        <w:t>en Xpert MTB/RIF có độ nhạy trong phát hiện bệnh lao là 92,5% còn độ đặc hiệu trong phát hiên kháng R</w:t>
      </w:r>
      <w:r w:rsidR="005E4485">
        <w:t>MP</w:t>
      </w:r>
      <w:r w:rsidR="00924DDD">
        <w:t xml:space="preserve"> là 86% </w:t>
      </w:r>
      <w:r w:rsidR="00D52A7B">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D52A7B">
        <w:fldChar w:fldCharType="separate"/>
      </w:r>
      <w:r w:rsidR="00B452F7">
        <w:t>[28]</w:t>
      </w:r>
      <w:r w:rsidR="00D52A7B">
        <w:fldChar w:fldCharType="end"/>
      </w:r>
      <w:r w:rsidR="008F7A18">
        <w:t>.</w:t>
      </w:r>
      <w:r w:rsidR="004E3D3F">
        <w:t xml:space="preserve"> Nguyễn Kim Cương</w:t>
      </w:r>
      <w:r w:rsidR="00EF176C">
        <w:t xml:space="preserve"> (2021) thấy rằng</w:t>
      </w:r>
      <w:r w:rsidR="004E3D3F">
        <w:t xml:space="preserve"> gen Xpert MTB/RIF có độ nhạy là 83,3%; </w:t>
      </w:r>
      <w:r w:rsidR="004E3D3F">
        <w:lastRenderedPageBreak/>
        <w:t xml:space="preserve">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 </w:instrText>
      </w:r>
      <w:r w:rsidR="00652D6C">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DATA </w:instrText>
      </w:r>
      <w:r w:rsidR="00652D6C">
        <w:fldChar w:fldCharType="end"/>
      </w:r>
      <w:r w:rsidR="00B159AB">
        <w:fldChar w:fldCharType="separate"/>
      </w:r>
      <w:r w:rsidR="00652D6C">
        <w:t>[31]</w:t>
      </w:r>
      <w:r w:rsidR="00B159AB">
        <w:fldChar w:fldCharType="end"/>
      </w:r>
      <w:r w:rsidR="004E3D3F">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 </w:instrTex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DATA </w:instrText>
      </w:r>
      <w:r w:rsidR="00AE7B14">
        <w:fldChar w:fldCharType="end"/>
      </w:r>
      <w:r w:rsidR="00AE7B14">
        <w:fldChar w:fldCharType="separate"/>
      </w:r>
      <w:r w:rsidR="00AE7B14">
        <w:t>[32]</w:t>
      </w:r>
      <w:r w:rsidR="00AE7B14">
        <w:fldChar w:fldCharType="end"/>
      </w:r>
      <w:r w:rsidR="009A1A5B">
        <w:t>.</w:t>
      </w:r>
    </w:p>
    <w:p w14:paraId="1AB57613" w14:textId="0846700E" w:rsidR="001B303A" w:rsidRDefault="00097BB0" w:rsidP="00E47958">
      <w:pPr>
        <w:pStyle w:val="Heading4"/>
      </w:pPr>
      <w:bookmarkStart w:id="35"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5"/>
    </w:p>
    <w:p w14:paraId="45844F83" w14:textId="258DDFA4"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 </w:instrText>
      </w:r>
      <w:r w:rsidR="00CF1D81">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DATA </w:instrText>
      </w:r>
      <w:r w:rsidR="00CF1D81">
        <w:fldChar w:fldCharType="end"/>
      </w:r>
      <w:r w:rsidR="00E92508">
        <w:fldChar w:fldCharType="separate"/>
      </w:r>
      <w:r w:rsidR="00CF1D81">
        <w:t>[12, 33, 34]</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D764BD6"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E7B14">
        <w:t>[33]</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77777777"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E7B14">
        <w:t>[33]</w:t>
      </w:r>
      <w:r w:rsidR="00F533E1">
        <w:fldChar w:fldCharType="end"/>
      </w:r>
      <w:r w:rsidR="008039E8">
        <w:t>.</w:t>
      </w:r>
    </w:p>
    <w:p w14:paraId="2778AE2E" w14:textId="0D82FFD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 </w:instrText>
      </w:r>
      <w:r w:rsidR="00CF1D81">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DATA </w:instrText>
      </w:r>
      <w:r w:rsidR="00CF1D81">
        <w:fldChar w:fldCharType="end"/>
      </w:r>
      <w:r w:rsidR="008B067D">
        <w:fldChar w:fldCharType="separate"/>
      </w:r>
      <w:r w:rsidR="00CF1D81">
        <w:t>[35]</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 </w:instrText>
      </w:r>
      <w:r w:rsidR="00CF1D81">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DATA </w:instrText>
      </w:r>
      <w:r w:rsidR="00CF1D81">
        <w:fldChar w:fldCharType="end"/>
      </w:r>
      <w:r w:rsidR="00962FB3">
        <w:fldChar w:fldCharType="separate"/>
      </w:r>
      <w:r w:rsidR="00CF1D81">
        <w:t>[36]</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B2CD1D6"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CF1D81">
        <w:rPr>
          <w:rFonts w:ascii="TimesNewRomanPSMT" w:hAnsi="TimesNewRomanPSMT"/>
        </w:rPr>
        <w:instrText xml:space="preserve"> ADDIN EN.CITE &lt;EndNote&gt;&lt;Cite&gt;&lt;Author&gt;Mukherjee&lt;/Author&gt;&lt;Year&gt;2019&lt;/Year&gt;&lt;RecNum&gt;78&lt;/RecNum&gt;&lt;DisplayText&gt;[38]&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CF1D81">
        <w:rPr>
          <w:rFonts w:ascii="TimesNewRomanPSMT" w:hAnsi="TimesNewRomanPSMT"/>
        </w:rPr>
        <w:t>[38]</w:t>
      </w:r>
      <w:r w:rsidR="003F4C1F">
        <w:rPr>
          <w:rFonts w:ascii="TimesNewRomanPSMT" w:hAnsi="TimesNewRomanPSMT"/>
        </w:rPr>
        <w:fldChar w:fldCharType="end"/>
      </w:r>
      <w:r w:rsidR="006907CE">
        <w:rPr>
          <w:rFonts w:ascii="TimesNewRomanPSMT" w:hAnsi="TimesNewRomanPSMT"/>
        </w:rPr>
        <w:t>.</w:t>
      </w:r>
    </w:p>
    <w:p w14:paraId="1671D37D" w14:textId="7C225F34"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60520C">
        <w:rPr>
          <w:rFonts w:ascii="TimesNewRomanPSMT" w:hAnsi="TimesNewRomanPSMT"/>
        </w:rPr>
        <w:instrText xml:space="preserve"> ADDIN EN.CITE &lt;EndNote&gt;&lt;Cite&gt;&lt;Author&gt;S</w:instrText>
      </w:r>
      <w:r w:rsidR="0060520C">
        <w:rPr>
          <w:rFonts w:ascii="TimesNewRomanPSMT" w:hAnsi="TimesNewRomanPSMT" w:hint="eastAsia"/>
        </w:rPr>
        <w:instrText>á</w:instrText>
      </w:r>
      <w:r w:rsidR="0060520C">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60520C">
        <w:rPr>
          <w:rFonts w:ascii="TimesNewRomanPSMT" w:hAnsi="TimesNewRomanPSMT" w:hint="eastAsia"/>
        </w:rPr>
        <w:instrText>ă</w:instrText>
      </w:r>
      <w:r w:rsidR="0060520C">
        <w:rPr>
          <w:rFonts w:ascii="TimesNewRomanPSMT" w:hAnsi="TimesNewRomanPSMT"/>
        </w:rPr>
        <w:instrText>n S&lt;/style&gt;&lt;style face="normal" font="default" size="100%"&gt;</w:instrText>
      </w:r>
      <w:r w:rsidR="0060520C">
        <w:rPr>
          <w:rFonts w:ascii="TimesNewRomanPSMT" w:hAnsi="TimesNewRomanPSMT" w:hint="eastAsia"/>
        </w:rPr>
        <w:instrText>á</w:instrText>
      </w:r>
      <w:r w:rsidR="0060520C">
        <w:rPr>
          <w:rFonts w:ascii="TimesNewRomanPSMT" w:hAnsi="TimesNewRomanPSMT"/>
        </w:rPr>
        <w:instrText>ng&lt;/style&gt;&lt;/author&gt;&lt;author&gt;&lt;style face="normal" font="default" size="100%"&gt;L</w:instrText>
      </w:r>
      <w:r w:rsidR="0060520C">
        <w:rPr>
          <w:rFonts w:ascii="TimesNewRomanPSMT" w:hAnsi="TimesNewRomanPSMT" w:hint="eastAsia"/>
        </w:rPr>
        <w:instrText>ê</w:instrText>
      </w:r>
      <w:r w:rsidR="0060520C">
        <w:rPr>
          <w:rFonts w:ascii="TimesNewRomanPSMT" w:hAnsi="TimesNewRomanPSMT"/>
        </w:rPr>
        <w:instrText xml:space="preserve"> Ng&lt;/style&gt;&lt;style face="normal" font="default" charset="163" size="100%"&gt;ọc H&lt;/style&gt;&lt;style face="normal" font="default" charset="238" size="100%"&gt;</w:instrText>
      </w:r>
      <w:r w:rsidR="0060520C">
        <w:rPr>
          <w:rFonts w:ascii="TimesNewRomanPSMT" w:hAnsi="TimesNewRomanPSMT" w:hint="eastAsia"/>
        </w:rPr>
        <w:instrText>ư</w:instrText>
      </w:r>
      <w:r w:rsidR="0060520C">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60520C">
        <w:rPr>
          <w:rFonts w:ascii="TimesNewRomanPSMT" w:hAnsi="TimesNewRomanPSMT" w:hint="eastAsia"/>
        </w:rPr>
        <w:instrText>à</w:instrText>
      </w:r>
      <w:r w:rsidR="0060520C">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60520C">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rPr>
          <w:rStyle w:val="Title"/>
        </w:rPr>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6" w:name="_Toc126527716"/>
      <w:bookmarkStart w:id="37" w:name="_Toc130921964"/>
      <w:r>
        <w:t>1.</w:t>
      </w:r>
      <w:r w:rsidR="008C0E05">
        <w:t>2</w:t>
      </w:r>
      <w:r>
        <w:t>.</w:t>
      </w:r>
      <w:r w:rsidR="008C0E05">
        <w:t>4</w:t>
      </w:r>
      <w:r>
        <w:t xml:space="preserve">. </w:t>
      </w:r>
      <w:r w:rsidR="001B303A">
        <w:t>Chẩn đoán xác định</w:t>
      </w:r>
      <w:r w:rsidR="00083BE5">
        <w:t xml:space="preserve"> lao phổi</w:t>
      </w:r>
      <w:bookmarkEnd w:id="36"/>
      <w:bookmarkEnd w:id="37"/>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8" w:name="_Toc126527717"/>
      <w:bookmarkStart w:id="39" w:name="_Toc130921965"/>
      <w:r>
        <w:lastRenderedPageBreak/>
        <w:t>1.</w:t>
      </w:r>
      <w:r w:rsidR="008C0E05">
        <w:t>2</w:t>
      </w:r>
      <w:r>
        <w:t>.</w:t>
      </w:r>
      <w:r w:rsidR="008C0E05">
        <w:t>5</w:t>
      </w:r>
      <w:r>
        <w:t>. Phân loại chẩn đoán dựa theo xét nghiệm soi đờm trực tiếp tìm AFB</w:t>
      </w:r>
      <w:bookmarkEnd w:id="38"/>
      <w:bookmarkEnd w:id="39"/>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0" w:name="_Toc126527718"/>
      <w:bookmarkStart w:id="41" w:name="_Toc130921966"/>
      <w:r>
        <w:t>1.</w:t>
      </w:r>
      <w:r w:rsidR="008C0E05">
        <w:t>2</w:t>
      </w:r>
      <w:r>
        <w:t>.</w:t>
      </w:r>
      <w:r w:rsidR="008C0E05">
        <w:t>6</w:t>
      </w:r>
      <w:r>
        <w:t>. Lao phổi kháng thuốc</w:t>
      </w:r>
      <w:bookmarkEnd w:id="40"/>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6BADEAA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 </w:instrText>
      </w:r>
      <w:r w:rsidR="00CF1D81">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DATA </w:instrText>
      </w:r>
      <w:r w:rsidR="00CF1D81">
        <w:fldChar w:fldCharType="end"/>
      </w:r>
      <w:r w:rsidR="005158C5">
        <w:fldChar w:fldCharType="separate"/>
      </w:r>
      <w:r w:rsidR="00CF1D81">
        <w:t>[39, 40]</w:t>
      </w:r>
      <w:r w:rsidR="005158C5">
        <w:fldChar w:fldCharType="end"/>
      </w:r>
      <w:r w:rsidR="007B5F33" w:rsidRPr="005D14CF">
        <w:t>.</w:t>
      </w:r>
    </w:p>
    <w:p w14:paraId="4CCA0BF1" w14:textId="3588C787" w:rsidR="00122A11" w:rsidRDefault="00F77CB9" w:rsidP="006479D7">
      <w:pPr>
        <w:pStyle w:val="Heading4"/>
      </w:pPr>
      <w:bookmarkStart w:id="43"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35FFB882"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 </w:instrText>
      </w:r>
      <w:r w:rsidR="00CF1D81">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DATA </w:instrText>
      </w:r>
      <w:r w:rsidR="00CF1D81">
        <w:fldChar w:fldCharType="end"/>
      </w:r>
      <w:r w:rsidR="00D62517">
        <w:fldChar w:fldCharType="separate"/>
      </w:r>
      <w:r w:rsidR="00CF1D81">
        <w:t>[1, 12, 41]</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4" w:name="_Toc126527721"/>
      <w:bookmarkStart w:id="45" w:name="_Toc130921967"/>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bookmarkEnd w:id="45"/>
    </w:p>
    <w:p w14:paraId="364FFAF3" w14:textId="5921AD35" w:rsidR="00E33518" w:rsidRDefault="00CF275C" w:rsidP="00E33518">
      <w:r>
        <w:t xml:space="preserve">Theo Nguyễn Văn Sáng, có một số yếu tố thuận lợi dễ gây bệnh lao phổi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6" w:name="_Toc126527722"/>
      <w:bookmarkStart w:id="47" w:name="_Toc130921968"/>
      <w:r>
        <w:t>1.</w:t>
      </w:r>
      <w:r w:rsidR="00A742A2">
        <w:t>3</w:t>
      </w:r>
      <w:r>
        <w:t xml:space="preserve">. Dinh dưỡng </w:t>
      </w:r>
      <w:r w:rsidR="007B115B">
        <w:t>bệnh nhân</w:t>
      </w:r>
      <w:r>
        <w:t xml:space="preserve"> lao phổi</w:t>
      </w:r>
      <w:bookmarkEnd w:id="46"/>
      <w:bookmarkEnd w:id="47"/>
    </w:p>
    <w:p w14:paraId="4CB451CB" w14:textId="7A771A03" w:rsidR="001B303A" w:rsidRDefault="001B303A" w:rsidP="00C23165">
      <w:pPr>
        <w:pStyle w:val="Heading3"/>
      </w:pPr>
      <w:bookmarkStart w:id="48" w:name="_Toc126527723"/>
      <w:bookmarkStart w:id="49" w:name="_Toc130921969"/>
      <w:r>
        <w:t>1.</w:t>
      </w:r>
      <w:r w:rsidR="00A742A2">
        <w:t>3</w:t>
      </w:r>
      <w:r>
        <w:t>.1. Khái niệm</w:t>
      </w:r>
      <w:r w:rsidR="008136D9">
        <w:t xml:space="preserve"> cơ bản về dinh dưỡng</w:t>
      </w:r>
      <w:bookmarkEnd w:id="48"/>
      <w:bookmarkEnd w:id="49"/>
    </w:p>
    <w:p w14:paraId="3CB2B668" w14:textId="08C1F925"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CF1D81">
        <w:instrText xml:space="preserve"> ADDIN EN.CITE &lt;EndNote&gt;&lt;Cite&gt;&lt;Author&gt;Elia&lt;/Author&gt;&lt;Year&gt;2017&lt;/Year&gt;&lt;RecNum&gt;43&lt;/RecNum&gt;&lt;DisplayText&gt;[42]&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CF1D81">
        <w:t>[42]</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50" w:name="_Toc126527724"/>
      <w:bookmarkStart w:id="51" w:name="_Toc130921970"/>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50"/>
      <w:bookmarkEnd w:id="51"/>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52" w:name="_Toc126527725"/>
      <w:bookmarkStart w:id="53" w:name="_Toc130921971"/>
      <w:r>
        <w:t>1.</w:t>
      </w:r>
      <w:r w:rsidR="005B5CB5">
        <w:t>4</w:t>
      </w:r>
      <w:r>
        <w:t xml:space="preserve">. </w:t>
      </w:r>
      <w:r w:rsidR="009E67D7">
        <w:t>P</w:t>
      </w:r>
      <w:r>
        <w:t>hương pháp đánh giá tình trạng dinh dưỡng của bệnh nhâ</w:t>
      </w:r>
      <w:r w:rsidR="00F655A3">
        <w:t>n</w:t>
      </w:r>
      <w:bookmarkEnd w:id="52"/>
      <w:bookmarkEnd w:id="53"/>
    </w:p>
    <w:p w14:paraId="463882B0" w14:textId="47AA73F9" w:rsidR="001B303A" w:rsidRDefault="00F95C56" w:rsidP="00D74ECF">
      <w:pPr>
        <w:pStyle w:val="Heading3"/>
      </w:pPr>
      <w:bookmarkStart w:id="54" w:name="_Toc126527726"/>
      <w:bookmarkStart w:id="55" w:name="_Toc130921972"/>
      <w:r>
        <w:t>1.</w:t>
      </w:r>
      <w:r w:rsidR="005B5CB5">
        <w:t>4</w:t>
      </w:r>
      <w:r>
        <w:t xml:space="preserve">.1. </w:t>
      </w:r>
      <w:r w:rsidR="001B303A">
        <w:t>Chỉ số khối cơ thể</w:t>
      </w:r>
      <w:bookmarkEnd w:id="54"/>
      <w:bookmarkEnd w:id="55"/>
    </w:p>
    <w:p w14:paraId="072196F1" w14:textId="2002C0EA"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CF1D81">
        <w:instrText xml:space="preserve"> ADDIN EN.CITE &lt;EndNote&gt;&lt;Cite&gt;&lt;Author&gt;Zierle-Ghosh&lt;/Author&gt;&lt;Year&gt;2022&lt;/Year&gt;&lt;RecNum&gt;53&lt;/RecNum&gt;&lt;DisplayText&gt;[43]&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CF1D81">
        <w:t>[43]</w:t>
      </w:r>
      <w:r w:rsidR="00A04469">
        <w:fldChar w:fldCharType="end"/>
      </w:r>
      <w:r w:rsidR="00A04469">
        <w:t>.</w:t>
      </w:r>
    </w:p>
    <w:p w14:paraId="4FC9AD4B" w14:textId="29A68BC0"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Cân nặng (kg)</m:t>
            </m:r>
          </m:num>
          <m:den>
            <m:sSup>
              <m:sSupPr>
                <m:ctrlPr>
                  <w:rPr>
                    <w:rFonts w:ascii="Cambria Math" w:hAnsi="Cambria Math"/>
                  </w:rPr>
                </m:ctrlPr>
              </m:sSupPr>
              <m:e>
                <m:r>
                  <w:rPr>
                    <w:rFonts w:ascii="Cambria Math" w:hAnsi="Cambria Math"/>
                  </w:rPr>
                  <m:t>Chiều cao</m:t>
                </m:r>
              </m:e>
              <m:sup>
                <m:r>
                  <m:rPr>
                    <m:sty m:val="p"/>
                  </m:rPr>
                  <w:rPr>
                    <w:rFonts w:ascii="Cambria Math" w:hAnsi="Cambria Math"/>
                  </w:rPr>
                  <m:t>2</m:t>
                </m:r>
              </m:sup>
            </m:sSup>
            <m:r>
              <w:rPr>
                <w:rFonts w:ascii="Cambria Math" w:hAnsi="Cambria Math"/>
              </w:rPr>
              <m:t>(m)</m:t>
            </m:r>
          </m:den>
        </m:f>
      </m:oMath>
    </w:p>
    <w:p w14:paraId="20C76113" w14:textId="3DDD9895"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CF1D81">
        <w:t>[44]</w:t>
      </w:r>
      <w:r w:rsidR="007B0FED">
        <w:fldChar w:fldCharType="end"/>
      </w:r>
      <w:r w:rsidR="00A974D1">
        <w:t>:</w:t>
      </w:r>
    </w:p>
    <w:p w14:paraId="1B0AB69C" w14:textId="77777777" w:rsidR="009829E7" w:rsidRDefault="009829E7" w:rsidP="009829E7">
      <w:bookmarkStart w:id="56" w:name="_Toc126527727"/>
      <w:r>
        <w:t>+ SDD độ III: BMI &lt; 16</w:t>
      </w:r>
    </w:p>
    <w:p w14:paraId="050C3406" w14:textId="77777777" w:rsidR="009829E7" w:rsidRDefault="009829E7" w:rsidP="009829E7">
      <w:r>
        <w:t>+ SDD độ II: BMI 16 – 16.99</w:t>
      </w:r>
    </w:p>
    <w:p w14:paraId="40348A3E" w14:textId="77777777" w:rsidR="009829E7" w:rsidRDefault="009829E7" w:rsidP="009829E7">
      <w:r>
        <w:lastRenderedPageBreak/>
        <w:t>+ SDD độ I: BMI 17 – 18,49</w:t>
      </w:r>
    </w:p>
    <w:p w14:paraId="3AA851FA" w14:textId="77777777" w:rsidR="009829E7" w:rsidRDefault="009829E7" w:rsidP="009829E7">
      <w:r>
        <w:t>+ Bình thường: BMI 18,5 – 24.99</w:t>
      </w:r>
    </w:p>
    <w:p w14:paraId="665DBB69" w14:textId="77777777" w:rsidR="009829E7" w:rsidRPr="00FE3A7D" w:rsidRDefault="009829E7" w:rsidP="009829E7">
      <w:r>
        <w:t>+ Thừa cân – Béo phì: BMI ≥ 25</w:t>
      </w:r>
    </w:p>
    <w:p w14:paraId="6C09ABD0" w14:textId="10C249CB" w:rsidR="005164E0" w:rsidRPr="00B2198E" w:rsidRDefault="00214456" w:rsidP="00D74ECF">
      <w:pPr>
        <w:pStyle w:val="Heading3"/>
      </w:pPr>
      <w:bookmarkStart w:id="57" w:name="_Toc130921973"/>
      <w:r>
        <w:t>1.</w:t>
      </w:r>
      <w:r w:rsidR="005B5CB5">
        <w:t>4</w:t>
      </w:r>
      <w:r>
        <w:t xml:space="preserve">.2. </w:t>
      </w:r>
      <w:r w:rsidR="005164E0">
        <w:t xml:space="preserve">Phương pháp </w:t>
      </w:r>
      <w:bookmarkEnd w:id="56"/>
      <w:r w:rsidR="002C7C9D">
        <w:t>đánh giá dinh dưỡng chủ quan SGA</w:t>
      </w:r>
      <w:bookmarkEnd w:id="57"/>
    </w:p>
    <w:p w14:paraId="2EF638EE" w14:textId="7316EFBB"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CF1D81">
        <w:t>[45]</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473F0581"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CF1D81">
        <w:t>[45]</w:t>
      </w:r>
      <w:r w:rsidR="00D44E7D">
        <w:fldChar w:fldCharType="end"/>
      </w:r>
      <w:r w:rsidR="00E32F43">
        <w:t>:</w:t>
      </w:r>
    </w:p>
    <w:p w14:paraId="4B39D58A" w14:textId="593A9BDC" w:rsidR="00402859" w:rsidRDefault="00773844" w:rsidP="00935674">
      <w:r>
        <w:t xml:space="preserve">- </w:t>
      </w:r>
      <w:r w:rsidR="00D44E7D">
        <w:t xml:space="preserve">SGA </w:t>
      </w:r>
      <w:r w:rsidR="00402859">
        <w:t>A</w:t>
      </w:r>
      <w:r w:rsidR="00524BD2">
        <w:t>:</w:t>
      </w:r>
      <w:r w:rsidR="00402859">
        <w:t xml:space="preserve"> Giảm lượng thức ăn/</w:t>
      </w:r>
      <w:r w:rsidR="00AF5278">
        <w:t>l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4F8989E9"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l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7777777"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 xml:space="preserve">lượng thức ăn/l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l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bookmarkStart w:id="58" w:name="_Toc130921974"/>
      <w:r w:rsidRPr="00A3707E">
        <w:t>1.4.3. Phương pháp hóa sinh</w:t>
      </w:r>
      <w:bookmarkEnd w:id="58"/>
    </w:p>
    <w:p w14:paraId="156F0097" w14:textId="4AD6F6C1"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l</w:t>
      </w:r>
      <w:r w:rsidR="00376F9B" w:rsidRPr="00376F9B">
        <w:t xml:space="preserve"> </w:t>
      </w:r>
      <w:r w:rsidR="00376F9B">
        <w:fldChar w:fldCharType="begin"/>
      </w:r>
      <w:r w:rsidR="00CF1D81">
        <w:instrText xml:space="preserve"> ADDIN EN.CITE &lt;EndNote&gt;&lt;Cite&gt;&lt;Author&gt;HK&lt;/Author&gt;&lt;Year&gt;1990&lt;/Year&gt;&lt;RecNum&gt;79&lt;/RecNum&gt;&lt;DisplayText&gt;[46]&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CF1D81">
        <w:t>[46]</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041AC270"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l được coi là SDD </w:t>
      </w:r>
      <w:r w:rsidR="00DA0BCA">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 </w:instrText>
      </w:r>
      <w:r w:rsidR="00CF1D81">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DATA </w:instrText>
      </w:r>
      <w:r w:rsidR="00CF1D81">
        <w:fldChar w:fldCharType="end"/>
      </w:r>
      <w:r w:rsidR="00DA0BCA">
        <w:fldChar w:fldCharType="separate"/>
      </w:r>
      <w:r w:rsidR="00CF1D81">
        <w:t>[47]</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w:t>
      </w:r>
      <w:r w:rsidR="00646822">
        <w:t>65</w:t>
      </w:r>
      <w:r w:rsidR="00646822">
        <w:t xml:space="preserve">%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277A7FCA" w:rsidR="00C73DBF" w:rsidRPr="00C73DBF" w:rsidRDefault="00C73DBF" w:rsidP="00C23165">
      <w:pPr>
        <w:pStyle w:val="Heading1"/>
      </w:pPr>
      <w:bookmarkStart w:id="59" w:name="_Toc126527728"/>
      <w:bookmarkStart w:id="60" w:name="_Toc130921975"/>
      <w:r w:rsidRPr="00C73DBF">
        <w:lastRenderedPageBreak/>
        <w:t>Chương 2</w:t>
      </w:r>
      <w:r>
        <w:t xml:space="preserve"> - </w:t>
      </w:r>
      <w:r w:rsidRPr="00C73DBF">
        <w:t>ĐỐI TƯỢNG VÀ PHƯƠNG PHÁP NGHIÊN CỨU</w:t>
      </w:r>
      <w:bookmarkEnd w:id="59"/>
      <w:bookmarkEnd w:id="60"/>
    </w:p>
    <w:p w14:paraId="17B1AD52" w14:textId="1B34E2F5" w:rsidR="00C73DBF" w:rsidRPr="00C73DBF" w:rsidRDefault="00C73DBF" w:rsidP="00C23165">
      <w:pPr>
        <w:pStyle w:val="Heading2"/>
      </w:pPr>
      <w:bookmarkStart w:id="61" w:name="_Toc126527729"/>
      <w:bookmarkStart w:id="62" w:name="_Toc130921976"/>
      <w:r>
        <w:t>2.</w:t>
      </w:r>
      <w:r w:rsidRPr="00C73DBF">
        <w:t>1. Đối tượng</w:t>
      </w:r>
      <w:r w:rsidR="00D22FB3">
        <w:t>, thời gian và địa điểm</w:t>
      </w:r>
      <w:r w:rsidR="003C2417">
        <w:t xml:space="preserve"> nghiên cứu</w:t>
      </w:r>
      <w:bookmarkEnd w:id="61"/>
      <w:bookmarkEnd w:id="62"/>
    </w:p>
    <w:p w14:paraId="5B699654" w14:textId="7469966F" w:rsidR="00A178C3" w:rsidRDefault="00A178C3" w:rsidP="00FC32EF">
      <w:pPr>
        <w:pStyle w:val="Heading3"/>
      </w:pPr>
      <w:bookmarkStart w:id="63" w:name="_Toc126527730"/>
      <w:bookmarkStart w:id="64" w:name="_Toc130921977"/>
      <w:r>
        <w:t>2.1.1. Đối tượng nghiên cứu</w:t>
      </w:r>
      <w:bookmarkEnd w:id="63"/>
      <w:bookmarkEnd w:id="64"/>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62DEE45E" w:rsidR="00313618" w:rsidRDefault="00C73DBF" w:rsidP="00C23165">
      <w:r w:rsidRPr="00C73DBF">
        <w:t xml:space="preserve">Tiêu chuẩn </w:t>
      </w:r>
      <w:r w:rsidR="002E7606">
        <w:t xml:space="preserve">lựa </w:t>
      </w:r>
      <w:r w:rsidRPr="00C73DBF">
        <w:t>chọn</w:t>
      </w:r>
      <w:r w:rsidR="009C20FF">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5EE03CAF" w:rsidR="000A7A3A" w:rsidRDefault="000A7A3A" w:rsidP="002E7606">
      <w:r>
        <w:t>Tiêu chuẩn chẩn đoán:</w:t>
      </w:r>
    </w:p>
    <w:p w14:paraId="469AEFB0" w14:textId="044D31F4" w:rsidR="002E7606" w:rsidRDefault="002359A2" w:rsidP="002E7606">
      <w:r>
        <w:t xml:space="preserve">- </w:t>
      </w:r>
      <w:r w:rsidR="002E7606">
        <w:t>Chẩn đoán xác định lao phổi khi có tổn thương trên X</w:t>
      </w:r>
      <w:r w:rsidR="00BD00DB">
        <w:t>-</w:t>
      </w:r>
      <w:r w:rsidR="002E7606">
        <w:t>quang phổi nghi lao và một trong 2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527F2331" w14:textId="5CF7CAB8" w:rsidR="00C73DBF" w:rsidRDefault="00C73DBF" w:rsidP="0007145D">
      <w:r w:rsidRPr="00C73DBF">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5" w:name="_Toc126527731"/>
      <w:bookmarkStart w:id="66" w:name="_Toc130921978"/>
      <w:r>
        <w:lastRenderedPageBreak/>
        <w:t>2</w:t>
      </w:r>
      <w:r w:rsidR="00FC32EF">
        <w:t>.1</w:t>
      </w:r>
      <w:r w:rsidRPr="00C73DBF">
        <w:t>.</w:t>
      </w:r>
      <w:r>
        <w:t>2</w:t>
      </w:r>
      <w:r w:rsidRPr="00C73DBF">
        <w:t>. Địa điểm và thời gian nghiên cứu</w:t>
      </w:r>
      <w:bookmarkEnd w:id="65"/>
      <w:bookmarkEnd w:id="66"/>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67" w:name="_Toc126527732"/>
      <w:bookmarkStart w:id="68" w:name="_Toc130921979"/>
      <w:r>
        <w:t>2</w:t>
      </w:r>
      <w:r w:rsidRPr="00C73DBF">
        <w:t>.</w:t>
      </w:r>
      <w:r w:rsidR="00852C5F">
        <w:t>2</w:t>
      </w:r>
      <w:r w:rsidRPr="00C73DBF">
        <w:t>. Phương pháp nghiên cứu</w:t>
      </w:r>
      <w:bookmarkEnd w:id="67"/>
      <w:bookmarkEnd w:id="68"/>
    </w:p>
    <w:p w14:paraId="65E6C258" w14:textId="59BE1557" w:rsidR="00C73DBF" w:rsidRPr="00C73DBF" w:rsidRDefault="00733CD6" w:rsidP="00C23165">
      <w:pPr>
        <w:pStyle w:val="Heading3"/>
      </w:pPr>
      <w:bookmarkStart w:id="69" w:name="_Toc126527733"/>
      <w:bookmarkStart w:id="70" w:name="_Toc130921980"/>
      <w:r>
        <w:t>2.</w:t>
      </w:r>
      <w:r w:rsidR="00C3458A">
        <w:t>2</w:t>
      </w:r>
      <w:r>
        <w:t>.1.</w:t>
      </w:r>
      <w:r w:rsidR="00C73DBF" w:rsidRPr="00C73DBF">
        <w:t xml:space="preserve"> Thiết k</w:t>
      </w:r>
      <w:r>
        <w:t>ế</w:t>
      </w:r>
      <w:r w:rsidR="00C73DBF" w:rsidRPr="00C73DBF">
        <w:t xml:space="preserve"> nghiên cứu</w:t>
      </w:r>
      <w:bookmarkEnd w:id="69"/>
      <w:bookmarkEnd w:id="70"/>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71" w:name="_Toc126527734"/>
      <w:bookmarkStart w:id="72" w:name="_Toc130921981"/>
      <w:r>
        <w:t>2</w:t>
      </w:r>
      <w:r w:rsidR="00C73DBF" w:rsidRPr="00C73DBF">
        <w:t>.</w:t>
      </w:r>
      <w:r w:rsidR="003775AB">
        <w:t>2</w:t>
      </w:r>
      <w:r w:rsidR="00C73DBF" w:rsidRPr="00C73DBF">
        <w:t>.2. Cỡ mẫu và phương pháp ch</w:t>
      </w:r>
      <w:r w:rsidR="00ED1263">
        <w:t>ọ</w:t>
      </w:r>
      <w:r w:rsidR="00C73DBF" w:rsidRPr="00C73DBF">
        <w:t>n mẫu</w:t>
      </w:r>
      <w:bookmarkEnd w:id="71"/>
      <w:bookmarkEnd w:id="72"/>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5BC753FD" w:rsidR="00FA61E4" w:rsidRPr="00FA61E4" w:rsidRDefault="00FA61E4" w:rsidP="00FA61E4">
      <w:r>
        <w:t>Cỡ mẫu: ước tính 150 hồ sơ bệnh án đủ tiêu chuẩn nghiên cứu</w:t>
      </w:r>
      <w:r w:rsidRPr="00B75088">
        <w:t>.</w:t>
      </w:r>
    </w:p>
    <w:p w14:paraId="3ABAC1D6" w14:textId="44BCA02B" w:rsidR="006650AC" w:rsidRDefault="006650AC" w:rsidP="006650AC">
      <w:pPr>
        <w:pStyle w:val="Heading3"/>
      </w:pPr>
      <w:bookmarkStart w:id="73" w:name="_Toc126527735"/>
      <w:bookmarkStart w:id="74" w:name="_Toc130921982"/>
      <w:r>
        <w:t>2</w:t>
      </w:r>
      <w:r w:rsidRPr="00525EFF">
        <w:t>.</w:t>
      </w:r>
      <w:r w:rsidR="005E3027">
        <w:t>2</w:t>
      </w:r>
      <w:r w:rsidRPr="00525EFF">
        <w:t>.</w:t>
      </w:r>
      <w:r>
        <w:t>3</w:t>
      </w:r>
      <w:r w:rsidRPr="00525EFF">
        <w:t xml:space="preserve">. </w:t>
      </w:r>
      <w:r>
        <w:t>Biến số - chỉ số nghiên cứu</w:t>
      </w:r>
      <w:bookmarkEnd w:id="73"/>
      <w:bookmarkEnd w:id="74"/>
    </w:p>
    <w:p w14:paraId="4029AA93" w14:textId="591BD501" w:rsidR="005E3027" w:rsidRDefault="005E3027" w:rsidP="00A73146">
      <w:pPr>
        <w:pStyle w:val="Heading4"/>
      </w:pPr>
      <w:bookmarkStart w:id="75" w:name="_Toc126527736"/>
      <w:r>
        <w:t xml:space="preserve">2.2.3.1. Một số thông tin chung của </w:t>
      </w:r>
      <w:r w:rsidR="00CF536B">
        <w:t>bệnh nhân</w:t>
      </w:r>
      <w:r>
        <w:t xml:space="preserve"> nghiên cứu</w:t>
      </w:r>
      <w:bookmarkEnd w:id="75"/>
    </w:p>
    <w:p w14:paraId="55861534" w14:textId="46D4EA30" w:rsidR="00DA4C77" w:rsidRDefault="00DA4C77" w:rsidP="00DA4C77">
      <w:r>
        <w:t>Tuổi: được chia thành các nhóm &lt; 20, 20-29, 30-39, 40-49, 50- 59</w:t>
      </w:r>
      <w:r w:rsidR="006D4ED1">
        <w:t xml:space="preserve"> và</w:t>
      </w:r>
      <w:r>
        <w:t xml:space="preserve"> ≥ 60.</w:t>
      </w:r>
    </w:p>
    <w:p w14:paraId="13E845CF" w14:textId="1CAD83D9" w:rsidR="00DA4C77" w:rsidRDefault="00DA4C77" w:rsidP="00DA4C77">
      <w:r>
        <w:t>Giới: nam, nữ.</w:t>
      </w:r>
    </w:p>
    <w:p w14:paraId="50CAC87A" w14:textId="0EA8BA44" w:rsidR="00DA4C77" w:rsidRDefault="00DA4C77" w:rsidP="00DA4C77">
      <w:r>
        <w:t>Địa chỉ: thành thị, nông thôn.</w:t>
      </w:r>
    </w:p>
    <w:p w14:paraId="709E0074" w14:textId="74198987" w:rsidR="00DA4C77" w:rsidRDefault="00DA4C77" w:rsidP="00DA4C77">
      <w:r>
        <w:t>Nghề nghiệp: chia 7 nhóm nghề (nông dân, công nhân, lao động tự do, hưu trí, cán bộ</w:t>
      </w:r>
      <w:r w:rsidR="00B16495">
        <w:t xml:space="preserve"> </w:t>
      </w:r>
      <w:r>
        <w:t>-</w:t>
      </w:r>
      <w:r w:rsidR="00B16495">
        <w:t xml:space="preserve"> </w:t>
      </w:r>
      <w:r>
        <w:t>công chức, học sinh</w:t>
      </w:r>
      <w:r w:rsidR="00E33518">
        <w:t xml:space="preserve"> </w:t>
      </w:r>
      <w:r>
        <w:t>- sinh viên, nội trợ).</w:t>
      </w:r>
    </w:p>
    <w:p w14:paraId="01F6458B" w14:textId="00588976" w:rsidR="00874D53" w:rsidRDefault="00DA4C77" w:rsidP="00874D53">
      <w:r>
        <w:t>Tiền sử</w:t>
      </w:r>
      <w:r w:rsidR="00B9026C">
        <w:t xml:space="preserve"> bản thân</w:t>
      </w:r>
      <w:r>
        <w:t>: đái tháo đường, tăng huyết áp, viêm dạ dày,</w:t>
      </w:r>
      <w:r w:rsidR="00B9026C">
        <w:t xml:space="preserve"> HIV,</w:t>
      </w:r>
      <w:r>
        <w:t xml:space="preserve"> </w:t>
      </w:r>
      <w:r w:rsidR="00B9026C">
        <w:t>COPD</w:t>
      </w:r>
      <w:r>
        <w:t xml:space="preserve">, </w:t>
      </w:r>
      <w:r w:rsidR="00B9026C">
        <w:t xml:space="preserve">dùng </w:t>
      </w:r>
      <w:r w:rsidR="00007014">
        <w:t>C</w:t>
      </w:r>
      <w:r w:rsidR="00B9026C">
        <w:t xml:space="preserve">orticoid kéo dài, </w:t>
      </w:r>
      <w:r w:rsidR="00007014">
        <w:t>G</w:t>
      </w:r>
      <w:r w:rsidR="00B9026C">
        <w:t>út, viêm phế quản mạn, COVID-19.</w:t>
      </w:r>
    </w:p>
    <w:p w14:paraId="699EEB83" w14:textId="62C11B87" w:rsidR="00ED0E2A" w:rsidRDefault="00ED0E2A" w:rsidP="00874D53">
      <w:r>
        <w:t>Tiền sử gia đình có người bị mắc lao, tiền sử xã hội tiếp xúc với người bệnh lao.</w:t>
      </w:r>
    </w:p>
    <w:p w14:paraId="1E8AAA92" w14:textId="77777777" w:rsidR="00B06A08" w:rsidRDefault="00B06A08" w:rsidP="00874D53"/>
    <w:p w14:paraId="7DD39CC4" w14:textId="57B80F20" w:rsidR="001B00D6" w:rsidRDefault="001B00D6" w:rsidP="00A73146">
      <w:pPr>
        <w:pStyle w:val="Heading4"/>
      </w:pPr>
      <w:bookmarkStart w:id="76" w:name="_Toc126527737"/>
      <w:r>
        <w:lastRenderedPageBreak/>
        <w:t xml:space="preserve">2.2.3.2. Triệu chứng lâm sàng của </w:t>
      </w:r>
      <w:r w:rsidR="00CF536B">
        <w:t>bệnh nhân</w:t>
      </w:r>
      <w:r>
        <w:t xml:space="preserve"> nghiên cứu</w:t>
      </w:r>
      <w:bookmarkEnd w:id="76"/>
    </w:p>
    <w:p w14:paraId="7582F610" w14:textId="252E2842" w:rsidR="00BF74E2" w:rsidRDefault="00BF74E2" w:rsidP="00BF74E2">
      <w:r>
        <w:t>Lý do vào viện:</w:t>
      </w:r>
      <w:r w:rsidR="00F3021F">
        <w:t xml:space="preserve"> mệt mỏi, gầy sút cân, sốt, ho khan,</w:t>
      </w:r>
      <w:r>
        <w:t xml:space="preserve"> ho khạc đờm, ho ra máu, đau ngực, khó th</w:t>
      </w:r>
      <w:r w:rsidR="00F3021F">
        <w:t>ở.</w:t>
      </w:r>
    </w:p>
    <w:p w14:paraId="34775394" w14:textId="36DB5245" w:rsidR="00BF74E2" w:rsidRDefault="00BF74E2" w:rsidP="00617673">
      <w:r>
        <w:t>Thời gian chẩn đoán bệnh: Thời gian từ khi có triệu chứng đến khi được</w:t>
      </w:r>
      <w:r w:rsidR="00617673">
        <w:t xml:space="preserve"> </w:t>
      </w:r>
      <w:r>
        <w:t>chẩn đoán bệnh được chia thành trước 2 tháng, từ 2 đến 6 tháng và trên 6 tháng</w:t>
      </w:r>
      <w:r w:rsidR="00FB7487">
        <w:t>.</w:t>
      </w:r>
    </w:p>
    <w:p w14:paraId="7FE35561" w14:textId="4EA907FD" w:rsidR="006361D2" w:rsidRDefault="006361D2" w:rsidP="006361D2">
      <w:r>
        <w:t>Triệu chứng toàn thân:</w:t>
      </w:r>
    </w:p>
    <w:p w14:paraId="4F4F6472" w14:textId="7B708558" w:rsidR="006361D2" w:rsidRDefault="003B4831" w:rsidP="006361D2">
      <w:r>
        <w:t>-</w:t>
      </w:r>
      <w:r w:rsidR="006361D2">
        <w:t xml:space="preserve"> Triệu chứng sốt: kiểm tra nhiệt độ sáng, chiều, tối bằng nhiệt kế. Mức độ không sốt ≤ </w:t>
      </w:r>
      <w:r w:rsidR="006361D2" w:rsidRPr="003A311D">
        <w:t>37</w:t>
      </w:r>
      <w:r w:rsidR="001D4288">
        <w:t xml:space="preserve"> </w:t>
      </w:r>
      <w:r w:rsidR="006361D2">
        <w:rPr>
          <w:vertAlign w:val="superscript"/>
        </w:rPr>
        <w:t>o</w:t>
      </w:r>
      <w:r w:rsidR="006361D2">
        <w:t>C, sốt nhẹ 37,1-38</w:t>
      </w:r>
      <w:r w:rsidR="001D4288">
        <w:t xml:space="preserve"> </w:t>
      </w:r>
      <w:r w:rsidR="006361D2">
        <w:rPr>
          <w:vertAlign w:val="superscript"/>
        </w:rPr>
        <w:t>o</w:t>
      </w:r>
      <w:r w:rsidR="006361D2">
        <w:t>C, sốt vừa 38,1</w:t>
      </w:r>
      <w:r w:rsidR="005552ED">
        <w:t>-</w:t>
      </w:r>
      <w:r w:rsidR="006361D2">
        <w:t>39</w:t>
      </w:r>
      <w:r w:rsidR="001D4288">
        <w:t xml:space="preserve"> </w:t>
      </w:r>
      <w:r w:rsidR="006361D2">
        <w:rPr>
          <w:vertAlign w:val="superscript"/>
        </w:rPr>
        <w:t>o</w:t>
      </w:r>
      <w:r w:rsidR="006361D2">
        <w:t>C, sốt cao &gt;39</w:t>
      </w:r>
      <w:r w:rsidR="006361D2" w:rsidRPr="003A311D">
        <w:rPr>
          <w:vertAlign w:val="superscript"/>
        </w:rPr>
        <w:t xml:space="preserve"> </w:t>
      </w:r>
      <w:r w:rsidR="006361D2">
        <w:rPr>
          <w:vertAlign w:val="superscript"/>
        </w:rPr>
        <w:t>o</w:t>
      </w:r>
      <w:r w:rsidR="006361D2">
        <w:t xml:space="preserve">C </w:t>
      </w:r>
      <w:r w:rsidR="00BA2150">
        <w:fldChar w:fldCharType="begin"/>
      </w:r>
      <w:r w:rsidR="00CF1D81">
        <w:instrText xml:space="preserve"> ADDIN EN.CITE &lt;EndNote&gt;&lt;Cite&gt;&lt;Author&gt;Lanh&lt;/Author&gt;&lt;Year&gt;2012&lt;/Year&gt;&lt;RecNum&gt;57&lt;/RecNum&gt;&lt;DisplayText&gt;[48]&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BA2150">
        <w:fldChar w:fldCharType="separate"/>
      </w:r>
      <w:r w:rsidR="00CF1D81">
        <w:t>[48]</w:t>
      </w:r>
      <w:r w:rsidR="00BA2150">
        <w:fldChar w:fldCharType="end"/>
      </w:r>
      <w:r w:rsidR="006361D2">
        <w:t>.</w:t>
      </w:r>
    </w:p>
    <w:p w14:paraId="33CD4D25" w14:textId="78452101" w:rsidR="006361D2" w:rsidRDefault="003B4831" w:rsidP="006361D2">
      <w:r>
        <w:t>-</w:t>
      </w:r>
      <w:r w:rsidR="006361D2">
        <w:t xml:space="preserve"> Triệu chứng mệt</w:t>
      </w:r>
      <w:r w:rsidR="00417804">
        <w:t xml:space="preserve"> mỏi,</w:t>
      </w:r>
      <w:r w:rsidR="006361D2">
        <w:t xml:space="preserve"> ăn kém</w:t>
      </w:r>
      <w:r w:rsidR="00C5590F">
        <w:t>,</w:t>
      </w:r>
      <w:r w:rsidR="006361D2">
        <w:t xml:space="preserve"> gầy sút cân so với bình thường khi chưa bị bệnh</w:t>
      </w:r>
      <w:r w:rsidR="006E6BE9">
        <w:t>, ra mồ hôi đêm</w:t>
      </w:r>
      <w:r w:rsidR="006361D2">
        <w:t>.</w:t>
      </w:r>
    </w:p>
    <w:p w14:paraId="0F101A5A" w14:textId="63F43DF6" w:rsidR="00AA5DCB" w:rsidRDefault="00AA5DCB" w:rsidP="006361D2">
      <w:r>
        <w:t>- Triệu chứng da niêm mạc: bình thường, vàng, nhợt, xạm.</w:t>
      </w:r>
    </w:p>
    <w:p w14:paraId="4591EDF7" w14:textId="6371ECB6" w:rsidR="00F21C0E" w:rsidRDefault="003B4831" w:rsidP="00FE3A7D">
      <w:r>
        <w:t>-</w:t>
      </w:r>
      <w:r w:rsidR="006361D2">
        <w:t xml:space="preserve"> </w:t>
      </w:r>
      <w:r w:rsidR="00DC27AF">
        <w:t>Phân loại mức độ SDD theo</w:t>
      </w:r>
      <w:r w:rsidR="00180475">
        <w:t xml:space="preserve"> BMI</w:t>
      </w:r>
      <w:r w:rsidR="00F21C0E">
        <w:t xml:space="preserve"> </w:t>
      </w:r>
      <w:r w:rsidR="00F21C0E">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F21C0E">
        <w:fldChar w:fldCharType="separate"/>
      </w:r>
      <w:r w:rsidR="00CF1D81">
        <w:t>[44]</w:t>
      </w:r>
      <w:r w:rsidR="00F21C0E">
        <w:fldChar w:fldCharType="end"/>
      </w:r>
      <w:r w:rsidR="00F21C0E">
        <w:t>:</w:t>
      </w:r>
    </w:p>
    <w:p w14:paraId="34F5F049" w14:textId="48D8D3E8" w:rsidR="000C18F9" w:rsidRDefault="000C18F9" w:rsidP="000C18F9">
      <w:r>
        <w:t xml:space="preserve">+ </w:t>
      </w:r>
      <w:r>
        <w:t>SDD độ III</w:t>
      </w:r>
      <w:r w:rsidR="00952168">
        <w:t>: BMI &lt; 16</w:t>
      </w:r>
    </w:p>
    <w:p w14:paraId="5A0FFF14" w14:textId="3AADA8DD" w:rsidR="000C18F9" w:rsidRDefault="000C18F9" w:rsidP="000C18F9">
      <w:r>
        <w:t>+</w:t>
      </w:r>
      <w:r w:rsidR="00952168">
        <w:t xml:space="preserve"> </w:t>
      </w:r>
      <w:r>
        <w:t>SDD độ II</w:t>
      </w:r>
      <w:r w:rsidR="00952168">
        <w:t xml:space="preserve">: </w:t>
      </w:r>
      <w:r w:rsidR="00952168">
        <w:t>BMI 16 – 16.99</w:t>
      </w:r>
    </w:p>
    <w:p w14:paraId="32B984F3" w14:textId="42E25199" w:rsidR="000C18F9" w:rsidRDefault="000C18F9" w:rsidP="000C18F9">
      <w:r>
        <w:t>+</w:t>
      </w:r>
      <w:r w:rsidR="00952168">
        <w:t xml:space="preserve"> </w:t>
      </w:r>
      <w:r>
        <w:t>SDD độ I</w:t>
      </w:r>
      <w:r w:rsidR="00952168">
        <w:t xml:space="preserve">: </w:t>
      </w:r>
      <w:r w:rsidR="00952168">
        <w:t>BMI 17 – 18,49</w:t>
      </w:r>
    </w:p>
    <w:p w14:paraId="122E1A39" w14:textId="5098DAAD" w:rsidR="000C18F9" w:rsidRDefault="000C18F9" w:rsidP="000C18F9">
      <w:r>
        <w:t>+</w:t>
      </w:r>
      <w:r w:rsidR="00952168">
        <w:t xml:space="preserve"> </w:t>
      </w:r>
      <w:r>
        <w:t>Bình thường</w:t>
      </w:r>
      <w:r w:rsidR="00952168">
        <w:t xml:space="preserve">: </w:t>
      </w:r>
      <w:r w:rsidR="00952168">
        <w:t>BMI 18,5 – 24.99</w:t>
      </w:r>
    </w:p>
    <w:p w14:paraId="13EC98B4" w14:textId="6C7945C2" w:rsidR="000C18F9" w:rsidRPr="00FE3A7D" w:rsidRDefault="000C18F9" w:rsidP="000C18F9">
      <w:r>
        <w:t>+</w:t>
      </w:r>
      <w:r w:rsidR="00952168">
        <w:t xml:space="preserve"> </w:t>
      </w:r>
      <w:r>
        <w:t>Thừa cân – Béo phì</w:t>
      </w:r>
      <w:r w:rsidR="00952168">
        <w:t xml:space="preserve">: </w:t>
      </w:r>
      <w:r w:rsidR="00952168">
        <w:t xml:space="preserve">BMI </w:t>
      </w:r>
      <w:r w:rsidR="00952168">
        <w:t>≥ 25</w:t>
      </w:r>
    </w:p>
    <w:p w14:paraId="60CE36EC" w14:textId="512B566A" w:rsidR="00BF74E2" w:rsidRDefault="00BF74E2" w:rsidP="00F21C0E">
      <w:r>
        <w:t>Triệu chứng cơ năng:</w:t>
      </w:r>
    </w:p>
    <w:p w14:paraId="621DD3A0" w14:textId="3D82E0E9" w:rsidR="00BF74E2" w:rsidRDefault="003B4831" w:rsidP="00BF74E2">
      <w:r>
        <w:t>-</w:t>
      </w:r>
      <w:r w:rsidR="00BF74E2">
        <w:t xml:space="preserve"> Ho: đặc điểm ho (ho khan, ho có đờm, ho ra máu)</w:t>
      </w:r>
      <w:r w:rsidR="00EA360F">
        <w:t>.</w:t>
      </w:r>
    </w:p>
    <w:p w14:paraId="6EF50932" w14:textId="53EC5E1A" w:rsidR="00F476D6" w:rsidRDefault="003B4831" w:rsidP="00A01313">
      <w:r>
        <w:lastRenderedPageBreak/>
        <w:t>-</w:t>
      </w:r>
      <w:r w:rsidR="00BF74E2">
        <w:t xml:space="preserve"> </w:t>
      </w:r>
      <w:r w:rsidR="005C7EEE">
        <w:t>Mức độ</w:t>
      </w:r>
      <w:r w:rsidR="00BF74E2">
        <w:t xml:space="preserve"> ho ra máu</w:t>
      </w:r>
      <w:r w:rsidR="00A01313">
        <w:t xml:space="preserve"> và thời gian ho máu</w:t>
      </w:r>
      <w:r w:rsidR="00BF74E2">
        <w:t xml:space="preserve"> </w:t>
      </w:r>
      <w:r w:rsidR="008F05B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8F05B5">
        <w:fldChar w:fldCharType="separate"/>
      </w:r>
      <w:r w:rsidR="00652D6C">
        <w:t>[12]</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62265032" w14:textId="02CD7BB3" w:rsidR="00816600" w:rsidRDefault="00816600" w:rsidP="00816600">
      <w:r>
        <w:t>- Khó thở.</w:t>
      </w:r>
    </w:p>
    <w:p w14:paraId="50337F77" w14:textId="1F6AE029" w:rsidR="00BF74E2" w:rsidRDefault="003B4831" w:rsidP="00BF74E2">
      <w:r>
        <w:t>-</w:t>
      </w:r>
      <w:r w:rsidR="00BF74E2">
        <w:t xml:space="preserve"> Đau ngực.</w:t>
      </w:r>
    </w:p>
    <w:p w14:paraId="4B292A12" w14:textId="64D493C3" w:rsidR="00BF74E2" w:rsidRPr="00BF74E2" w:rsidRDefault="00BF74E2" w:rsidP="006E7D08">
      <w:r>
        <w:t xml:space="preserve">Triệu chứng thực thể hô hấp: hội chứng </w:t>
      </w:r>
      <w:r w:rsidR="00AC47DA">
        <w:t>3</w:t>
      </w:r>
      <w:r>
        <w:t xml:space="preserve"> giảm,</w:t>
      </w:r>
      <w:r w:rsidR="006E7D08">
        <w:t xml:space="preserve"> </w:t>
      </w:r>
      <w:r>
        <w:t>hội chứng đông đặc,</w:t>
      </w:r>
      <w:r w:rsidR="00AC47DA">
        <w:t xml:space="preserve"> </w:t>
      </w:r>
      <w:r w:rsidR="00AC47DA">
        <w:t xml:space="preserve">sự biến dạng lồng ngực, </w:t>
      </w:r>
      <w:r>
        <w:t>các tiếng phổi bệnh lý</w:t>
      </w:r>
      <w:r w:rsidR="00AC47DA">
        <w:t xml:space="preserve"> (ran ẩm, ran nổ, ran rít, ran ngáy)</w:t>
      </w:r>
      <w:r w:rsidR="003320BB">
        <w:t>.</w:t>
      </w:r>
    </w:p>
    <w:p w14:paraId="18C38CA8" w14:textId="178D254D" w:rsidR="00CF536B" w:rsidRDefault="00CF536B" w:rsidP="00A73146">
      <w:pPr>
        <w:pStyle w:val="Heading4"/>
      </w:pPr>
      <w:bookmarkStart w:id="77" w:name="_Toc126527738"/>
      <w:r>
        <w:t xml:space="preserve">2.2.3.3. </w:t>
      </w:r>
      <w:r w:rsidR="00BF74E2">
        <w:t>Đặc điểm</w:t>
      </w:r>
      <w:r>
        <w:t xml:space="preserve"> cận lâm sàng của bệnh nhân nghiên cứu</w:t>
      </w:r>
      <w:bookmarkEnd w:id="77"/>
    </w:p>
    <w:p w14:paraId="1E818FC8" w14:textId="3A3553A7" w:rsidR="00B911CA" w:rsidRDefault="00B911CA" w:rsidP="001E2712">
      <w:r>
        <w:t xml:space="preserve">Nuôi cấy vi khuẩn lao và làm kháng sinh đồ: Nuôi cấy đờm tìm vi khuẩn lao và định danh bằng kỹ thuật </w:t>
      </w:r>
      <w:r w:rsidR="00967EBC">
        <w:t>BACTEC MGIT</w:t>
      </w:r>
      <w:r>
        <w:t xml:space="preserve"> trên hệ thống </w:t>
      </w:r>
      <w:r w:rsidR="00967EBC">
        <w:t>BACTEC MGIT</w:t>
      </w:r>
      <w:r>
        <w:t xml:space="preserve"> 960 tại khoa Xét nghiệm Bệnh viện Phổi Hải</w:t>
      </w:r>
      <w:r w:rsidR="001E2712">
        <w:t xml:space="preserve"> </w:t>
      </w:r>
      <w:r>
        <w:t>Phòng, Xác định tính nhạy cảm của các chủng vi khuẩn MTB được phân lập trên hệ</w:t>
      </w:r>
      <w:r w:rsidR="001E2712">
        <w:t xml:space="preserve"> </w:t>
      </w:r>
      <w:r>
        <w:t xml:space="preserve">thống </w:t>
      </w:r>
      <w:r w:rsidR="00967EBC">
        <w:t>BACTEC MGIT</w:t>
      </w:r>
      <w:r>
        <w:t xml:space="preserve"> 960 tại khoa Vi sinh và Labo lao chuẩn quốc gia – Bệnh</w:t>
      </w:r>
      <w:r w:rsidR="001E2712">
        <w:t xml:space="preserve"> </w:t>
      </w:r>
      <w:r>
        <w:t>viện Phổi Trung Ương. Kết quả sẽ trả lời nhạy hay kháng với các thuốc R</w:t>
      </w:r>
      <w:r w:rsidR="00691BE3">
        <w:t>MP</w:t>
      </w:r>
      <w:r>
        <w:t>,</w:t>
      </w:r>
      <w:r w:rsidR="00D55BC7">
        <w:t xml:space="preserve"> S</w:t>
      </w:r>
      <w:r w:rsidR="00691BE3">
        <w:t>M</w:t>
      </w:r>
      <w:r w:rsidR="00D55BC7">
        <w:t>,</w:t>
      </w:r>
      <w:r>
        <w:t xml:space="preserve"> </w:t>
      </w:r>
      <w:r w:rsidR="00691BE3">
        <w:t>IN</w:t>
      </w:r>
      <w:r>
        <w:t>H,</w:t>
      </w:r>
      <w:r w:rsidR="001E2712">
        <w:t xml:space="preserve"> </w:t>
      </w:r>
      <w:r>
        <w:t>E</w:t>
      </w:r>
      <w:r w:rsidR="00691BE3">
        <w:t>MB</w:t>
      </w:r>
      <w:r>
        <w:t>.</w:t>
      </w:r>
    </w:p>
    <w:p w14:paraId="47E47317" w14:textId="23CF33F4" w:rsidR="00B911CA" w:rsidRDefault="00B911CA" w:rsidP="0073342C">
      <w:r>
        <w:t xml:space="preserve">Xét nghiệm </w:t>
      </w:r>
      <w:r w:rsidR="001A3156">
        <w:t>g</w:t>
      </w:r>
      <w:r>
        <w:t>en</w:t>
      </w:r>
      <w:r w:rsidR="00295407">
        <w:t>e</w:t>
      </w:r>
      <w:r>
        <w:t xml:space="preserve"> Xpert MTB/</w:t>
      </w:r>
      <w:r w:rsidR="00E67ACA">
        <w:t>RIF</w:t>
      </w:r>
      <w:r>
        <w:t>: Xét nghiệm giúp chẩn đoán xác định</w:t>
      </w:r>
      <w:r w:rsidR="003851AF">
        <w:t xml:space="preserve"> </w:t>
      </w:r>
      <w:r>
        <w:t>lao phổi nhờ tìm đoạn gen IS 6110, đặc biệt là tìm đoạn gene rpoB trong chẩn</w:t>
      </w:r>
      <w:r w:rsidR="003851AF">
        <w:t xml:space="preserve"> </w:t>
      </w:r>
      <w:r>
        <w:t xml:space="preserve">đoán vi khuẩn lao kháng </w:t>
      </w:r>
      <w:r w:rsidR="003851AF">
        <w:t>R</w:t>
      </w:r>
      <w:r w:rsidR="008227FF">
        <w:t>MP</w:t>
      </w:r>
      <w:r>
        <w:t xml:space="preserve"> được thực hiện tại khoa Xét nghiệm Bệnh viện Phổi</w:t>
      </w:r>
      <w:r w:rsidR="0073342C">
        <w:t xml:space="preserve"> </w:t>
      </w:r>
      <w:r>
        <w:t xml:space="preserve">Hải Phòng. Kết quả trả về là </w:t>
      </w:r>
      <w:r w:rsidR="00DF0E25">
        <w:t>không có</w:t>
      </w:r>
      <w:r>
        <w:t xml:space="preserve"> MTB, </w:t>
      </w:r>
      <w:r w:rsidR="000B308B">
        <w:t xml:space="preserve">có </w:t>
      </w:r>
      <w:r>
        <w:t xml:space="preserve">MTB không kháng </w:t>
      </w:r>
      <w:r w:rsidR="0073342C">
        <w:t>R</w:t>
      </w:r>
      <w:r w:rsidR="008227FF">
        <w:t>MP</w:t>
      </w:r>
      <w:r>
        <w:t>, có MTB</w:t>
      </w:r>
      <w:r w:rsidR="0073342C">
        <w:t xml:space="preserve"> </w:t>
      </w:r>
      <w:r>
        <w:t xml:space="preserve">kháng </w:t>
      </w:r>
      <w:r w:rsidR="00DD1B41">
        <w:t>R</w:t>
      </w:r>
      <w:r w:rsidR="008227FF">
        <w:t>MP</w:t>
      </w:r>
      <w:r w:rsidR="000B308B">
        <w:t>.</w:t>
      </w:r>
    </w:p>
    <w:p w14:paraId="71A4C1C2" w14:textId="7ECEE37A" w:rsidR="00EC0B9B" w:rsidRDefault="00662E7F" w:rsidP="00EC0B9B">
      <w:r>
        <w:t xml:space="preserve">Phân loại </w:t>
      </w:r>
      <w:r w:rsidR="00E80EC3">
        <w:t xml:space="preserve">tổn thương trên </w:t>
      </w:r>
      <w:r w:rsidR="00B911CA">
        <w:t>X</w:t>
      </w:r>
      <w:r w:rsidR="00326054">
        <w:t>-</w:t>
      </w:r>
      <w:r w:rsidR="00B911CA">
        <w:t>quang phổi thường quy</w:t>
      </w:r>
      <w:r w:rsidR="00EC0B9B">
        <w:t xml:space="preserve"> </w:t>
      </w:r>
      <w:r w:rsidR="00EC0B9B">
        <w:t>hay gặp</w:t>
      </w:r>
      <w:r w:rsidR="00E80EC3">
        <w:t xml:space="preserve"> </w:t>
      </w:r>
      <w:r w:rsidR="00EC0B9B">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 </w:instrText>
      </w:r>
      <w:r w:rsidR="00D418EC">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DATA </w:instrText>
      </w:r>
      <w:r w:rsidR="00D418EC">
        <w:fldChar w:fldCharType="end"/>
      </w:r>
      <w:r w:rsidR="00EC0B9B">
        <w:fldChar w:fldCharType="separate"/>
      </w:r>
      <w:r w:rsidR="00D418EC">
        <w:t>[12, 33, 34]</w:t>
      </w:r>
      <w:r w:rsidR="00EC0B9B">
        <w:fldChar w:fldCharType="end"/>
      </w:r>
      <w:r w:rsidR="00EC0B9B">
        <w:t>:</w:t>
      </w:r>
    </w:p>
    <w:p w14:paraId="15F1B72F" w14:textId="52E281B0" w:rsidR="0087620D" w:rsidRDefault="00EC0B9B" w:rsidP="00EC0B9B">
      <w:r>
        <w:t xml:space="preserve">- Nốt: </w:t>
      </w:r>
      <w:r w:rsidR="0087620D" w:rsidRPr="0087620D">
        <w:rPr>
          <w:rFonts w:ascii="TimesNewRomanPSMT" w:hAnsi="TimesNewRomanPSMT"/>
        </w:rPr>
        <w:t>có đậm độ khác nhau, đường kính ≤10 mm</w:t>
      </w:r>
      <w:r w:rsidR="0087620D">
        <w:t>.</w:t>
      </w:r>
    </w:p>
    <w:p w14:paraId="0FD7E74B" w14:textId="18530418" w:rsidR="00EC0B9B" w:rsidRPr="00E86D6D" w:rsidRDefault="00EC0B9B" w:rsidP="00EC0B9B">
      <w:pPr>
        <w:rPr>
          <w:rFonts w:ascii="TimesNewRomanPSMT" w:hAnsi="TimesNewRomanPSMT"/>
          <w:noProof w:val="0"/>
        </w:rPr>
      </w:pPr>
      <w:r>
        <w:lastRenderedPageBreak/>
        <w:t xml:space="preserve">- Thâm nhiễm: </w:t>
      </w:r>
      <w:r w:rsidRPr="00A27476">
        <w:rPr>
          <w:rFonts w:ascii="TimesNewRomanPSMT" w:hAnsi="TimesNewRomanPSMT"/>
        </w:rPr>
        <w:t>đám mờ đồng đều</w:t>
      </w:r>
      <w:r w:rsidR="007D708C">
        <w:rPr>
          <w:rFonts w:ascii="TimesNewRomanPSMT" w:hAnsi="TimesNewRomanPSMT"/>
        </w:rPr>
        <w:t>,</w:t>
      </w:r>
      <w:r w:rsidRPr="00A27476">
        <w:rPr>
          <w:rFonts w:ascii="TimesNewRomanPSMT" w:hAnsi="TimesNewRomanPSMT"/>
        </w:rPr>
        <w:t xml:space="preserve"> </w:t>
      </w:r>
      <w:r>
        <w:t>đường kính</w:t>
      </w:r>
      <w:r w:rsidR="00051C4C">
        <w:t xml:space="preserve"> &gt;</w:t>
      </w:r>
      <w:r>
        <w:t>10 mm.</w:t>
      </w:r>
    </w:p>
    <w:p w14:paraId="68D0EE60" w14:textId="78E6A190" w:rsidR="00EC0B9B" w:rsidRDefault="00EC0B9B" w:rsidP="00EC0B9B">
      <w:r>
        <w:t>- Hang: một hình sáng bờ khép kín kích thước to nhỏ khác nhau. Phân loại hang lao dựa trên kích thước, hang nhỏ &lt;2 cm, hang trung bình từ 2 cm đến &lt;4 cm, hang lớn từ 4 cm đến &lt;6 cm, hang khổng lồ ≥6 cm.</w:t>
      </w:r>
    </w:p>
    <w:p w14:paraId="42D10500" w14:textId="342C7EE5" w:rsidR="0044545B" w:rsidRDefault="0044545B" w:rsidP="00EC0B9B">
      <w:pPr>
        <w:rPr>
          <w:rFonts w:ascii="TimesNewRomanPSMT" w:hAnsi="TimesNewRomanPSMT"/>
        </w:rPr>
      </w:pPr>
      <w:r>
        <w:t xml:space="preserve">- </w:t>
      </w:r>
      <w:r>
        <w:rPr>
          <w:rFonts w:ascii="TimesNewRomanPSMT" w:hAnsi="TimesNewRomanPSMT"/>
        </w:rPr>
        <w:t>X</w:t>
      </w:r>
      <w:r w:rsidRPr="0044545B">
        <w:rPr>
          <w:rFonts w:ascii="TimesNewRomanPSMT" w:hAnsi="TimesNewRomanPSMT"/>
        </w:rPr>
        <w:t>ơ: là những đường mờ</w:t>
      </w:r>
      <w:r>
        <w:rPr>
          <w:rFonts w:ascii="TimesNewRomanPSMT" w:hAnsi="TimesNewRomanPSMT"/>
        </w:rPr>
        <w:t xml:space="preserve"> </w:t>
      </w:r>
      <w:r w:rsidRPr="0044545B">
        <w:rPr>
          <w:rFonts w:ascii="TimesNewRomanPSMT" w:hAnsi="TimesNewRomanPSMT"/>
        </w:rPr>
        <w:t>có thể gây co kéo rốn phổi và các tổ chức xung quanh, rộng từ 0,5-1mm thẳng hoặc cong</w:t>
      </w:r>
      <w:r>
        <w:rPr>
          <w:rFonts w:ascii="TimesNewRomanPSMT" w:hAnsi="TimesNewRomanPSMT"/>
        </w:rPr>
        <w:t>.</w:t>
      </w:r>
    </w:p>
    <w:p w14:paraId="2A0CED6F" w14:textId="1EBB3DCF" w:rsidR="00CB5911" w:rsidRDefault="00CB5911" w:rsidP="00EC0B9B">
      <w:pPr>
        <w:rPr>
          <w:rFonts w:ascii="TimesNewRomanPSMT" w:hAnsi="TimesNewRomanPSMT"/>
        </w:rPr>
      </w:pPr>
      <w:r w:rsidRPr="00CB5911">
        <w:rPr>
          <w:rFonts w:ascii="TimesNewRomanPSMT" w:hAnsi="TimesNewRomanPSMT"/>
        </w:rPr>
        <w:t>- Vôi hoá: là những nốt có đậm độ cao như xương</w:t>
      </w:r>
      <w:r>
        <w:rPr>
          <w:rFonts w:ascii="TimesNewRomanPSMT" w:hAnsi="TimesNewRomanPSMT"/>
        </w:rPr>
        <w:t>.</w:t>
      </w:r>
    </w:p>
    <w:p w14:paraId="674DAB70" w14:textId="61D74CBD" w:rsidR="00B911CA" w:rsidRDefault="00B911CA" w:rsidP="00B911CA">
      <w:r>
        <w:t>Phân mức độ lan rộng của tổn thương</w:t>
      </w:r>
      <w:r w:rsidR="00791EF3">
        <w:t xml:space="preserve"> </w:t>
      </w:r>
      <w:r w:rsidR="00791EF3">
        <w:t>trên X-quang phổi thường</w:t>
      </w:r>
      <w:r w:rsidR="00791EF3">
        <w:t xml:space="preserve"> quy</w:t>
      </w:r>
      <w:r>
        <w:t xml:space="preserve"> </w:t>
      </w:r>
      <w:r w:rsidR="00F478E4">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478E4">
        <w:fldChar w:fldCharType="separate"/>
      </w:r>
      <w:r w:rsidR="00AE7B14">
        <w:t>[33]</w:t>
      </w:r>
      <w:r w:rsidR="00F478E4">
        <w:fldChar w:fldCharType="end"/>
      </w:r>
      <w:r>
        <w:t>:</w:t>
      </w:r>
    </w:p>
    <w:p w14:paraId="11815563" w14:textId="77777777" w:rsidR="00791EF3" w:rsidRDefault="00791EF3" w:rsidP="00791EF3">
      <w:r>
        <w:t>- Độ I: tổn thương tối thiểu không hang, độ lan rộng của tổn thương không vượt quá khối lượng tổ chức phổi nằm trên khớp ức sườn thứ hai và gai sống lưng thứ tư.</w:t>
      </w:r>
    </w:p>
    <w:p w14:paraId="29B56319" w14:textId="2A44F437" w:rsidR="00791EF3" w:rsidRDefault="00791EF3" w:rsidP="00791EF3">
      <w:r>
        <w:t>- Độ II: tổn thương vừa phải, tổn thương gián đoạn rải r</w:t>
      </w:r>
      <w:r w:rsidR="00D307F5">
        <w:t>á</w:t>
      </w:r>
      <w:r>
        <w:t>c, không vượt quá khối lượng một phổi hoặc đậm độ đồng nhất không vượt quá 1/3 khối lượng 1 phổi, tổng đường kính các hang &lt;4 cm.</w:t>
      </w:r>
    </w:p>
    <w:p w14:paraId="3E7D8F4F" w14:textId="342C9719" w:rsidR="00791EF3" w:rsidRDefault="00791EF3" w:rsidP="00A709F9">
      <w:r>
        <w:t>- Độ III: tổn thương rất quan trọng, rộng hơn độ II, tổng đường kính hang &gt;4 cm.</w:t>
      </w:r>
    </w:p>
    <w:p w14:paraId="181343AF" w14:textId="58E50991" w:rsidR="00B911CA" w:rsidRDefault="00B911CA" w:rsidP="00100CF9">
      <w:r>
        <w:t xml:space="preserve">Đánh giá về vị trí tổn thương trên </w:t>
      </w:r>
      <w:r w:rsidR="00454CDA">
        <w:t>X-</w:t>
      </w:r>
      <w:r>
        <w:t>quang phổi: theo Đỗ Đức Hiển lấy đường ngang đi qua rốn phổi chia thành: vùng trên, vùng dưới, cả trên và dưới</w:t>
      </w:r>
      <w:r w:rsidR="00013952">
        <w:t xml:space="preserve"> </w:t>
      </w:r>
      <w:r w:rsidR="00013952">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3952">
        <w:fldChar w:fldCharType="separate"/>
      </w:r>
      <w:r w:rsidR="00AE7B14">
        <w:t>[33]</w:t>
      </w:r>
      <w:r w:rsidR="00013952">
        <w:fldChar w:fldCharType="end"/>
      </w:r>
      <w:r>
        <w:t>.</w:t>
      </w:r>
    </w:p>
    <w:p w14:paraId="361858BB" w14:textId="1818489C" w:rsidR="00B911CA" w:rsidRDefault="00B911CA" w:rsidP="00B911CA">
      <w:r>
        <w:t>Các xét nghiệm thăm dò khác:</w:t>
      </w:r>
    </w:p>
    <w:p w14:paraId="354016B1" w14:textId="3F7739B4" w:rsidR="00FE3A7D" w:rsidRDefault="003669BB" w:rsidP="00FE3A7D">
      <w:r>
        <w:t xml:space="preserve">- </w:t>
      </w:r>
      <w:r w:rsidR="00186BFD">
        <w:t>Phân loại m</w:t>
      </w:r>
      <w:r w:rsidR="00B911CA">
        <w:t>ức độ thiếu máu theo nồng độ huyết sắc tố</w:t>
      </w:r>
      <w:r w:rsidR="00E10716">
        <w:t xml:space="preserve"> Hemoglobin</w:t>
      </w:r>
      <w:r w:rsidR="00B911CA">
        <w:t xml:space="preserve"> </w:t>
      </w:r>
      <w:r w:rsidR="00213BAA">
        <w:fldChar w:fldCharType="begin"/>
      </w:r>
      <w:r w:rsidR="00CF1D81">
        <w:instrText xml:space="preserve"> ADDIN EN.CITE &lt;EndNote&gt;&lt;Cite&gt;&lt;Author&gt;tế&lt;/Author&gt;&lt;Year&gt;2022&lt;/Year&gt;&lt;RecNum&gt;60&lt;/RecNum&gt;&lt;DisplayText&gt;[49]&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CF1D81">
        <w:t>[49]</w:t>
      </w:r>
      <w:r w:rsidR="00213BAA">
        <w:fldChar w:fldCharType="end"/>
      </w:r>
      <w:r w:rsidR="00D17D29">
        <w:t>:</w:t>
      </w:r>
    </w:p>
    <w:p w14:paraId="1ACE2FD2" w14:textId="74A25140" w:rsidR="00B911CA" w:rsidRDefault="003669BB" w:rsidP="00B911CA">
      <w:r>
        <w:lastRenderedPageBreak/>
        <w:t xml:space="preserve">+ </w:t>
      </w:r>
      <w:r w:rsidR="00B911CA">
        <w:t>Thiếu máu nặng</w:t>
      </w:r>
      <w:r w:rsidR="007F3DB9">
        <w:t xml:space="preserve">: </w:t>
      </w:r>
      <w:r w:rsidR="007702D7">
        <w:t>Hemoglobin</w:t>
      </w:r>
      <w:r w:rsidR="007F3DB9">
        <w:t xml:space="preserve"> </w:t>
      </w:r>
      <w:r w:rsidR="005274D3">
        <w:t>&lt;</w:t>
      </w:r>
      <w:r w:rsidR="00B911CA">
        <w:t>60 g/</w:t>
      </w:r>
      <w:r w:rsidR="00D17D29">
        <w:t>l</w:t>
      </w:r>
      <w:r w:rsidR="00B911CA">
        <w:t>.</w:t>
      </w:r>
    </w:p>
    <w:p w14:paraId="730D4A27" w14:textId="21E52B61" w:rsidR="00B911CA" w:rsidRDefault="003669BB" w:rsidP="00B911CA">
      <w:r>
        <w:t xml:space="preserve">+ </w:t>
      </w:r>
      <w:r w:rsidR="00B911CA">
        <w:t>Thiếu máu vừa</w:t>
      </w:r>
      <w:r w:rsidR="007F3DB9">
        <w:t xml:space="preserve">: </w:t>
      </w:r>
      <w:r w:rsidR="007702D7">
        <w:t>Hemoglobin</w:t>
      </w:r>
      <w:r w:rsidR="00B911CA">
        <w:t xml:space="preserve"> 60</w:t>
      </w:r>
      <w:r w:rsidR="004C19D2">
        <w:t xml:space="preserve"> </w:t>
      </w:r>
      <w:r w:rsidR="007F3DB9">
        <w:t xml:space="preserve">- </w:t>
      </w:r>
      <w:r w:rsidR="005274D3">
        <w:t>&lt;</w:t>
      </w:r>
      <w:r w:rsidR="00B911CA">
        <w:t>90 g/</w:t>
      </w:r>
      <w:r w:rsidR="00D17D29">
        <w:t>l</w:t>
      </w:r>
      <w:r w:rsidR="00B911CA">
        <w:t>.</w:t>
      </w:r>
    </w:p>
    <w:p w14:paraId="5FE2A337" w14:textId="2AA5B6FE" w:rsidR="00B911CA" w:rsidRDefault="003669BB" w:rsidP="00B911CA">
      <w:r>
        <w:t xml:space="preserve">+ </w:t>
      </w:r>
      <w:r w:rsidR="00B911CA">
        <w:t>Thiếu máu nhẹ</w:t>
      </w:r>
      <w:r w:rsidR="007F3DB9">
        <w:t xml:space="preserve">: </w:t>
      </w:r>
      <w:r w:rsidR="007702D7">
        <w:t>Hemoglobin</w:t>
      </w:r>
      <w:r w:rsidR="007702D7">
        <w:t xml:space="preserve"> </w:t>
      </w:r>
      <w:r w:rsidR="00B911CA">
        <w:t xml:space="preserve">90 </w:t>
      </w:r>
      <w:r w:rsidR="007F3DB9">
        <w:t xml:space="preserve">- </w:t>
      </w:r>
      <w:r w:rsidR="005274D3">
        <w:t>&lt;</w:t>
      </w:r>
      <w:r w:rsidR="00B911CA">
        <w:t>120 g/</w:t>
      </w:r>
      <w:r w:rsidR="00D17D29">
        <w:t>l</w:t>
      </w:r>
      <w:r w:rsidR="00B911CA">
        <w:t>.</w:t>
      </w:r>
    </w:p>
    <w:p w14:paraId="149C684C" w14:textId="074175C9" w:rsidR="00B911CA" w:rsidRDefault="003669BB" w:rsidP="00B911CA">
      <w:r>
        <w:t xml:space="preserve">+ </w:t>
      </w:r>
      <w:r w:rsidR="00B911CA">
        <w:t>Không thiếu máu</w:t>
      </w:r>
      <w:r w:rsidR="00CA414C">
        <w:t xml:space="preserve">: </w:t>
      </w:r>
      <w:r w:rsidR="007702D7">
        <w:t>Hemoglobin</w:t>
      </w:r>
      <w:r w:rsidR="00CA414C">
        <w:t xml:space="preserve"> </w:t>
      </w:r>
      <w:r w:rsidR="0084672B">
        <w:t>≥</w:t>
      </w:r>
      <w:r w:rsidR="00B911CA">
        <w:t>120 g/</w:t>
      </w:r>
      <w:r w:rsidR="00D17D29">
        <w:t>l</w:t>
      </w:r>
      <w:r w:rsidR="00B911CA">
        <w:t>.</w:t>
      </w:r>
    </w:p>
    <w:p w14:paraId="0DDB455B" w14:textId="5C5E519D" w:rsidR="008F4FAD" w:rsidRDefault="003669BB" w:rsidP="00D17D29">
      <w:r>
        <w:t xml:space="preserve">- </w:t>
      </w:r>
      <w:r w:rsidR="0067786E">
        <w:t>Phân loại m</w:t>
      </w:r>
      <w:r w:rsidR="00B911CA">
        <w:t>ức độ nhiễm trùng theo số lượng bạch cầu</w:t>
      </w:r>
      <w:r w:rsidR="008F4FAD">
        <w:t xml:space="preserve"> </w:t>
      </w:r>
      <w:r w:rsidR="008F4FAD">
        <w:fldChar w:fldCharType="begin"/>
      </w:r>
      <w:r w:rsidR="00CF1D81">
        <w:instrText xml:space="preserve"> ADDIN EN.CITE &lt;EndNote&gt;&lt;Cite&gt;&lt;Author&gt;Anh&lt;/Author&gt;&lt;Year&gt;2013&lt;/Year&gt;&lt;RecNum&gt;61&lt;/RecNum&gt;&lt;DisplayText&gt;[50]&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F4FAD">
        <w:fldChar w:fldCharType="separate"/>
      </w:r>
      <w:r w:rsidR="00CF1D81">
        <w:t>[50]</w:t>
      </w:r>
      <w:r w:rsidR="008F4FAD">
        <w:fldChar w:fldCharType="end"/>
      </w:r>
      <w:r w:rsidR="00B911CA">
        <w:t>:</w:t>
      </w:r>
    </w:p>
    <w:p w14:paraId="348A9E62" w14:textId="5F28E6C5" w:rsidR="008F4FAD" w:rsidRDefault="008F4FAD" w:rsidP="00D17D29">
      <w:r>
        <w:t xml:space="preserve">+ Giảm: </w:t>
      </w:r>
      <w:r>
        <w:t>số lượng bạch cầu</w:t>
      </w:r>
      <w:r>
        <w:t xml:space="preserve"> </w:t>
      </w:r>
      <w:r>
        <w:t>&lt;4 G/</w:t>
      </w:r>
      <w:r>
        <w:t>L</w:t>
      </w:r>
    </w:p>
    <w:p w14:paraId="25EECB9F" w14:textId="58009D15" w:rsidR="008F4FAD" w:rsidRDefault="008F4FAD" w:rsidP="00D17D29">
      <w:r>
        <w:t>+ B</w:t>
      </w:r>
      <w:r w:rsidR="00B911CA">
        <w:t>ình</w:t>
      </w:r>
      <w:r w:rsidR="00D17D29">
        <w:t xml:space="preserve"> </w:t>
      </w:r>
      <w:r w:rsidR="00B911CA">
        <w:t>thường</w:t>
      </w:r>
      <w:r>
        <w:t xml:space="preserve">: </w:t>
      </w:r>
      <w:r>
        <w:t>số lượng bạch cầu</w:t>
      </w:r>
      <w:r w:rsidR="00B911CA">
        <w:t xml:space="preserve"> 4 </w:t>
      </w:r>
      <w:r w:rsidR="004C19D2">
        <w:t xml:space="preserve">- </w:t>
      </w:r>
      <w:r w:rsidR="00B911CA">
        <w:t xml:space="preserve">10 G/l, </w:t>
      </w:r>
    </w:p>
    <w:p w14:paraId="47A08F93" w14:textId="33CEE6FA" w:rsidR="008F4FAD" w:rsidRDefault="008F4FAD" w:rsidP="00D17D29">
      <w:r>
        <w:t>+ T</w:t>
      </w:r>
      <w:r w:rsidR="00B911CA">
        <w:t>ăng</w:t>
      </w:r>
      <w:r>
        <w:t xml:space="preserve">: </w:t>
      </w:r>
      <w:r>
        <w:t>số lượng bạch cầu</w:t>
      </w:r>
      <w:r w:rsidR="007F4838">
        <w:t xml:space="preserve"> </w:t>
      </w:r>
      <w:r w:rsidR="00B911CA">
        <w:t xml:space="preserve">&gt;10 G/l </w:t>
      </w:r>
    </w:p>
    <w:p w14:paraId="12711ADC" w14:textId="684577CF" w:rsidR="00720ED1" w:rsidRDefault="00720ED1" w:rsidP="00D17D29">
      <w:r>
        <w:t xml:space="preserve">- </w:t>
      </w:r>
      <w:r w:rsidR="008973AE">
        <w:t>Công thức bạch cầu.</w:t>
      </w:r>
    </w:p>
    <w:p w14:paraId="76D34DA9" w14:textId="7BAD7B3F" w:rsidR="0021161E" w:rsidRDefault="00720ED1" w:rsidP="00D17D29">
      <w:r>
        <w:t xml:space="preserve">- </w:t>
      </w:r>
      <w:r w:rsidR="00C21042">
        <w:t xml:space="preserve">Hóa sinh máu: </w:t>
      </w:r>
      <w:r w:rsidR="002546B3">
        <w:t>Đ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5A5C1541" w14:textId="1A61EBFA" w:rsidR="00720ED1" w:rsidRPr="00B911CA" w:rsidRDefault="006249F0" w:rsidP="00D17D29">
      <w:r>
        <w:t xml:space="preserve">- Vi sinh: </w:t>
      </w:r>
      <w:r w:rsidR="0070428C">
        <w:t xml:space="preserve">test nhanh </w:t>
      </w:r>
      <w:r>
        <w:t>HBsAg</w:t>
      </w:r>
      <w:r w:rsidR="00145C15">
        <w:t>.</w:t>
      </w:r>
      <w:r w:rsidR="00C21042">
        <w:t xml:space="preserve"> </w:t>
      </w:r>
    </w:p>
    <w:p w14:paraId="35A6F4E4" w14:textId="3367B952" w:rsidR="00B75088" w:rsidRDefault="00B9405E" w:rsidP="00C23165">
      <w:pPr>
        <w:pStyle w:val="Heading3"/>
      </w:pPr>
      <w:bookmarkStart w:id="78" w:name="_Toc126527739"/>
      <w:bookmarkStart w:id="79" w:name="_Toc130921983"/>
      <w:r>
        <w:t>2.</w:t>
      </w:r>
      <w:r w:rsidR="003775AB">
        <w:t>2</w:t>
      </w:r>
      <w:r w:rsidR="00B75088" w:rsidRPr="00B75088">
        <w:t>.</w:t>
      </w:r>
      <w:r w:rsidR="002A0BD0">
        <w:t>4</w:t>
      </w:r>
      <w:r w:rsidR="00B75088" w:rsidRPr="00B75088">
        <w:t xml:space="preserve">. Phương pháp thu thập </w:t>
      </w:r>
      <w:r w:rsidR="00413016">
        <w:t>thông tin</w:t>
      </w:r>
      <w:bookmarkEnd w:id="78"/>
      <w:bookmarkEnd w:id="79"/>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80" w:name="_Toc126527740"/>
      <w:bookmarkStart w:id="81" w:name="_Toc130921984"/>
      <w:r w:rsidRPr="00525EFF">
        <w:lastRenderedPageBreak/>
        <w:t>2.</w:t>
      </w:r>
      <w:r w:rsidR="00097AB9">
        <w:t>2</w:t>
      </w:r>
      <w:r w:rsidR="00555C79">
        <w:t>.</w:t>
      </w:r>
      <w:r w:rsidRPr="00525EFF">
        <w:t xml:space="preserve">5. Sai số </w:t>
      </w:r>
      <w:r w:rsidR="0049153A">
        <w:t>và khống chế sai số</w:t>
      </w:r>
      <w:bookmarkEnd w:id="80"/>
      <w:bookmarkEnd w:id="81"/>
    </w:p>
    <w:p w14:paraId="0305B7A5" w14:textId="2A4784DB" w:rsidR="00097AB9" w:rsidRDefault="00DC04AC" w:rsidP="00E3091F">
      <w:pPr>
        <w:pStyle w:val="Heading4"/>
      </w:pPr>
      <w:bookmarkStart w:id="82" w:name="_Toc126527741"/>
      <w:r>
        <w:t>2.2.5.1. Sai số</w:t>
      </w:r>
      <w:r w:rsidR="002C6CDF">
        <w:t xml:space="preserve"> trong nghiên cứu</w:t>
      </w:r>
      <w:bookmarkEnd w:id="82"/>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83" w:name="_Toc126527742"/>
      <w:r>
        <w:t>2.2.5.2. Biện pháp khống chế sai số</w:t>
      </w:r>
      <w:bookmarkEnd w:id="83"/>
    </w:p>
    <w:p w14:paraId="52C879F6" w14:textId="09ED32FE" w:rsidR="00A57497" w:rsidRDefault="00A57497" w:rsidP="00A57497">
      <w:r>
        <w:t>Biện pháp khắc phục sai số ngẫu nhiên: D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84" w:name="_Toc126527743"/>
      <w:bookmarkStart w:id="85" w:name="_Toc130921985"/>
      <w:r>
        <w:t>2</w:t>
      </w:r>
      <w:r w:rsidR="00525EFF" w:rsidRPr="00525EFF">
        <w:t>.</w:t>
      </w:r>
      <w:r w:rsidR="00097AB9">
        <w:t>2</w:t>
      </w:r>
      <w:r>
        <w:t>.</w:t>
      </w:r>
      <w:r w:rsidR="00525EFF" w:rsidRPr="00525EFF">
        <w:t xml:space="preserve">6. </w:t>
      </w:r>
      <w:r w:rsidR="004D5B63">
        <w:t>Phương pháp xử lý, phân tích số liệu</w:t>
      </w:r>
      <w:bookmarkEnd w:id="84"/>
      <w:bookmarkEnd w:id="85"/>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86" w:name="_Toc126527744"/>
      <w:bookmarkStart w:id="87" w:name="_Toc130921986"/>
      <w:r>
        <w:t>2.</w:t>
      </w:r>
      <w:r w:rsidR="00097AB9">
        <w:t>2</w:t>
      </w:r>
      <w:r w:rsidR="00525EFF" w:rsidRPr="00525EFF">
        <w:t>.7. Đạo đức nghiên cứu</w:t>
      </w:r>
      <w:bookmarkEnd w:id="86"/>
      <w:bookmarkEnd w:id="87"/>
    </w:p>
    <w:p w14:paraId="7584CBF3" w14:textId="77777777"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lastRenderedPageBreak/>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1D5A5E62" w14:textId="322764C3" w:rsidR="009212D1" w:rsidRPr="00DD474C" w:rsidRDefault="00525EFF" w:rsidP="00DD474C">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5AA5FB51" w14:textId="77777777" w:rsidR="009212D1" w:rsidRDefault="009212D1">
      <w:pPr>
        <w:rPr>
          <w:lang w:val="vi-VN" w:eastAsia="zh-CN"/>
        </w:rPr>
      </w:pPr>
      <w:r>
        <w:rPr>
          <w:lang w:val="vi-VN" w:eastAsia="zh-CN"/>
        </w:rPr>
        <w:br w:type="page"/>
      </w:r>
    </w:p>
    <w:p w14:paraId="3CFBA2A7" w14:textId="0D398E15" w:rsidR="00525EFF" w:rsidRDefault="00E95696" w:rsidP="00C23165">
      <w:pPr>
        <w:pStyle w:val="Heading1"/>
      </w:pPr>
      <w:bookmarkStart w:id="88" w:name="_Toc126527745"/>
      <w:bookmarkStart w:id="89" w:name="_Toc130921987"/>
      <w:r>
        <w:lastRenderedPageBreak/>
        <w:t>Chương 3 – KẾT QUẢ</w:t>
      </w:r>
      <w:bookmarkEnd w:id="88"/>
      <w:bookmarkEnd w:id="89"/>
    </w:p>
    <w:p w14:paraId="15A431AB" w14:textId="0ACD8D2D" w:rsidR="005D70BA" w:rsidRDefault="005D70BA" w:rsidP="00C23165">
      <w:pPr>
        <w:pStyle w:val="Heading2"/>
      </w:pPr>
      <w:bookmarkStart w:id="90" w:name="_Toc126527746"/>
      <w:bookmarkStart w:id="91" w:name="_Toc130921988"/>
      <w:r>
        <w:t>3.1. Đặc điểm chung của đối tượng tham gia nghiên cứu</w:t>
      </w:r>
      <w:bookmarkEnd w:id="90"/>
      <w:bookmarkEnd w:id="91"/>
    </w:p>
    <w:p w14:paraId="10A90951" w14:textId="449137B6" w:rsidR="005D70BA" w:rsidRDefault="005D70BA" w:rsidP="00C23165">
      <w:pPr>
        <w:pStyle w:val="Heading3"/>
      </w:pPr>
      <w:bookmarkStart w:id="92" w:name="_Toc126527747"/>
      <w:bookmarkStart w:id="93" w:name="_Toc130921989"/>
      <w:r>
        <w:t>3.1.1. Thông tin chung về đối tượng nghiên cứu</w:t>
      </w:r>
      <w:bookmarkEnd w:id="92"/>
      <w:bookmarkEnd w:id="93"/>
    </w:p>
    <w:p w14:paraId="39031D98" w14:textId="25F31D65" w:rsidR="000D631B" w:rsidRDefault="000D631B" w:rsidP="00C23165">
      <w:r>
        <w:t>Bảng 3.1. Thông tin chung của đối tượng nghiên cứu</w:t>
      </w:r>
    </w:p>
    <w:p w14:paraId="7ABB64A2" w14:textId="675890E9" w:rsidR="004431EC" w:rsidRDefault="004431EC" w:rsidP="00C23165">
      <w:r>
        <w:t>Nhận xét:</w:t>
      </w:r>
    </w:p>
    <w:p w14:paraId="5C416515" w14:textId="7881B3FD" w:rsidR="000D631B" w:rsidRDefault="006171B0" w:rsidP="00C23165">
      <w:pPr>
        <w:pStyle w:val="Heading3"/>
      </w:pPr>
      <w:bookmarkStart w:id="94" w:name="_Toc126527748"/>
      <w:bookmarkStart w:id="95" w:name="_Toc130921990"/>
      <w:r>
        <w:t>3.1.2. Đặc điểm phân loại lao phổi</w:t>
      </w:r>
      <w:bookmarkEnd w:id="94"/>
      <w:bookmarkEnd w:id="95"/>
    </w:p>
    <w:p w14:paraId="1FC7C88C" w14:textId="7CBE6207" w:rsidR="00A22163" w:rsidRDefault="00A22163" w:rsidP="00C23165">
      <w:r>
        <w:t>Bảng 3.2.</w:t>
      </w:r>
    </w:p>
    <w:p w14:paraId="2EC3AD44" w14:textId="457A0B14" w:rsidR="00A22163" w:rsidRDefault="00A22163" w:rsidP="00C23165">
      <w:r>
        <w:t>Nhận xét:</w:t>
      </w:r>
    </w:p>
    <w:p w14:paraId="7607E85C" w14:textId="1FA08A9E" w:rsidR="00A22163" w:rsidRDefault="0022069B" w:rsidP="00C23165">
      <w:pPr>
        <w:pStyle w:val="Heading3"/>
      </w:pPr>
      <w:bookmarkStart w:id="96" w:name="_Toc126527749"/>
      <w:bookmarkStart w:id="97" w:name="_Toc130921991"/>
      <w:r>
        <w:t>3.1.3. Đặc điểm về lao phổi có mắc số lượng bệnh kèm theo</w:t>
      </w:r>
      <w:bookmarkEnd w:id="96"/>
      <w:bookmarkEnd w:id="97"/>
    </w:p>
    <w:p w14:paraId="7B123BA6" w14:textId="32020A39" w:rsidR="0022069B" w:rsidRDefault="00BA0559" w:rsidP="00C23165">
      <w:r>
        <w:t>Bảng 3.3. Lao phổi có mắc số lượng bệnh kèm theo</w:t>
      </w:r>
    </w:p>
    <w:p w14:paraId="134F0E0B" w14:textId="32FBF726" w:rsidR="00BA0559" w:rsidRDefault="00BA0559" w:rsidP="00C23165">
      <w:r>
        <w:t>Nhận xét:</w:t>
      </w:r>
    </w:p>
    <w:p w14:paraId="05C86FBB" w14:textId="13C86259" w:rsidR="00BA0559" w:rsidRDefault="00BA0559" w:rsidP="00C23165">
      <w:pPr>
        <w:pStyle w:val="Heading3"/>
      </w:pPr>
      <w:bookmarkStart w:id="98" w:name="_Toc126527750"/>
      <w:bookmarkStart w:id="99" w:name="_Toc130921992"/>
      <w:r>
        <w:t>3.1.4. Kiến thức người bệnh về dinh dưỡng bệnh lao phổi</w:t>
      </w:r>
      <w:bookmarkEnd w:id="98"/>
      <w:bookmarkEnd w:id="99"/>
    </w:p>
    <w:p w14:paraId="75731A1E" w14:textId="4B587095" w:rsidR="00BA0559" w:rsidRDefault="00BA0559" w:rsidP="00C23165">
      <w:r>
        <w:t>Bảng 3.</w:t>
      </w:r>
      <w:r w:rsidR="002C4BBA">
        <w:t>4</w:t>
      </w:r>
      <w:r>
        <w:t xml:space="preserve">. </w:t>
      </w:r>
      <w:r w:rsidR="002C4BBA">
        <w:t>Kiến thức người bệnh về dinh dưỡng bệnh lao phổi</w:t>
      </w:r>
    </w:p>
    <w:p w14:paraId="5BBDF226" w14:textId="205819CE" w:rsidR="00BA0559" w:rsidRDefault="00BA0559" w:rsidP="00C23165">
      <w:r>
        <w:t>Nhận xét:</w:t>
      </w:r>
    </w:p>
    <w:p w14:paraId="0B168666" w14:textId="3A97CE38" w:rsidR="006F0014" w:rsidRDefault="006F0014" w:rsidP="00C23165">
      <w:pPr>
        <w:pStyle w:val="Heading2"/>
      </w:pPr>
      <w:bookmarkStart w:id="100" w:name="_Toc126527751"/>
      <w:bookmarkStart w:id="101" w:name="_Toc130921993"/>
      <w:r>
        <w:t>3.2. TTDD của BN lao phổi theo BMI, SGA</w:t>
      </w:r>
      <w:bookmarkEnd w:id="100"/>
      <w:bookmarkEnd w:id="101"/>
    </w:p>
    <w:p w14:paraId="7A2E9D57" w14:textId="4ADF542F" w:rsidR="006F0014" w:rsidRDefault="006F0014" w:rsidP="00C23165">
      <w:r>
        <w:t>Bảng 3.</w:t>
      </w:r>
      <w:r w:rsidR="00543C84">
        <w:t>5</w:t>
      </w:r>
      <w:r>
        <w:t xml:space="preserve">. </w:t>
      </w:r>
      <w:r w:rsidR="00D75E11">
        <w:t>TTDD của BN lao phổi theo BMI, SGA</w:t>
      </w:r>
    </w:p>
    <w:p w14:paraId="69570BD6" w14:textId="77777777" w:rsidR="006F0014" w:rsidRDefault="006F0014" w:rsidP="00C23165">
      <w:r>
        <w:t>Nhận xét:</w:t>
      </w:r>
    </w:p>
    <w:p w14:paraId="42D31C7B" w14:textId="4D71A39D" w:rsidR="00AA02E2" w:rsidRDefault="00AA02E2" w:rsidP="00C23165">
      <w:pPr>
        <w:pStyle w:val="Heading2"/>
      </w:pPr>
      <w:bookmarkStart w:id="102" w:name="_Toc126527752"/>
      <w:bookmarkStart w:id="103" w:name="_Toc130921994"/>
      <w:r>
        <w:t xml:space="preserve">3.3. </w:t>
      </w:r>
      <w:r w:rsidR="006D18AF">
        <w:t>Các yếu tố liên quan tới tình trạng dinh dưỡng của người bệnh lao</w:t>
      </w:r>
      <w:bookmarkEnd w:id="102"/>
      <w:bookmarkEnd w:id="103"/>
    </w:p>
    <w:p w14:paraId="65E6E1A6" w14:textId="137358D3" w:rsidR="00C80C00" w:rsidRDefault="00C80C00" w:rsidP="00C23165">
      <w:pPr>
        <w:pStyle w:val="Heading3"/>
      </w:pPr>
      <w:bookmarkStart w:id="104" w:name="_Toc126527753"/>
      <w:bookmarkStart w:id="105" w:name="_Toc130921995"/>
      <w:r>
        <w:t>3.3.1. Liên quan giữa tình trạng dinh dưỡng theo BMI</w:t>
      </w:r>
      <w:bookmarkEnd w:id="104"/>
      <w:bookmarkEnd w:id="105"/>
    </w:p>
    <w:p w14:paraId="70BD4078" w14:textId="25361C44" w:rsidR="00C80C00" w:rsidRDefault="00C80C00" w:rsidP="00C23165">
      <w:pPr>
        <w:pStyle w:val="Heading4"/>
      </w:pPr>
      <w:bookmarkStart w:id="106" w:name="_Toc126527754"/>
      <w:r>
        <w:t>3.3.1.1. Mối liên quan giữa đặc điểm cá nhân với TTDD theo BMI</w:t>
      </w:r>
      <w:bookmarkEnd w:id="106"/>
    </w:p>
    <w:p w14:paraId="37F87A4C" w14:textId="54F8BFE7" w:rsidR="00AA02E2" w:rsidRDefault="00AA02E2" w:rsidP="00C23165">
      <w:r>
        <w:t>Bảng 3</w:t>
      </w:r>
      <w:r w:rsidR="00464AA1">
        <w:t>.</w:t>
      </w:r>
      <w:r w:rsidR="00C80C00">
        <w:t>6</w:t>
      </w:r>
      <w:r>
        <w:t xml:space="preserve">. </w:t>
      </w:r>
      <w:r w:rsidR="00E73BFD">
        <w:t>Liên quan giữa tình trạng dinh dưỡng theo BMI</w:t>
      </w:r>
    </w:p>
    <w:p w14:paraId="52787765" w14:textId="094CE6DA" w:rsidR="00AA02E2" w:rsidRDefault="00AA02E2" w:rsidP="00C23165">
      <w:r>
        <w:lastRenderedPageBreak/>
        <w:t>Nhận xét:</w:t>
      </w:r>
    </w:p>
    <w:p w14:paraId="6640F62F" w14:textId="5112F17B" w:rsidR="007B4DF2" w:rsidRDefault="007B4DF2" w:rsidP="00C23165">
      <w:pPr>
        <w:pStyle w:val="Heading4"/>
      </w:pPr>
      <w:bookmarkStart w:id="107" w:name="_Toc126527755"/>
      <w:r>
        <w:t xml:space="preserve">3.3.1.2. </w:t>
      </w:r>
      <w:r w:rsidR="004346BA">
        <w:t>Mối liên quan giữa tình trạng mắc bệnh với TTDD theo BMI</w:t>
      </w:r>
      <w:bookmarkEnd w:id="107"/>
    </w:p>
    <w:p w14:paraId="6EE2BA6B" w14:textId="05F49534" w:rsidR="006F0014" w:rsidRDefault="00D406DA" w:rsidP="00C23165">
      <w:r>
        <w:t>Bảng 3.7. Mối liên quan giữa tình trạng mắc bệnh với TTDD theo BMI</w:t>
      </w:r>
    </w:p>
    <w:p w14:paraId="130CA164" w14:textId="348F97EA" w:rsidR="00D406DA" w:rsidRDefault="00D406DA" w:rsidP="00C23165">
      <w:r>
        <w:t>Nhận xét:</w:t>
      </w:r>
    </w:p>
    <w:p w14:paraId="03C3BF55" w14:textId="7C502C30" w:rsidR="00E00583" w:rsidRDefault="00E00583" w:rsidP="00C23165">
      <w:pPr>
        <w:pStyle w:val="Heading4"/>
      </w:pPr>
      <w:bookmarkStart w:id="108" w:name="_Toc126527756"/>
      <w:r>
        <w:t>3.3.1.3. Mối liên quan giữa phân loại lao phổi theo TTDD với BMI</w:t>
      </w:r>
      <w:bookmarkEnd w:id="108"/>
    </w:p>
    <w:p w14:paraId="074539D6" w14:textId="1229D6C7" w:rsidR="00BA0559" w:rsidRDefault="00AE3C09" w:rsidP="00C23165">
      <w:pPr>
        <w:pStyle w:val="Heading4"/>
      </w:pPr>
      <w:bookmarkStart w:id="109" w:name="_Toc126527757"/>
      <w:r>
        <w:t>3.3.1.4. Mối liên quan giữa kiến thức với TTDD theo BMI</w:t>
      </w:r>
      <w:bookmarkEnd w:id="109"/>
    </w:p>
    <w:p w14:paraId="0716C75A" w14:textId="10170FDF" w:rsidR="00C9789B" w:rsidRDefault="00C9789B" w:rsidP="00C23165">
      <w:pPr>
        <w:pStyle w:val="Heading3"/>
      </w:pPr>
      <w:bookmarkStart w:id="110" w:name="_Toc126527758"/>
      <w:bookmarkStart w:id="111" w:name="_Toc130921996"/>
      <w:r>
        <w:t>3.3.2. Liên quan giữa TTDD theo SGA của người bệnh lao phổi</w:t>
      </w:r>
      <w:bookmarkEnd w:id="110"/>
      <w:bookmarkEnd w:id="111"/>
    </w:p>
    <w:p w14:paraId="6BD151ED" w14:textId="5FDBCFEC" w:rsidR="00C9789B" w:rsidRDefault="00C9789B" w:rsidP="00C23165">
      <w:pPr>
        <w:pStyle w:val="Heading4"/>
      </w:pPr>
      <w:bookmarkStart w:id="112" w:name="_Toc126527759"/>
      <w:r>
        <w:t>3.3.</w:t>
      </w:r>
      <w:r w:rsidR="00C13693">
        <w:t>2</w:t>
      </w:r>
      <w:r>
        <w:t>.1. Mối liên quan giữa đặc điểm cá nhân với TTDD theo SGA</w:t>
      </w:r>
      <w:bookmarkEnd w:id="112"/>
    </w:p>
    <w:p w14:paraId="5840E682" w14:textId="73D34911" w:rsidR="00C9789B" w:rsidRDefault="00C9789B" w:rsidP="00C23165">
      <w:r>
        <w:t>Bảng 3.6. Liên quan giữa tình trạng dinh dưỡng theo SGA</w:t>
      </w:r>
    </w:p>
    <w:p w14:paraId="4CD7FB58" w14:textId="77777777" w:rsidR="00C9789B" w:rsidRDefault="00C9789B" w:rsidP="00C23165">
      <w:r>
        <w:t>Nhận xét:</w:t>
      </w:r>
    </w:p>
    <w:p w14:paraId="14D22AF3" w14:textId="198789B0" w:rsidR="00C9789B" w:rsidRDefault="00C9789B" w:rsidP="00C23165">
      <w:pPr>
        <w:pStyle w:val="Heading4"/>
      </w:pPr>
      <w:bookmarkStart w:id="113" w:name="_Toc126527760"/>
      <w:r>
        <w:t>3.3.</w:t>
      </w:r>
      <w:r w:rsidR="00C13693">
        <w:t>2</w:t>
      </w:r>
      <w:r>
        <w:t>.2. Mối liên quan giữa tình trạng mắc bệnh với TTDD theo SGA</w:t>
      </w:r>
      <w:bookmarkEnd w:id="113"/>
    </w:p>
    <w:p w14:paraId="5DC666CB" w14:textId="7088FE4D" w:rsidR="00C9789B" w:rsidRDefault="00C9789B" w:rsidP="00C23165">
      <w:r>
        <w:t>Bảng 3.7. Mối liên quan giữa tình trạng mắc bệnh với TTDD theo SGA</w:t>
      </w:r>
    </w:p>
    <w:p w14:paraId="1F6274A1" w14:textId="77777777" w:rsidR="00C9789B" w:rsidRDefault="00C9789B" w:rsidP="00C23165">
      <w:r>
        <w:t>Nhận xét:</w:t>
      </w:r>
    </w:p>
    <w:p w14:paraId="1F211A22" w14:textId="7EF91745" w:rsidR="00C9789B" w:rsidRDefault="00C9789B" w:rsidP="00C23165">
      <w:pPr>
        <w:pStyle w:val="Heading4"/>
      </w:pPr>
      <w:bookmarkStart w:id="114" w:name="_Toc126527761"/>
      <w:r>
        <w:t>3.3.</w:t>
      </w:r>
      <w:r w:rsidR="00C13693">
        <w:t>2</w:t>
      </w:r>
      <w:r>
        <w:t>.3. Mối liên quan giữa phân loại lao phổi theo TTDD với SGA</w:t>
      </w:r>
      <w:bookmarkEnd w:id="114"/>
    </w:p>
    <w:p w14:paraId="760A149E" w14:textId="35BBC799" w:rsidR="00C9789B" w:rsidRDefault="00C9789B" w:rsidP="00C23165">
      <w:pPr>
        <w:pStyle w:val="Heading4"/>
      </w:pPr>
      <w:bookmarkStart w:id="115" w:name="_Toc126527762"/>
      <w:r>
        <w:t>3.3.</w:t>
      </w:r>
      <w:r w:rsidR="00C13693">
        <w:t>2</w:t>
      </w:r>
      <w:r>
        <w:t>.4. Mối liên quan giữa kiến thức với TTDD theo SGA</w:t>
      </w:r>
      <w:bookmarkEnd w:id="115"/>
    </w:p>
    <w:p w14:paraId="3BAB69DD" w14:textId="3D8EB73F" w:rsidR="00233AEA" w:rsidRDefault="00233AEA" w:rsidP="00C23165"/>
    <w:p w14:paraId="2718B684" w14:textId="77777777" w:rsidR="00233AEA" w:rsidRDefault="00233AEA" w:rsidP="00C23165">
      <w:r>
        <w:br w:type="page"/>
      </w:r>
    </w:p>
    <w:p w14:paraId="7D22E39E" w14:textId="48E1AFC5" w:rsidR="00C57DFE" w:rsidRPr="00C57DFE" w:rsidRDefault="00233AEA" w:rsidP="00C23165">
      <w:pPr>
        <w:pStyle w:val="Heading1"/>
      </w:pPr>
      <w:bookmarkStart w:id="116" w:name="_Toc126527763"/>
      <w:bookmarkStart w:id="117" w:name="_Toc130921997"/>
      <w:r>
        <w:lastRenderedPageBreak/>
        <w:t>Chương 4 – BÀN LUẬN</w:t>
      </w:r>
      <w:bookmarkEnd w:id="116"/>
      <w:bookmarkEnd w:id="117"/>
    </w:p>
    <w:p w14:paraId="42DB63E8" w14:textId="4A8D6DD9" w:rsidR="00C57DFE" w:rsidRPr="00C57DFE" w:rsidRDefault="00C57DFE" w:rsidP="00C23165">
      <w:r w:rsidRPr="00C57DFE">
        <w:t>Suy dinh dưỡng thường gặp ở đối tượng người bệnh lao. Trong những năm</w:t>
      </w:r>
      <w:r w:rsidR="00B635C1">
        <w:t xml:space="preserve">, </w:t>
      </w:r>
      <w:r w:rsidRPr="00C57DFE">
        <w:t>g</w:t>
      </w:r>
      <w:r w:rsidR="00B635C1">
        <w:t>ầ</w:t>
      </w:r>
      <w:r w:rsidRPr="00C57DFE">
        <w:t xml:space="preserve">n đây, </w:t>
      </w:r>
      <w:r w:rsidR="00B635C1">
        <w:t>tầ</w:t>
      </w:r>
      <w:r w:rsidRPr="00C57DFE">
        <w:t>m quan trọng cửa việc đánh giá dinh dưỡng trên người bệnh được nh</w:t>
      </w:r>
      <w:r w:rsidR="00B635C1">
        <w:t>ấ</w:t>
      </w:r>
      <w:r w:rsidRPr="00C57DFE">
        <w:t>n</w:t>
      </w:r>
      <w:r w:rsidR="00B635C1">
        <w:t xml:space="preserve"> </w:t>
      </w:r>
      <w:r w:rsidRPr="00C57DFE">
        <w:t>mạnh bởi rất nhi</w:t>
      </w:r>
      <w:r w:rsidR="00B635C1">
        <w:t>ều</w:t>
      </w:r>
      <w:r w:rsidRPr="00C57DFE">
        <w:t xml:space="preserve"> những nghi</w:t>
      </w:r>
      <w:r w:rsidR="00B635C1">
        <w:t>ê</w:t>
      </w:r>
      <w:r w:rsidRPr="00C57DFE">
        <w:t>n cứu cho thấy tình trạng suy dinh dưỡng kết hợp với</w:t>
      </w:r>
      <w:r w:rsidR="00B635C1">
        <w:t xml:space="preserve"> </w:t>
      </w:r>
      <w:r w:rsidRPr="00C57DFE">
        <w:t>sự gia tăng nguy cơ bệnh tật và tử vong, Vì vậy, việc đánh giá định k</w:t>
      </w:r>
      <w:r w:rsidR="00B635C1">
        <w:t>ỳ</w:t>
      </w:r>
      <w:r w:rsidRPr="00C57DFE">
        <w:t xml:space="preserve"> t</w:t>
      </w:r>
      <w:r w:rsidR="00B635C1">
        <w:t>ì</w:t>
      </w:r>
      <w:r w:rsidRPr="00C57DFE">
        <w:t xml:space="preserve">nh trạng </w:t>
      </w:r>
      <w:r w:rsidR="00B635C1">
        <w:t>di</w:t>
      </w:r>
      <w:r w:rsidRPr="00C57DFE">
        <w:t>nh</w:t>
      </w:r>
      <w:r w:rsidR="00B635C1">
        <w:t xml:space="preserve"> d</w:t>
      </w:r>
      <w:r w:rsidRPr="00C57DFE">
        <w:t>ư</w:t>
      </w:r>
      <w:r w:rsidR="00B635C1">
        <w:t>ỡ</w:t>
      </w:r>
      <w:r w:rsidRPr="00C57DFE">
        <w:t xml:space="preserve">ng </w:t>
      </w:r>
      <w:r w:rsidR="00B635C1">
        <w:t>v</w:t>
      </w:r>
      <w:r w:rsidRPr="00C57DFE">
        <w:t>à th</w:t>
      </w:r>
      <w:r w:rsidR="00B635C1">
        <w:t>ự</w:t>
      </w:r>
      <w:r w:rsidRPr="00C57DFE">
        <w:t xml:space="preserve">c </w:t>
      </w:r>
      <w:r w:rsidR="00B635C1">
        <w:t>h</w:t>
      </w:r>
      <w:r w:rsidRPr="00C57DFE">
        <w:t>iện các phép đo thí</w:t>
      </w:r>
      <w:r w:rsidR="00B635C1">
        <w:t>ch</w:t>
      </w:r>
      <w:r w:rsidRPr="00C57DFE">
        <w:t xml:space="preserve"> hợp </w:t>
      </w:r>
      <w:r w:rsidR="00B635C1">
        <w:t xml:space="preserve">có </w:t>
      </w:r>
      <w:r w:rsidRPr="00C57DFE">
        <w:t>v</w:t>
      </w:r>
      <w:r w:rsidR="00B635C1">
        <w:t>ai</w:t>
      </w:r>
      <w:r w:rsidRPr="00C57DFE">
        <w:t xml:space="preserve"> t</w:t>
      </w:r>
      <w:r w:rsidR="00B635C1">
        <w:t>rò</w:t>
      </w:r>
      <w:r w:rsidRPr="00C57DFE">
        <w:t xml:space="preserve"> qu</w:t>
      </w:r>
      <w:r w:rsidR="00B635C1">
        <w:t>a</w:t>
      </w:r>
      <w:r w:rsidRPr="00C57DFE">
        <w:t>n t</w:t>
      </w:r>
      <w:r w:rsidR="00B635C1">
        <w:t>rọ</w:t>
      </w:r>
      <w:r w:rsidRPr="00C57DFE">
        <w:t xml:space="preserve">ng trong </w:t>
      </w:r>
      <w:r w:rsidR="00B635C1">
        <w:t>việc</w:t>
      </w:r>
      <w:r w:rsidRPr="00C57DFE">
        <w:t xml:space="preserve"> cải thiện kết</w:t>
      </w:r>
      <w:r w:rsidR="00B635C1">
        <w:t xml:space="preserve"> </w:t>
      </w:r>
      <w:r w:rsidRPr="00C57DFE">
        <w:t>quả lâm s</w:t>
      </w:r>
      <w:r w:rsidR="00B635C1">
        <w:t>à</w:t>
      </w:r>
      <w:r w:rsidRPr="00C57DFE">
        <w:t>ng ở người bệnh đặc bi</w:t>
      </w:r>
      <w:r w:rsidR="00B635C1">
        <w:t>ệ</w:t>
      </w:r>
      <w:r w:rsidRPr="00C57DFE">
        <w:t xml:space="preserve">t </w:t>
      </w:r>
      <w:r w:rsidR="00B635C1">
        <w:t>BN</w:t>
      </w:r>
      <w:r w:rsidRPr="00C57DFE">
        <w:t xml:space="preserve"> lao.</w:t>
      </w:r>
    </w:p>
    <w:p w14:paraId="50003222" w14:textId="27574F3C" w:rsidR="00040454" w:rsidRDefault="00C57DFE" w:rsidP="00C23165">
      <w:r w:rsidRPr="00C57DFE">
        <w:t xml:space="preserve">Sự tác động qua lại giữa lao và suy dinh </w:t>
      </w:r>
      <w:r w:rsidR="008A7F86">
        <w:t>dưỡng</w:t>
      </w:r>
      <w:r w:rsidRPr="00C57DFE">
        <w:t xml:space="preserve"> đã được đ</w:t>
      </w:r>
      <w:r w:rsidR="00B635C1">
        <w:t>ề</w:t>
      </w:r>
      <w:r w:rsidRPr="00C57DFE">
        <w:t xml:space="preserve"> cập qua nhiễ</w:t>
      </w:r>
      <w:r w:rsidR="00B635C1">
        <w:t xml:space="preserve">u </w:t>
      </w:r>
      <w:r w:rsidRPr="00C57DFE">
        <w:t>nghiên cứu, trong đó nghiên cứu của Lonaroth</w:t>
      </w:r>
      <w:r w:rsidR="00B635C1">
        <w:t>.</w:t>
      </w:r>
      <w:r w:rsidRPr="00C57DFE">
        <w:t>K (2010), tổng hợp của 6 nghi</w:t>
      </w:r>
      <w:r w:rsidR="00B635C1">
        <w:t>ê</w:t>
      </w:r>
      <w:r w:rsidRPr="00C57DFE">
        <w:t>n cứu</w:t>
      </w:r>
      <w:r w:rsidR="00B635C1">
        <w:t xml:space="preserve"> </w:t>
      </w:r>
      <w:r w:rsidRPr="00C57DFE">
        <w:t>được tiến hành tại nhiều nước trên cho thấy có m</w:t>
      </w:r>
      <w:r w:rsidR="00B635C1">
        <w:t>ộ</w:t>
      </w:r>
      <w:r w:rsidRPr="00C57DFE">
        <w:t>t m</w:t>
      </w:r>
      <w:r w:rsidR="00B635C1">
        <w:t>ố</w:t>
      </w:r>
      <w:r w:rsidRPr="00C57DFE">
        <w:t>i liên chặt chẽ giữa SDD vả tỷ</w:t>
      </w:r>
      <w:r w:rsidR="00B635C1">
        <w:t xml:space="preserve"> </w:t>
      </w:r>
      <w:r w:rsidRPr="00C57DFE">
        <w:t xml:space="preserve">lệ mắc lao. Lao </w:t>
      </w:r>
      <w:r w:rsidR="00B635C1">
        <w:t>d</w:t>
      </w:r>
      <w:r w:rsidRPr="00C57DFE">
        <w:t>ẫn tới suy dịnh đường và suy dinh dưỡng l</w:t>
      </w:r>
      <w:r w:rsidR="00B635C1">
        <w:t>à</w:t>
      </w:r>
      <w:r w:rsidRPr="00C57DFE">
        <w:t>m t</w:t>
      </w:r>
      <w:r w:rsidR="00B635C1">
        <w:t>ă</w:t>
      </w:r>
      <w:r w:rsidRPr="00C57DFE">
        <w:t>ng khả năng mắc</w:t>
      </w:r>
      <w:r w:rsidR="00B635C1">
        <w:t xml:space="preserve"> </w:t>
      </w:r>
      <w:r w:rsidRPr="00C57DFE">
        <w:t>lao. Tình trạng suy dinh dưỡng trong bệnh nhân lao đã được đề cập tới nhi</w:t>
      </w:r>
      <w:r w:rsidR="00B635C1">
        <w:t>ề</w:t>
      </w:r>
      <w:r w:rsidRPr="00C57DFE">
        <w:t>u nghiên</w:t>
      </w:r>
      <w:r w:rsidR="00B635C1">
        <w:t xml:space="preserve"> </w:t>
      </w:r>
      <w:r w:rsidRPr="00C57DFE">
        <w:t>c</w:t>
      </w:r>
      <w:r w:rsidR="00B635C1">
        <w:t>ứ</w:t>
      </w:r>
      <w:r w:rsidRPr="00C57DFE">
        <w:t>a, ở các nước đang phát triển cũng như các nước phát triển. Nhi</w:t>
      </w:r>
      <w:r w:rsidR="00B635C1">
        <w:t>ề</w:t>
      </w:r>
      <w:r w:rsidRPr="00C57DFE">
        <w:t>u nghiên cứu đã</w:t>
      </w:r>
      <w:r w:rsidR="00B635C1">
        <w:t xml:space="preserve"> </w:t>
      </w:r>
      <w:r w:rsidRPr="00C57DFE">
        <w:t xml:space="preserve">chứng mình dinh </w:t>
      </w:r>
      <w:r w:rsidR="00B635C1">
        <w:t>d</w:t>
      </w:r>
      <w:r w:rsidRPr="00C57DFE">
        <w:t>ưỡng tốt năng cao sức để kháng của cơ thể chống lại bệnh tật,</w:t>
      </w:r>
      <w:r w:rsidR="00B635C1">
        <w:t xml:space="preserve"> việc cung</w:t>
      </w:r>
      <w:r w:rsidRPr="00C57DFE">
        <w:t xml:space="preserve"> c</w:t>
      </w:r>
      <w:r w:rsidR="00B635C1">
        <w:t>â</w:t>
      </w:r>
      <w:r w:rsidRPr="00C57DFE">
        <w:t xml:space="preserve">p dịnh </w:t>
      </w:r>
      <w:r w:rsidR="00B635C1">
        <w:t>d</w:t>
      </w:r>
      <w:r w:rsidRPr="00C57DFE">
        <w:t>ư</w:t>
      </w:r>
      <w:r w:rsidR="00B635C1">
        <w:t>ỡ</w:t>
      </w:r>
      <w:r w:rsidRPr="00C57DFE">
        <w:t>ng đ</w:t>
      </w:r>
      <w:r w:rsidR="00B635C1">
        <w:t>ầ</w:t>
      </w:r>
      <w:r w:rsidRPr="00C57DFE">
        <w:t>y đủ, hợp lý đã giúp tăng c</w:t>
      </w:r>
      <w:r w:rsidR="00040454">
        <w:t>ườ</w:t>
      </w:r>
      <w:r w:rsidRPr="00C57DFE">
        <w:t xml:space="preserve">ng miễn </w:t>
      </w:r>
      <w:r w:rsidR="00040454">
        <w:t>d</w:t>
      </w:r>
      <w:r w:rsidRPr="00C57DFE">
        <w:t>ịch r</w:t>
      </w:r>
      <w:r w:rsidR="00040454">
        <w:t>ú</w:t>
      </w:r>
      <w:r w:rsidRPr="00C57DFE">
        <w:t>t ngắn</w:t>
      </w:r>
      <w:r w:rsidR="00040454">
        <w:t xml:space="preserve"> </w:t>
      </w:r>
      <w:r w:rsidRPr="00C57DFE">
        <w:t>thời gian điều tr</w:t>
      </w:r>
      <w:r w:rsidR="00040454">
        <w:t>i</w:t>
      </w:r>
      <w:r w:rsidRPr="00C57DFE">
        <w:t xml:space="preserve"> kh</w:t>
      </w:r>
      <w:r w:rsidR="00040454">
        <w:t>á</w:t>
      </w:r>
      <w:r w:rsidRPr="00C57DFE">
        <w:t>ng sinh, giảm biến chứng</w:t>
      </w:r>
      <w:r w:rsidR="00040454">
        <w:t>,</w:t>
      </w:r>
      <w:r w:rsidRPr="00C57DFE">
        <w:t xml:space="preserve"> </w:t>
      </w:r>
      <w:r w:rsidR="00040454">
        <w:t>rú</w:t>
      </w:r>
      <w:r w:rsidRPr="00C57DFE">
        <w:t>t ngắn thời gian nằm v</w:t>
      </w:r>
      <w:r w:rsidR="00040454">
        <w:t xml:space="preserve">iện, </w:t>
      </w:r>
      <w:r w:rsidRPr="00C57DFE">
        <w:t>ch</w:t>
      </w:r>
      <w:r w:rsidR="00040454">
        <w:t>i</w:t>
      </w:r>
      <w:r w:rsidRPr="00C57DFE">
        <w:t xml:space="preserve"> phí đi</w:t>
      </w:r>
      <w:r w:rsidR="00040454">
        <w:t>ều</w:t>
      </w:r>
      <w:r w:rsidRPr="00C57DFE">
        <w:t xml:space="preserve"> trị, giảm tỷ lệ tử vong ở bệnh nhân lao</w:t>
      </w:r>
      <w:r w:rsidR="00040454">
        <w:t>.</w:t>
      </w:r>
    </w:p>
    <w:p w14:paraId="1C0F39FF" w14:textId="081B4E45" w:rsidR="00C57DFE" w:rsidRPr="00C57DFE" w:rsidRDefault="00040454" w:rsidP="00C23165">
      <w:pPr>
        <w:pStyle w:val="Heading2"/>
      </w:pPr>
      <w:bookmarkStart w:id="118" w:name="_Toc126527764"/>
      <w:bookmarkStart w:id="119" w:name="_Toc130921998"/>
      <w:r>
        <w:t>4.</w:t>
      </w:r>
      <w:r w:rsidR="00C57DFE" w:rsidRPr="00C57DFE">
        <w:t>1. Đặc điểm của đối tượng nghiên cứu</w:t>
      </w:r>
      <w:bookmarkEnd w:id="118"/>
      <w:bookmarkEnd w:id="119"/>
    </w:p>
    <w:p w14:paraId="14877FF7" w14:textId="77777777" w:rsidR="00824F2E" w:rsidRDefault="00C57DFE" w:rsidP="00C23165">
      <w:r w:rsidRPr="00C57DFE">
        <w:t>Tuổi là một trong những yên t</w:t>
      </w:r>
      <w:r w:rsidR="00040454">
        <w:t>ố</w:t>
      </w:r>
      <w:r w:rsidRPr="00C57DFE">
        <w:t xml:space="preserve"> quan trọng trong nghiên cứu về lao v</w:t>
      </w:r>
      <w:r w:rsidR="00040454">
        <w:t>ì</w:t>
      </w:r>
      <w:r w:rsidRPr="00C57DFE">
        <w:t xml:space="preserve"> </w:t>
      </w:r>
      <w:r w:rsidR="00040454">
        <w:t>tuổi</w:t>
      </w:r>
      <w:r w:rsidRPr="00C57DFE">
        <w:t xml:space="preserve"> c</w:t>
      </w:r>
      <w:r w:rsidR="00040454">
        <w:t xml:space="preserve">ó </w:t>
      </w:r>
      <w:r w:rsidRPr="00C57DFE">
        <w:t>m</w:t>
      </w:r>
      <w:r w:rsidR="00040454">
        <w:t>ố</w:t>
      </w:r>
      <w:r w:rsidRPr="00C57DFE">
        <w:t>i tương quan giữa t</w:t>
      </w:r>
      <w:r w:rsidR="00040454">
        <w:t>ì</w:t>
      </w:r>
      <w:r w:rsidRPr="00C57DFE">
        <w:t>nh trạng sức khỏe vả các tác nhân gây bệnh lao, đ</w:t>
      </w:r>
      <w:r w:rsidR="00040454">
        <w:t xml:space="preserve">ây </w:t>
      </w:r>
      <w:r w:rsidRPr="00C57DFE">
        <w:t>là gi</w:t>
      </w:r>
      <w:r w:rsidR="00040454">
        <w:t>a</w:t>
      </w:r>
      <w:r w:rsidRPr="00C57DFE">
        <w:t>i</w:t>
      </w:r>
      <w:r w:rsidR="00040454">
        <w:t xml:space="preserve"> đ</w:t>
      </w:r>
      <w:r w:rsidRPr="00C57DFE">
        <w:t>oạn các bệnh mạn t</w:t>
      </w:r>
      <w:r w:rsidR="00040454">
        <w:t>í</w:t>
      </w:r>
      <w:r w:rsidRPr="00C57DFE">
        <w:t xml:space="preserve">nh bắt dẫu xuất hiện như đái tháo </w:t>
      </w:r>
      <w:r w:rsidR="00040454">
        <w:t>đ</w:t>
      </w:r>
      <w:r w:rsidRPr="00C57DFE">
        <w:t>ường, lo</w:t>
      </w:r>
      <w:r w:rsidR="00040454">
        <w:t>á</w:t>
      </w:r>
      <w:r w:rsidRPr="00C57DFE">
        <w:t xml:space="preserve">t </w:t>
      </w:r>
      <w:r w:rsidR="00040454">
        <w:t>d</w:t>
      </w:r>
      <w:r w:rsidRPr="00C57DFE">
        <w:t xml:space="preserve">ạ </w:t>
      </w:r>
      <w:r w:rsidR="00040454">
        <w:t>dà</w:t>
      </w:r>
      <w:r w:rsidRPr="00C57DFE">
        <w:t>y t</w:t>
      </w:r>
      <w:r w:rsidR="00040454">
        <w:t>á</w:t>
      </w:r>
      <w:r w:rsidRPr="00C57DFE">
        <w:t xml:space="preserve"> tr</w:t>
      </w:r>
      <w:r w:rsidR="00040454">
        <w:t>à</w:t>
      </w:r>
      <w:r w:rsidRPr="00C57DFE">
        <w:t>ng,</w:t>
      </w:r>
      <w:r w:rsidR="00040454">
        <w:t xml:space="preserve"> </w:t>
      </w:r>
      <w:r w:rsidRPr="00C57DFE">
        <w:t>đồng thời các th</w:t>
      </w:r>
      <w:r w:rsidR="00040454">
        <w:t>ó</w:t>
      </w:r>
      <w:r w:rsidRPr="00C57DFE">
        <w:t>i quen như uống rượu, thuốc lá cũng như tiếp x</w:t>
      </w:r>
      <w:r w:rsidR="00040454">
        <w:t>ú</w:t>
      </w:r>
      <w:r w:rsidRPr="00C57DFE">
        <w:t>c với các y</w:t>
      </w:r>
      <w:r w:rsidR="00040454">
        <w:t>ế</w:t>
      </w:r>
      <w:r w:rsidRPr="00C57DFE">
        <w:t>u t</w:t>
      </w:r>
      <w:r w:rsidR="00040454">
        <w:t>ố</w:t>
      </w:r>
      <w:r w:rsidR="00E0312B">
        <w:t xml:space="preserve"> </w:t>
      </w:r>
      <w:r w:rsidRPr="00C57DFE">
        <w:t>nguy cơ khác l</w:t>
      </w:r>
      <w:r w:rsidR="00E0312B">
        <w:t>à</w:t>
      </w:r>
      <w:r w:rsidRPr="00C57DFE">
        <w:t>m t</w:t>
      </w:r>
      <w:r w:rsidR="00E0312B">
        <w:t>ă</w:t>
      </w:r>
      <w:r w:rsidRPr="00C57DFE">
        <w:t>ng nguy cơ chuyển lao sơ nhiễm sang lao bệnh. Trong ngh</w:t>
      </w:r>
      <w:r w:rsidR="00E0312B">
        <w:t xml:space="preserve">iên </w:t>
      </w:r>
      <w:r w:rsidRPr="00C57DFE">
        <w:t>cứu của chúng tôi nhận thấy sự thay đổi quan s</w:t>
      </w:r>
      <w:r w:rsidR="00E0312B">
        <w:t>á</w:t>
      </w:r>
      <w:r w:rsidRPr="00C57DFE">
        <w:t xml:space="preserve">t về BMI ở những bệnh </w:t>
      </w:r>
      <w:r w:rsidRPr="00C57DFE">
        <w:lastRenderedPageBreak/>
        <w:t>nhân dưới</w:t>
      </w:r>
      <w:r w:rsidR="00E0312B">
        <w:t xml:space="preserve"> </w:t>
      </w:r>
      <w:r w:rsidRPr="00C57DFE">
        <w:t>65 tuổi và trên 65 tuổi (47.7% so với 51.2%) mặc dù sự khác biệt không có ý nghĩa</w:t>
      </w:r>
      <w:r w:rsidR="00E0312B">
        <w:t xml:space="preserve"> </w:t>
      </w:r>
      <w:r w:rsidRPr="00C57DFE">
        <w:t xml:space="preserve">thống kế tuy nhiên </w:t>
      </w:r>
      <w:r w:rsidR="002A22BB">
        <w:t>l</w:t>
      </w:r>
      <w:r w:rsidRPr="00C57DFE">
        <w:t xml:space="preserve">ý giải cho sự khác nhau là </w:t>
      </w:r>
      <w:r w:rsidR="002A22BB">
        <w:t>d</w:t>
      </w:r>
      <w:r w:rsidRPr="00C57DFE">
        <w:t xml:space="preserve">o hệ thống miễn </w:t>
      </w:r>
      <w:r w:rsidR="002A22BB">
        <w:t>d</w:t>
      </w:r>
      <w:r w:rsidRPr="00C57DFE">
        <w:t>ịch của người trẻ</w:t>
      </w:r>
      <w:r w:rsidR="002A22BB">
        <w:t xml:space="preserve"> </w:t>
      </w:r>
      <w:r w:rsidRPr="00C57DFE">
        <w:t>nói chung mạnh hơn người giả đồng nghĩa với khả năng chịu đựng của người trẻ và</w:t>
      </w:r>
      <w:r w:rsidR="002A22BB">
        <w:t xml:space="preserve"> </w:t>
      </w:r>
      <w:r w:rsidRPr="00C57DFE">
        <w:t>khả năng cân nặng tốt hơn so với người gi</w:t>
      </w:r>
      <w:r w:rsidR="00824F2E">
        <w:t>à.</w:t>
      </w:r>
    </w:p>
    <w:p w14:paraId="199EAACD" w14:textId="770B2C72" w:rsidR="007D32EF" w:rsidRDefault="00C57DFE" w:rsidP="00C23165">
      <w:r w:rsidRPr="00C57DFE">
        <w:t>380 người bệnh được phỏng vấn có tuổi từ 18 tới 85 tuổi, tuổi trung bình là 59,2</w:t>
      </w:r>
      <w:r w:rsidR="00824F2E">
        <w:t xml:space="preserve"> </w:t>
      </w:r>
      <w:r w:rsidRPr="00C57DFE">
        <w:t xml:space="preserve">+ </w:t>
      </w:r>
      <w:r w:rsidR="00824F2E">
        <w:t>1</w:t>
      </w:r>
      <w:r w:rsidRPr="00C57DFE">
        <w:t>6, khả tương đồng với các nghiên cứu của các tác giả trong và ngoài nước như</w:t>
      </w:r>
      <w:r w:rsidR="00824F2E">
        <w:t xml:space="preserve"> t</w:t>
      </w:r>
      <w:r w:rsidRPr="00C57DFE">
        <w:t xml:space="preserve">ác giả Dương Quang Tuấn và cộng sự (2015) có tuổi trung bình là </w:t>
      </w:r>
      <w:r w:rsidR="00824F2E">
        <w:t>5</w:t>
      </w:r>
      <w:r w:rsidRPr="00C57DFE">
        <w:t>1,6</w:t>
      </w:r>
      <w:r w:rsidR="007D32EF">
        <w:t xml:space="preserve"> </w:t>
      </w:r>
      <w:r w:rsidRPr="00C57DFE">
        <w:t>+ 17</w:t>
      </w:r>
      <w:r w:rsidR="00824F2E">
        <w:t>,</w:t>
      </w:r>
      <w:r w:rsidRPr="00C57DFE">
        <w:t>3.</w:t>
      </w:r>
    </w:p>
    <w:p w14:paraId="36397D64" w14:textId="67BB2BBF" w:rsidR="00C57DFE" w:rsidRPr="00C57DFE" w:rsidRDefault="00C57DFE" w:rsidP="00C23165">
      <w:r w:rsidRPr="00C57DFE">
        <w:t>Trong nghiên cứu của chúng tôi tỉ lệ nam nữ trong nghi</w:t>
      </w:r>
      <w:r w:rsidR="007D32EF">
        <w:t>ê</w:t>
      </w:r>
      <w:r w:rsidRPr="00C57DFE">
        <w:t>n cứu là 2.3/1 tương</w:t>
      </w:r>
      <w:r w:rsidR="007D32EF">
        <w:t xml:space="preserve"> </w:t>
      </w:r>
      <w:r w:rsidRPr="00C57DFE">
        <w:t>tự với t</w:t>
      </w:r>
      <w:r w:rsidR="007D32EF">
        <w:t>ì</w:t>
      </w:r>
      <w:r w:rsidRPr="00C57DFE">
        <w:t>nh hình dịch t</w:t>
      </w:r>
      <w:r w:rsidR="007D32EF">
        <w:t>ễ</w:t>
      </w:r>
      <w:r w:rsidRPr="00C57DFE">
        <w:t xml:space="preserve"> bệnh lao tại Việt Nam là 2,5/1, trong đó nam giới là 265</w:t>
      </w:r>
      <w:r w:rsidR="007D32EF">
        <w:t xml:space="preserve"> </w:t>
      </w:r>
      <w:r w:rsidRPr="00C57DFE">
        <w:t xml:space="preserve">chiếm tỷ lệ 69,7% nữ giới là 115 chiếm tỷ lệ 30.3%. Tương đương với </w:t>
      </w:r>
      <w:r w:rsidR="007D32EF">
        <w:t>t</w:t>
      </w:r>
      <w:r w:rsidRPr="00C57DFE">
        <w:t>ác giả</w:t>
      </w:r>
      <w:r w:rsidR="007D32EF">
        <w:t xml:space="preserve"> </w:t>
      </w:r>
      <w:r w:rsidRPr="00C57DFE">
        <w:t>Dương Quang Tuấn vả cộng sự (2015) trên 101 bệnh nhân lao điều trị tại Bệnh viện</w:t>
      </w:r>
      <w:r w:rsidR="007D32EF">
        <w:t xml:space="preserve"> </w:t>
      </w:r>
      <w:r w:rsidRPr="00C57DFE">
        <w:t>Tr</w:t>
      </w:r>
      <w:r w:rsidR="007D32EF">
        <w:t>u</w:t>
      </w:r>
      <w:r w:rsidRPr="00C57DFE">
        <w:t>ng ương Huế c</w:t>
      </w:r>
      <w:r w:rsidR="007D32EF">
        <w:t>ó</w:t>
      </w:r>
      <w:r w:rsidRPr="00C57DFE">
        <w:t xml:space="preserve"> tỷ lệ nam là 68,3% và nữ là 31.7% nhưng cao hơn của các t</w:t>
      </w:r>
      <w:r w:rsidR="007D32EF">
        <w:t>ác g</w:t>
      </w:r>
      <w:r w:rsidRPr="00C57DFE">
        <w:t>iả nước ngoài như Dodor E (2008) nghi</w:t>
      </w:r>
      <w:r w:rsidR="007D32EF">
        <w:t>ê</w:t>
      </w:r>
      <w:r w:rsidRPr="00C57DFE">
        <w:t xml:space="preserve">n cứu về tình trạng </w:t>
      </w:r>
      <w:r w:rsidR="0066715C">
        <w:t>dinh dưỡng</w:t>
      </w:r>
      <w:r w:rsidRPr="00C57DFE">
        <w:t xml:space="preserve"> của bệnh</w:t>
      </w:r>
      <w:r w:rsidR="007D32EF">
        <w:t xml:space="preserve"> </w:t>
      </w:r>
      <w:r w:rsidRPr="00C57DFE">
        <w:t xml:space="preserve">nhân lao mới tại Ghana trong </w:t>
      </w:r>
      <w:r w:rsidR="007D32EF">
        <w:t>5</w:t>
      </w:r>
      <w:r w:rsidRPr="00C57DFE">
        <w:t>60 bệnh nhân có 64,74% bệnh nhân là nam và 35,2%</w:t>
      </w:r>
      <w:r w:rsidR="007D32EF">
        <w:t xml:space="preserve"> là</w:t>
      </w:r>
      <w:r w:rsidRPr="00C57DFE">
        <w:t xml:space="preserve"> nữ. Nam giới hường liên quan nhiều hơn đến hoạt động gắng sức, tiếp xúc với</w:t>
      </w:r>
      <w:r w:rsidR="007D32EF">
        <w:t xml:space="preserve"> </w:t>
      </w:r>
      <w:r w:rsidRPr="00C57DFE">
        <w:t>nhiều yếu tổ nguy cơ như hút thuốc, uống rượu và sự xuất hiện triệu chứng không,</w:t>
      </w:r>
      <w:r w:rsidR="007D32EF">
        <w:t xml:space="preserve"> </w:t>
      </w:r>
      <w:r w:rsidRPr="00C57DFE">
        <w:t xml:space="preserve">điển hình khiến nữ giới </w:t>
      </w:r>
      <w:r w:rsidR="007D32EF">
        <w:t>ít</w:t>
      </w:r>
      <w:r w:rsidRPr="00C57DFE">
        <w:t xml:space="preserve"> đi khám vỉ triệu chứng của bệnh lao. Ngoài ra, số bệnh</w:t>
      </w:r>
      <w:r w:rsidR="007D32EF">
        <w:t xml:space="preserve"> </w:t>
      </w:r>
      <w:r w:rsidRPr="00C57DFE">
        <w:t>nhân nữ mắc lao trên thể giới thường mắc lao cao hơn sự khác biệt n</w:t>
      </w:r>
      <w:r w:rsidR="007D32EF">
        <w:t>à</w:t>
      </w:r>
      <w:r w:rsidRPr="00C57DFE">
        <w:t>y là do</w:t>
      </w:r>
      <w:r w:rsidR="007D32EF">
        <w:t xml:space="preserve"> </w:t>
      </w:r>
      <w:r w:rsidRPr="00C57DFE">
        <w:t>một ph</w:t>
      </w:r>
      <w:r w:rsidR="007D32EF">
        <w:t>ầ</w:t>
      </w:r>
      <w:r w:rsidRPr="00C57DFE">
        <w:t>n h</w:t>
      </w:r>
      <w:r w:rsidR="007D32EF">
        <w:t>ầu</w:t>
      </w:r>
      <w:r w:rsidRPr="00C57DFE">
        <w:t xml:space="preserve"> h</w:t>
      </w:r>
      <w:r w:rsidR="007D32EF">
        <w:t>ết</w:t>
      </w:r>
      <w:r w:rsidRPr="00C57DFE">
        <w:t xml:space="preserve"> phụ nữ: Việt Nam không hút thuốc lá nên tỉ lệ mắc lao thấp</w:t>
      </w:r>
      <w:r w:rsidR="007D32EF">
        <w:t xml:space="preserve"> </w:t>
      </w:r>
      <w:r w:rsidRPr="00C57DFE">
        <w:t>hơn so với phụ nữ trên thể giới.</w:t>
      </w:r>
    </w:p>
    <w:p w14:paraId="249C5C0C" w14:textId="77777777" w:rsidR="008A7F86" w:rsidRDefault="00C57DFE" w:rsidP="00C23165">
      <w:r w:rsidRPr="00C57DFE">
        <w:t>Ti lệ SDD theo BMI ở nhóm bệnh nhân nam lả 49,1</w:t>
      </w:r>
      <w:r w:rsidR="00BE4933">
        <w:t xml:space="preserve">% </w:t>
      </w:r>
      <w:r w:rsidRPr="00C57DFE">
        <w:t>bệnh nhân nữ tuổi là 47</w:t>
      </w:r>
      <w:r w:rsidR="00BE4933">
        <w:t>.</w:t>
      </w:r>
      <w:r w:rsidRPr="00C57DFE">
        <w:t>0 %.</w:t>
      </w:r>
      <w:r w:rsidR="00BE4933">
        <w:t xml:space="preserve"> Kết quả này </w:t>
      </w:r>
      <w:r w:rsidRPr="00C57DFE">
        <w:t>tương đồng</w:t>
      </w:r>
      <w:r w:rsidR="00BE4933" w:rsidRPr="00BE4933">
        <w:t xml:space="preserve"> </w:t>
      </w:r>
      <w:r w:rsidR="00BE4933" w:rsidRPr="00C57DFE">
        <w:t>nghiên cứu của</w:t>
      </w:r>
      <w:r w:rsidR="00BE4933">
        <w:t xml:space="preserve"> D</w:t>
      </w:r>
      <w:r w:rsidR="00BE4933" w:rsidRPr="00C57DFE">
        <w:t>odor, E. (2008) với tỉ lệ nam giới là 49% vả nữ gi</w:t>
      </w:r>
      <w:r w:rsidR="00BE4933">
        <w:t xml:space="preserve">ới </w:t>
      </w:r>
      <w:r w:rsidRPr="00C57DFE">
        <w:t xml:space="preserve">là 51% mặc </w:t>
      </w:r>
      <w:r w:rsidR="00BE4933">
        <w:t>dù</w:t>
      </w:r>
      <w:r w:rsidRPr="00C57DFE">
        <w:t xml:space="preserve"> sự khác</w:t>
      </w:r>
      <w:r w:rsidR="00BE4933">
        <w:t xml:space="preserve"> biệt không có ý nghĩa thống kê.</w:t>
      </w:r>
    </w:p>
    <w:p w14:paraId="318AF2E0" w14:textId="79D35A5F" w:rsidR="00D3729F" w:rsidRPr="00D3729F" w:rsidRDefault="00C57DFE" w:rsidP="00C23165">
      <w:r w:rsidRPr="00C57DFE">
        <w:lastRenderedPageBreak/>
        <w:t>Đa số bệnh nhân sống ở nông thôn chiếm tỉ lệ 60 5%. Ph</w:t>
      </w:r>
      <w:r w:rsidR="008A7F86">
        <w:t>ầ</w:t>
      </w:r>
      <w:r w:rsidRPr="00C57DFE">
        <w:t>n lớn bệnh nhân c</w:t>
      </w:r>
      <w:r w:rsidR="008A7F86">
        <w:t xml:space="preserve">ó </w:t>
      </w:r>
      <w:r w:rsidRPr="00C57DFE">
        <w:t>ngh</w:t>
      </w:r>
      <w:r w:rsidR="008A7F86">
        <w:t>ề</w:t>
      </w:r>
      <w:r w:rsidRPr="00C57DFE">
        <w:t xml:space="preserve"> nghiệp viên chứ</w:t>
      </w:r>
      <w:r w:rsidR="008A7F86">
        <w:t xml:space="preserve">c, </w:t>
      </w:r>
      <w:r w:rsidR="008A7F86" w:rsidRPr="00C57DFE">
        <w:t xml:space="preserve">hưu trí, công nhân (43.9%), tiếp đến là đối tượng lao động tự </w:t>
      </w:r>
      <w:r w:rsidRPr="00C57DFE">
        <w:t>(33,99%), thấp nhất</w:t>
      </w:r>
      <w:r w:rsidR="008A7F86">
        <w:t xml:space="preserve"> </w:t>
      </w:r>
      <w:r w:rsidR="008A7F86" w:rsidRPr="00C57DFE">
        <w:t>là đ</w:t>
      </w:r>
      <w:r w:rsidR="008A7F86">
        <w:t>ố</w:t>
      </w:r>
      <w:r w:rsidR="008A7F86" w:rsidRPr="00C57DFE">
        <w:t xml:space="preserve">i tượng học </w:t>
      </w:r>
      <w:r w:rsidR="008A7F86">
        <w:t>si</w:t>
      </w:r>
      <w:r w:rsidR="008A7F86" w:rsidRPr="00C57DFE">
        <w:t xml:space="preserve">nh, </w:t>
      </w:r>
      <w:r w:rsidR="008A7F86">
        <w:t>si</w:t>
      </w:r>
      <w:r w:rsidR="008A7F86" w:rsidRPr="00C57DFE">
        <w:t>nh viên (10,0</w:t>
      </w:r>
      <w:r w:rsidR="008A7F86">
        <w:t>%).</w:t>
      </w:r>
      <w:r w:rsidR="008A7F86" w:rsidRPr="00C57DFE">
        <w:t xml:space="preserve"> Đi</w:t>
      </w:r>
      <w:r w:rsidR="008A7F86">
        <w:t>ều</w:t>
      </w:r>
      <w:r w:rsidR="008A7F86" w:rsidRPr="00C57DFE">
        <w:t xml:space="preserve"> này phủ hợp với</w:t>
      </w:r>
      <w:r w:rsidR="008A7F86">
        <w:t xml:space="preserve"> </w:t>
      </w:r>
      <w:r w:rsidRPr="00C57DFE">
        <w:t xml:space="preserve">đặc điểm về </w:t>
      </w:r>
      <w:r w:rsidR="008A7F86">
        <w:t>d</w:t>
      </w:r>
      <w:r w:rsidRPr="00C57DFE">
        <w:t>ân số và ph</w:t>
      </w:r>
      <w:r w:rsidR="008A7F86">
        <w:t>á</w:t>
      </w:r>
      <w:r w:rsidRPr="00C57DFE">
        <w:t>t triển kinh t</w:t>
      </w:r>
      <w:r w:rsidR="008A7F86">
        <w:t>ế</w:t>
      </w:r>
      <w:r w:rsidRPr="00C57DFE">
        <w:t xml:space="preserve"> của nước </w:t>
      </w:r>
      <w:r w:rsidR="008A7F86">
        <w:t>t</w:t>
      </w:r>
      <w:r w:rsidRPr="00C57DFE">
        <w:t>a, nơi chủ y</w:t>
      </w:r>
      <w:r w:rsidR="008A7F86">
        <w:t>ếu</w:t>
      </w:r>
      <w:r w:rsidRPr="00C57DFE">
        <w:t xml:space="preserve"> sống bằng nghề</w:t>
      </w:r>
      <w:r w:rsidR="008A7F86">
        <w:t xml:space="preserve"> </w:t>
      </w:r>
      <w:r w:rsidR="00D3729F" w:rsidRPr="00D3729F">
        <w:t>nông và để giải thích cho việc (81,1%) đổi tượng tham gia nghiên cứu của</w:t>
      </w:r>
      <w:r w:rsidR="008A7F86">
        <w:t xml:space="preserve"> </w:t>
      </w:r>
      <w:r w:rsidR="00D3729F" w:rsidRPr="00D3729F">
        <w:t xml:space="preserve">chúng tôi cổ trình độ học vấn là </w:t>
      </w:r>
      <w:r w:rsidR="008A7F86">
        <w:t>d</w:t>
      </w:r>
      <w:r w:rsidR="00D3729F" w:rsidRPr="00D3729F">
        <w:t>ưới cấp 3 và 7</w:t>
      </w:r>
      <w:r w:rsidR="008A7F86">
        <w:t>.</w:t>
      </w:r>
      <w:r w:rsidR="00D3729F" w:rsidRPr="00D3729F">
        <w:t xml:space="preserve">3% số </w:t>
      </w:r>
      <w:r w:rsidR="008A7F86">
        <w:t>BN</w:t>
      </w:r>
      <w:r w:rsidR="00D3729F" w:rsidRPr="00D3729F">
        <w:t xml:space="preserve"> thuộc hộ ngh</w:t>
      </w:r>
      <w:r w:rsidR="008A7F86">
        <w:t>è</w:t>
      </w:r>
      <w:r w:rsidR="00D3729F" w:rsidRPr="00D3729F">
        <w:t>o.</w:t>
      </w:r>
    </w:p>
    <w:p w14:paraId="4184246D" w14:textId="77777777" w:rsidR="008A7F86" w:rsidRDefault="008A7F86" w:rsidP="00C23165">
      <w:r>
        <w:t>Kết</w:t>
      </w:r>
      <w:r w:rsidR="00D3729F" w:rsidRPr="00D3729F">
        <w:t xml:space="preserve"> qu</w:t>
      </w:r>
      <w:r>
        <w:t>ả</w:t>
      </w:r>
      <w:r w:rsidR="00D3729F" w:rsidRPr="00D3729F">
        <w:t xml:space="preserve"> nghi</w:t>
      </w:r>
      <w:r>
        <w:t>ê</w:t>
      </w:r>
      <w:r w:rsidR="00D3729F" w:rsidRPr="00D3729F">
        <w:t>n cứu cũng cho thấy đa số bệnh nhân đã lập gia định (75,3%), có</w:t>
      </w:r>
      <w:r>
        <w:t xml:space="preserve"> </w:t>
      </w:r>
      <w:r w:rsidR="00D3729F" w:rsidRPr="00D3729F">
        <w:t>94 trường hợp là chưa lập gia đỉnh hoặc ly hôn</w:t>
      </w:r>
      <w:r>
        <w:t>/</w:t>
      </w:r>
      <w:r w:rsidR="00D3729F" w:rsidRPr="00D3729F">
        <w:t>g</w:t>
      </w:r>
      <w:r>
        <w:t>óa</w:t>
      </w:r>
      <w:r w:rsidR="00D3729F" w:rsidRPr="00D3729F">
        <w:t xml:space="preserve"> (24,7</w:t>
      </w:r>
      <w:r>
        <w:t>%</w:t>
      </w:r>
      <w:r w:rsidR="00D3729F" w:rsidRPr="00D3729F">
        <w:t>)</w:t>
      </w:r>
      <w:r>
        <w:t>.</w:t>
      </w:r>
    </w:p>
    <w:p w14:paraId="078458CE" w14:textId="059EB657" w:rsidR="00D3729F" w:rsidRPr="00D3729F" w:rsidRDefault="00D3729F" w:rsidP="00C23165">
      <w:r w:rsidRPr="00D3729F">
        <w:t>Nghiên c</w:t>
      </w:r>
      <w:r w:rsidR="008A7F86">
        <w:t>ứ</w:t>
      </w:r>
      <w:r w:rsidRPr="00D3729F">
        <w:t xml:space="preserve">u về kiến thúc của người bệnh về dinh </w:t>
      </w:r>
      <w:r w:rsidR="008A7F86">
        <w:t>dưỡng</w:t>
      </w:r>
      <w:r w:rsidRPr="00D3729F">
        <w:t xml:space="preserve"> kh</w:t>
      </w:r>
      <w:r w:rsidR="008A7F86">
        <w:t>i</w:t>
      </w:r>
      <w:r w:rsidRPr="00D3729F">
        <w:t xml:space="preserve"> vào viện cho th</w:t>
      </w:r>
      <w:r w:rsidR="008A7F86">
        <w:t>ấ</w:t>
      </w:r>
      <w:r w:rsidRPr="00D3729F">
        <w:t>y</w:t>
      </w:r>
      <w:r w:rsidR="008A7F86">
        <w:t xml:space="preserve"> </w:t>
      </w:r>
      <w:r w:rsidRPr="00D3729F">
        <w:t>trong tổng số 380 người bệnh tham gia nghiền cứu chỉ có 87 người bệnh</w:t>
      </w:r>
      <w:r w:rsidR="008A7F86">
        <w:t xml:space="preserve"> </w:t>
      </w:r>
      <w:r w:rsidRPr="00D3729F">
        <w:t>(22.9</w:t>
      </w:r>
      <w:r w:rsidR="008A7F86">
        <w:t>%</w:t>
      </w:r>
      <w:r w:rsidRPr="00D3729F">
        <w:t>)</w:t>
      </w:r>
      <w:r w:rsidR="008A7F86">
        <w:t xml:space="preserve"> </w:t>
      </w:r>
      <w:r w:rsidRPr="00D3729F">
        <w:t>c</w:t>
      </w:r>
      <w:r w:rsidR="008A7F86">
        <w:t>ó</w:t>
      </w:r>
      <w:r w:rsidRPr="00D3729F">
        <w:t xml:space="preserve"> kiến thức về dinh dưỡng cho người bệnh lao. Đánh giá về các khó khăn khi cải</w:t>
      </w:r>
      <w:r w:rsidR="008A7F86">
        <w:t xml:space="preserve"> </w:t>
      </w:r>
      <w:r w:rsidRPr="00D3729F">
        <w:t>thiện t</w:t>
      </w:r>
      <w:r w:rsidR="008A7F86">
        <w:t>ì</w:t>
      </w:r>
      <w:r w:rsidRPr="00D3729F">
        <w:t xml:space="preserve">nh trạng </w:t>
      </w:r>
      <w:r w:rsidR="008A7F86">
        <w:t>dinh dưỡng</w:t>
      </w:r>
      <w:r w:rsidRPr="00D3729F">
        <w:t xml:space="preserve"> cho người bệnh, các c</w:t>
      </w:r>
      <w:r w:rsidR="008A7F86">
        <w:t>á</w:t>
      </w:r>
      <w:r w:rsidRPr="00D3729F">
        <w:t xml:space="preserve">n bộ </w:t>
      </w:r>
      <w:r w:rsidR="008A7F86">
        <w:t>y</w:t>
      </w:r>
      <w:r w:rsidRPr="00D3729F">
        <w:t xml:space="preserve"> t</w:t>
      </w:r>
      <w:r w:rsidR="008A7F86">
        <w:t>ế</w:t>
      </w:r>
      <w:r w:rsidRPr="00D3729F">
        <w:t xml:space="preserve"> trong nghiên cứu của</w:t>
      </w:r>
      <w:r w:rsidR="009048C3">
        <w:t xml:space="preserve"> </w:t>
      </w:r>
      <w:r w:rsidRPr="00D3729F">
        <w:t xml:space="preserve">Trần Khánh Thu cho rằng khó khăn chủ yếu đo kiến thức của người bệnh về </w:t>
      </w:r>
      <w:r w:rsidR="009048C3">
        <w:t>di</w:t>
      </w:r>
      <w:r w:rsidRPr="00D3729F">
        <w:t>nh</w:t>
      </w:r>
      <w:r w:rsidR="009048C3">
        <w:t xml:space="preserve"> </w:t>
      </w:r>
      <w:r w:rsidRPr="00D3729F">
        <w:t>dưỡng còn thiếu chiếm 92,3</w:t>
      </w:r>
      <w:r w:rsidR="009048C3">
        <w:t>%</w:t>
      </w:r>
      <w:r w:rsidRPr="00D3729F">
        <w:t>. Điề</w:t>
      </w:r>
      <w:r w:rsidR="0034734D">
        <w:t>u</w:t>
      </w:r>
      <w:r w:rsidRPr="00D3729F">
        <w:t xml:space="preserve"> này cho thầy r</w:t>
      </w:r>
      <w:r w:rsidR="0034734D">
        <w:t>ằ</w:t>
      </w:r>
      <w:r w:rsidRPr="00D3729F">
        <w:t>ng cần đa đạng hơn những</w:t>
      </w:r>
      <w:r w:rsidR="0034734D">
        <w:t xml:space="preserve"> </w:t>
      </w:r>
      <w:r w:rsidRPr="00D3729F">
        <w:t xml:space="preserve">phương pháp tư </w:t>
      </w:r>
      <w:r w:rsidR="00972917">
        <w:t>vấn</w:t>
      </w:r>
      <w:r w:rsidRPr="00D3729F">
        <w:t xml:space="preserve"> cũng như phối hợp các phương pháp đ</w:t>
      </w:r>
      <w:r w:rsidR="0034734D">
        <w:t>ể</w:t>
      </w:r>
      <w:r w:rsidRPr="00D3729F">
        <w:t xml:space="preserve"> </w:t>
      </w:r>
      <w:r w:rsidR="0034734D">
        <w:t>đ</w:t>
      </w:r>
      <w:r w:rsidRPr="00D3729F">
        <w:t>ạt hiệu cao trong</w:t>
      </w:r>
      <w:r w:rsidR="0034734D">
        <w:t xml:space="preserve"> </w:t>
      </w:r>
      <w:r w:rsidRPr="00D3729F">
        <w:t>công tác truyển thông. giáo dục s</w:t>
      </w:r>
      <w:r w:rsidR="0034734D">
        <w:t>ứ</w:t>
      </w:r>
      <w:r w:rsidRPr="00D3729F">
        <w:t>c khỏe</w:t>
      </w:r>
      <w:r w:rsidR="0034734D">
        <w:t>.</w:t>
      </w:r>
      <w:r w:rsidRPr="00D3729F">
        <w:t xml:space="preserve"> Việc phối hợp của nhiều ban ngành</w:t>
      </w:r>
      <w:r w:rsidR="00BE5F87">
        <w:t xml:space="preserve"> </w:t>
      </w:r>
      <w:r w:rsidRPr="00D3729F">
        <w:t>trong c</w:t>
      </w:r>
      <w:r w:rsidR="00BE5F87">
        <w:t>ô</w:t>
      </w:r>
      <w:r w:rsidRPr="00D3729F">
        <w:t>ng cuộc quản lí bệnh nhân lao là vô cũng c</w:t>
      </w:r>
      <w:r w:rsidR="00BE5F87">
        <w:t>ầ</w:t>
      </w:r>
      <w:r w:rsidRPr="00D3729F">
        <w:t>n thiết. Không chỉ dùng lại ở quản</w:t>
      </w:r>
      <w:r w:rsidR="000D23B6">
        <w:t xml:space="preserve"> </w:t>
      </w:r>
      <w:r w:rsidRPr="00D3729F">
        <w:t>1í các bệnh nhân lao tạ bệnh viện mà c</w:t>
      </w:r>
      <w:r w:rsidR="000D23B6">
        <w:t>ò</w:t>
      </w:r>
      <w:r w:rsidRPr="00D3729F">
        <w:t>n tại cộng đẳng. Sự thay đỗ</w:t>
      </w:r>
      <w:r w:rsidR="000D23B6">
        <w:t>i</w:t>
      </w:r>
      <w:r w:rsidRPr="00D3729F">
        <w:t xml:space="preserve"> kiến thức về chế</w:t>
      </w:r>
      <w:r w:rsidR="000D23B6">
        <w:t xml:space="preserve"> độ</w:t>
      </w:r>
      <w:r w:rsidRPr="00D3729F">
        <w:t xml:space="preserve"> ăn cho người bệnh phải được quan tâm từ chỉnh bệnh nhân và các đổi tượng chăm</w:t>
      </w:r>
      <w:r w:rsidR="000D23B6">
        <w:t xml:space="preserve"> </w:t>
      </w:r>
      <w:r w:rsidRPr="00D3729F">
        <w:t>s</w:t>
      </w:r>
      <w:r w:rsidR="000D23B6">
        <w:t>ó</w:t>
      </w:r>
      <w:r w:rsidRPr="00D3729F">
        <w:t>c họ vả các biện pháp truyền thông,</w:t>
      </w:r>
      <w:r w:rsidR="000D23B6">
        <w:t xml:space="preserve"> giáo </w:t>
      </w:r>
      <w:r w:rsidRPr="00D3729F">
        <w:t>dục sức khỏe phải được chú trọng và đưa ra</w:t>
      </w:r>
      <w:r w:rsidR="000D23B6">
        <w:t xml:space="preserve"> </w:t>
      </w:r>
      <w:r w:rsidRPr="00D3729F">
        <w:t>các biện pháp hợp lí.</w:t>
      </w:r>
    </w:p>
    <w:p w14:paraId="168F0E8F" w14:textId="5CB727AB" w:rsidR="00D3729F" w:rsidRPr="00D3729F" w:rsidRDefault="00D3729F" w:rsidP="00C23165">
      <w:r w:rsidRPr="00D3729F">
        <w:t>Nghiên cửu này của chúng tôi cũng l</w:t>
      </w:r>
      <w:r w:rsidR="00DA4C9B">
        <w:t>à</w:t>
      </w:r>
      <w:r w:rsidRPr="00D3729F">
        <w:t>m ti</w:t>
      </w:r>
      <w:r w:rsidR="00DA4C9B">
        <w:t>ề</w:t>
      </w:r>
      <w:r w:rsidRPr="00D3729F">
        <w:t>n đề cho các n</w:t>
      </w:r>
      <w:r w:rsidR="00DA4C9B">
        <w:t xml:space="preserve">ghiên </w:t>
      </w:r>
      <w:r w:rsidRPr="00D3729F">
        <w:t>cứu tiếp theo,</w:t>
      </w:r>
      <w:r w:rsidR="00DA4C9B">
        <w:t xml:space="preserve"> </w:t>
      </w:r>
      <w:r w:rsidRPr="00D3729F">
        <w:t>trong việc t</w:t>
      </w:r>
      <w:r w:rsidR="00DA4C9B">
        <w:t>ầ</w:t>
      </w:r>
      <w:r w:rsidRPr="00D3729F">
        <w:t>m</w:t>
      </w:r>
      <w:r w:rsidR="00DA4C9B">
        <w:t xml:space="preserve"> soát</w:t>
      </w:r>
      <w:r w:rsidRPr="00D3729F">
        <w:t xml:space="preserve"> </w:t>
      </w:r>
      <w:r w:rsidR="00DA4C9B">
        <w:t xml:space="preserve">đánh giá </w:t>
      </w:r>
      <w:r w:rsidRPr="00D3729F">
        <w:t>t</w:t>
      </w:r>
      <w:r w:rsidR="00DA4C9B">
        <w:t>ì</w:t>
      </w:r>
      <w:r w:rsidRPr="00D3729F">
        <w:t xml:space="preserve">nh trạng dịnh </w:t>
      </w:r>
      <w:r w:rsidR="00DA4C9B">
        <w:t>dưỡng</w:t>
      </w:r>
      <w:r w:rsidRPr="00D3729F">
        <w:t xml:space="preserve"> của to</w:t>
      </w:r>
      <w:r w:rsidR="00DA4C9B">
        <w:t>à</w:t>
      </w:r>
      <w:r w:rsidRPr="00D3729F">
        <w:t xml:space="preserve">n bộ các người </w:t>
      </w:r>
      <w:r w:rsidRPr="00D3729F">
        <w:lastRenderedPageBreak/>
        <w:t>bệnh lao</w:t>
      </w:r>
      <w:r w:rsidR="00DA4C9B">
        <w:t xml:space="preserve"> </w:t>
      </w:r>
      <w:r w:rsidRPr="00D3729F">
        <w:t>nói riêng cũng như toàn bộ người bệnh nhập vi</w:t>
      </w:r>
      <w:r w:rsidR="00DA4C9B">
        <w:t xml:space="preserve">ện </w:t>
      </w:r>
      <w:r w:rsidRPr="00D3729F">
        <w:t xml:space="preserve">Bệnh viện Phổi </w:t>
      </w:r>
      <w:r w:rsidR="00DA4C9B">
        <w:t>Hải Phòng</w:t>
      </w:r>
      <w:r w:rsidRPr="00D3729F">
        <w:t xml:space="preserve"> trong</w:t>
      </w:r>
      <w:r w:rsidR="00DA4C9B">
        <w:t xml:space="preserve"> </w:t>
      </w:r>
      <w:r w:rsidRPr="00D3729F">
        <w:t>những năm tiếp theo.</w:t>
      </w:r>
    </w:p>
    <w:p w14:paraId="092E37E1" w14:textId="4BF45BA0" w:rsidR="00D3729F" w:rsidRPr="00D3729F" w:rsidRDefault="00D3729F" w:rsidP="00C23165">
      <w:pPr>
        <w:pStyle w:val="Heading2"/>
      </w:pPr>
      <w:bookmarkStart w:id="120" w:name="_Toc126527765"/>
      <w:bookmarkStart w:id="121" w:name="_Toc130921999"/>
      <w:r w:rsidRPr="00D3729F">
        <w:t>4.</w:t>
      </w:r>
      <w:r w:rsidR="00972917">
        <w:t>2</w:t>
      </w:r>
      <w:r w:rsidRPr="00D3729F">
        <w:t>. T</w:t>
      </w:r>
      <w:r w:rsidR="00972917">
        <w:t>ì</w:t>
      </w:r>
      <w:r w:rsidRPr="00D3729F">
        <w:t>nh trạng dinh dưỡng người bệnh lao phối</w:t>
      </w:r>
      <w:bookmarkEnd w:id="120"/>
      <w:bookmarkEnd w:id="121"/>
    </w:p>
    <w:p w14:paraId="73216A5A" w14:textId="5C7EB94D" w:rsidR="009A217C" w:rsidRPr="009A217C" w:rsidRDefault="00972917" w:rsidP="00C23165">
      <w:r>
        <w:t>Tù</w:t>
      </w:r>
      <w:r w:rsidR="00D3729F" w:rsidRPr="00D3729F">
        <w:t>y theo cách đánh gi</w:t>
      </w:r>
      <w:r>
        <w:t>á</w:t>
      </w:r>
      <w:r w:rsidR="00D3729F" w:rsidRPr="00D3729F">
        <w:t>, phân loại suy dinh dưỡng kh</w:t>
      </w:r>
      <w:r>
        <w:t>ác</w:t>
      </w:r>
      <w:r w:rsidR="00D3729F" w:rsidRPr="00D3729F">
        <w:t xml:space="preserve"> nhau nhưng các nghi</w:t>
      </w:r>
      <w:r>
        <w:t>ê</w:t>
      </w:r>
      <w:r w:rsidR="00D3729F" w:rsidRPr="00D3729F">
        <w:t>n</w:t>
      </w:r>
      <w:r>
        <w:t xml:space="preserve"> </w:t>
      </w:r>
      <w:r w:rsidR="00D3729F" w:rsidRPr="00D3729F">
        <w:t>cứu t</w:t>
      </w:r>
      <w:r>
        <w:t>r</w:t>
      </w:r>
      <w:r w:rsidR="00D3729F" w:rsidRPr="00D3729F">
        <w:t>ong và ngoài nước đến cho một nhận định thống nhất à t</w:t>
      </w:r>
      <w:r>
        <w:t>ì</w:t>
      </w:r>
      <w:r w:rsidR="00D3729F" w:rsidRPr="00D3729F">
        <w:t xml:space="preserve">nh trạng suy </w:t>
      </w:r>
      <w:r>
        <w:t>d</w:t>
      </w:r>
      <w:r w:rsidR="00D3729F" w:rsidRPr="00D3729F">
        <w:t>ịnh</w:t>
      </w:r>
      <w:r>
        <w:t xml:space="preserve"> </w:t>
      </w:r>
      <w:r w:rsidR="009A217C" w:rsidRPr="009A217C">
        <w:t xml:space="preserve">dưỡng người bệnh trong bệnh viện là một </w:t>
      </w:r>
      <w:r>
        <w:t>vấn</w:t>
      </w:r>
      <w:r w:rsidR="009A217C" w:rsidRPr="009A217C">
        <w:t xml:space="preserve"> đề phổ biển ở các quốc gia đã và đang</w:t>
      </w:r>
      <w:r>
        <w:t xml:space="preserve"> </w:t>
      </w:r>
      <w:r w:rsidR="009A217C" w:rsidRPr="009A217C">
        <w:t>phát triển trên thể giới với tỷ lệ từ 20-50%. Tỷ lệ này tăng cao hơn ở một số nhóm</w:t>
      </w:r>
      <w:r>
        <w:t xml:space="preserve"> đối tượng</w:t>
      </w:r>
      <w:r w:rsidR="009A217C" w:rsidRPr="009A217C">
        <w:t xml:space="preserve"> như người cao toổi, người bệnh chăm s</w:t>
      </w:r>
      <w:r>
        <w:t>óc</w:t>
      </w:r>
      <w:r w:rsidR="009A217C" w:rsidRPr="009A217C">
        <w:t xml:space="preserve"> tích cực, mắc bệnh ung thư,</w:t>
      </w:r>
      <w:r>
        <w:t xml:space="preserve"> </w:t>
      </w:r>
      <w:r w:rsidR="009A217C" w:rsidRPr="009A217C">
        <w:t xml:space="preserve">bệnh đường tiêu </w:t>
      </w:r>
      <w:r>
        <w:t>hóa</w:t>
      </w:r>
      <w:r w:rsidR="009A217C" w:rsidRPr="009A217C">
        <w:t>, một số bệnh mạn tính (bệnh phối tắc ngh</w:t>
      </w:r>
      <w:r>
        <w:t>ẽ</w:t>
      </w:r>
      <w:r w:rsidR="009A217C" w:rsidRPr="009A217C">
        <w:t>n m</w:t>
      </w:r>
      <w:r>
        <w:t>ạ</w:t>
      </w:r>
      <w:r w:rsidR="009A217C" w:rsidRPr="009A217C">
        <w:t>n tính, suy thận</w:t>
      </w:r>
      <w:r>
        <w:t xml:space="preserve"> </w:t>
      </w:r>
      <w:r w:rsidR="009A217C" w:rsidRPr="009A217C">
        <w:t>mạn, suy gan mạn...), người bệnh đại phẫu. Các nghiên cứu quốc gia tại Anh cho</w:t>
      </w:r>
      <w:r>
        <w:t xml:space="preserve"> </w:t>
      </w:r>
      <w:r w:rsidR="009A217C" w:rsidRPr="009A217C">
        <w:t xml:space="preserve">thấy, tỷ lệ suy dinh dưỡng gặp ở khoảng 1⁄2 số người bệnh nhập viện. Suy </w:t>
      </w:r>
      <w:r>
        <w:t>di</w:t>
      </w:r>
      <w:r w:rsidR="009A217C" w:rsidRPr="009A217C">
        <w:t>nh</w:t>
      </w:r>
      <w:r>
        <w:t xml:space="preserve"> d</w:t>
      </w:r>
      <w:r w:rsidR="009A217C" w:rsidRPr="009A217C">
        <w:t>ưỡng phổ biển ở hầu hết các lứa tuổi và các nhóm bệnh. Tuy nhiên, nhóm đ</w:t>
      </w:r>
      <w:r>
        <w:t>ố</w:t>
      </w:r>
      <w:r w:rsidR="009A217C" w:rsidRPr="009A217C">
        <w:t>i</w:t>
      </w:r>
      <w:r>
        <w:t xml:space="preserve"> </w:t>
      </w:r>
      <w:r w:rsidR="009A217C" w:rsidRPr="009A217C">
        <w:t>tượng trên 65 tuổi cổ t</w:t>
      </w:r>
      <w:r>
        <w:t>ỷ</w:t>
      </w:r>
      <w:r w:rsidR="009A217C" w:rsidRPr="009A217C">
        <w:t xml:space="preserve"> lệ suy dinh dưỡng cao hơn so với nhóm dưới 65. Các bệnh</w:t>
      </w:r>
      <w:r>
        <w:t xml:space="preserve"> </w:t>
      </w:r>
      <w:r w:rsidRPr="009A217C">
        <w:t xml:space="preserve">có tỷ lệ suy </w:t>
      </w:r>
      <w:r w:rsidR="0066715C">
        <w:t>dinh dưỡng</w:t>
      </w:r>
      <w:r w:rsidRPr="009A217C">
        <w:t xml:space="preserve"> cao là bệnh đường tiêu hóa (41%</w:t>
      </w:r>
      <w:r>
        <w:t>), u</w:t>
      </w:r>
      <w:r w:rsidR="009A217C" w:rsidRPr="009A217C">
        <w:t>ng thư (40%), bệnh lý</w:t>
      </w:r>
      <w:r>
        <w:t xml:space="preserve"> </w:t>
      </w:r>
      <w:r w:rsidR="009A217C" w:rsidRPr="009A217C">
        <w:t>thần kinh (31</w:t>
      </w:r>
      <w:r>
        <w:t>%</w:t>
      </w:r>
      <w:r w:rsidR="009A217C" w:rsidRPr="009A217C">
        <w:t xml:space="preserve">). Theo Hiệp hội dinh dưỡng lâm </w:t>
      </w:r>
      <w:r w:rsidR="00205E2A">
        <w:t>sàng</w:t>
      </w:r>
      <w:r w:rsidR="009A217C" w:rsidRPr="009A217C">
        <w:t xml:space="preserve"> vả chuyển hóa Châu</w:t>
      </w:r>
      <w:r w:rsidR="00205E2A">
        <w:t xml:space="preserve"> </w:t>
      </w:r>
      <w:r w:rsidR="009A217C" w:rsidRPr="009A217C">
        <w:t>Âu, tỷ lệ suy dịnh dưỡng chiếm 20-60% người bệnh nằm viện và có đến 30-90% bị</w:t>
      </w:r>
      <w:r w:rsidR="00205E2A">
        <w:t xml:space="preserve"> </w:t>
      </w:r>
      <w:r w:rsidR="009A217C" w:rsidRPr="009A217C">
        <w:t xml:space="preserve">mất cân đối trong thời gian điều </w:t>
      </w:r>
      <w:r w:rsidR="00205E2A">
        <w:t>trị</w:t>
      </w:r>
      <w:r w:rsidR="009A217C" w:rsidRPr="009A217C">
        <w:t>, trong đó tỷ lệ suy dinh dưỡng (SDD) ở người</w:t>
      </w:r>
      <w:r w:rsidR="00205E2A">
        <w:t xml:space="preserve"> </w:t>
      </w:r>
      <w:r w:rsidR="009A217C" w:rsidRPr="009A217C">
        <w:t>bệnh phẫu thuật là 40-50%. Kết quả nghiên cứu tại Tây Ban Nha cho biết tỷ lệ</w:t>
      </w:r>
      <w:r w:rsidR="00205E2A">
        <w:t xml:space="preserve"> </w:t>
      </w:r>
      <w:r w:rsidR="009A217C" w:rsidRPr="009A217C">
        <w:t xml:space="preserve">suy dinh dưỡng gặp ở khoảng </w:t>
      </w:r>
      <w:r w:rsidR="00205E2A">
        <w:t>5</w:t>
      </w:r>
      <w:r w:rsidR="009A217C" w:rsidRPr="009A217C">
        <w:t>0% số người bệnh ngoại khoa. Nhóm người bệnh c</w:t>
      </w:r>
      <w:r w:rsidR="00205E2A">
        <w:t xml:space="preserve">ó </w:t>
      </w:r>
      <w:r w:rsidR="009A217C" w:rsidRPr="009A217C">
        <w:t>tình trạng dinh dưỡng tốt có thời gian nằm viện ngắn hơn so với nhóm người bệnh</w:t>
      </w:r>
      <w:r w:rsidR="00205E2A">
        <w:t xml:space="preserve"> </w:t>
      </w:r>
      <w:r w:rsidR="009A217C" w:rsidRPr="009A217C">
        <w:t>suy dinh dưỡng</w:t>
      </w:r>
      <w:r w:rsidR="00205E2A">
        <w:t>.</w:t>
      </w:r>
    </w:p>
    <w:p w14:paraId="69C3B761" w14:textId="7AA0F67D" w:rsidR="001B7F98" w:rsidRPr="001B7F98" w:rsidRDefault="009A217C" w:rsidP="00C23165">
      <w:r w:rsidRPr="009A217C">
        <w:t>Tại Vi</w:t>
      </w:r>
      <w:r w:rsidR="00ED126E">
        <w:t xml:space="preserve">ệt </w:t>
      </w:r>
      <w:r w:rsidRPr="009A217C">
        <w:t xml:space="preserve">Nam, tỷ lệ mắc suy dinh đường của người bệnh tại bệnh viện </w:t>
      </w:r>
      <w:r w:rsidR="00ED126E">
        <w:t>d</w:t>
      </w:r>
      <w:r w:rsidRPr="009A217C">
        <w:t>ao</w:t>
      </w:r>
      <w:r w:rsidR="00ED126E">
        <w:t xml:space="preserve"> </w:t>
      </w:r>
      <w:r w:rsidRPr="009A217C">
        <w:t>động khác nhau tùy theo từng loại bệnh ý, phụ thuộc vào các ngưỡng giá trị của các</w:t>
      </w:r>
      <w:r w:rsidR="00ED126E">
        <w:t xml:space="preserve"> </w:t>
      </w:r>
      <w:r w:rsidRPr="009A217C">
        <w:t>công cụ đánh gi</w:t>
      </w:r>
      <w:r w:rsidR="00ED126E">
        <w:t xml:space="preserve">á. </w:t>
      </w:r>
      <w:r w:rsidR="00ED126E" w:rsidRPr="009A217C">
        <w:t>Theo nghiên c</w:t>
      </w:r>
      <w:r w:rsidR="00ED126E">
        <w:t>ú</w:t>
      </w:r>
      <w:r w:rsidR="00ED126E" w:rsidRPr="009A217C">
        <w:t xml:space="preserve">u của Viện Dinh dưỡng có tới 60% </w:t>
      </w:r>
      <w:r w:rsidR="00ED126E">
        <w:t>BN</w:t>
      </w:r>
      <w:r w:rsidR="00ED126E" w:rsidRPr="009A217C">
        <w:t xml:space="preserve"> ở </w:t>
      </w:r>
      <w:r w:rsidR="00ED126E" w:rsidRPr="009A217C">
        <w:lastRenderedPageBreak/>
        <w:t>Việt</w:t>
      </w:r>
      <w:r w:rsidR="00ED126E">
        <w:t xml:space="preserve"> </w:t>
      </w:r>
      <w:r w:rsidRPr="009A217C">
        <w:t>Nam bị suy dinh dưỡng khi nằm viện. Đặc bi</w:t>
      </w:r>
      <w:r w:rsidR="000743AB">
        <w:t>ệ</w:t>
      </w:r>
      <w:r w:rsidRPr="009A217C">
        <w:t>t, nghiên cứu tại Bệnh viện Bạch Mai,</w:t>
      </w:r>
      <w:r w:rsidR="000743AB">
        <w:t xml:space="preserve"> t</w:t>
      </w:r>
      <w:r w:rsidRPr="009A217C">
        <w:t xml:space="preserve">rong số 308 người bệnh diễn </w:t>
      </w:r>
      <w:r w:rsidR="00205E2A">
        <w:t>trị</w:t>
      </w:r>
      <w:r w:rsidRPr="009A217C">
        <w:t xml:space="preserve"> ở khoa Tiêu h</w:t>
      </w:r>
      <w:r w:rsidR="00471626">
        <w:t>ó</w:t>
      </w:r>
      <w:r w:rsidRPr="009A217C">
        <w:t>a và Khoa Nội tiết th</w:t>
      </w:r>
      <w:r w:rsidR="00471626">
        <w:t>ì</w:t>
      </w:r>
      <w:r w:rsidRPr="009A217C">
        <w:t xml:space="preserve"> có đến 71</w:t>
      </w:r>
      <w:r w:rsidR="00471626">
        <w:t>.</w:t>
      </w:r>
      <w:r w:rsidRPr="009A217C">
        <w:t>9% bị</w:t>
      </w:r>
      <w:r w:rsidR="00471626">
        <w:t xml:space="preserve"> </w:t>
      </w:r>
      <w:r w:rsidRPr="009A217C">
        <w:t>suy dinh dưỡng. Một số trường hợp bệnh lý nặng như người bệnh phẫ</w:t>
      </w:r>
      <w:r w:rsidR="00471626">
        <w:t>u</w:t>
      </w:r>
      <w:r w:rsidRPr="009A217C">
        <w:t xml:space="preserve"> thuật gan m</w:t>
      </w:r>
      <w:r w:rsidR="00471626">
        <w:t>ậ</w:t>
      </w:r>
      <w:r w:rsidRPr="009A217C">
        <w:t>t</w:t>
      </w:r>
      <w:r w:rsidR="00471626">
        <w:t xml:space="preserve"> </w:t>
      </w:r>
      <w:r w:rsidRPr="009A217C">
        <w:t>t</w:t>
      </w:r>
      <w:r w:rsidR="00471626">
        <w:t>ụ</w:t>
      </w:r>
      <w:r w:rsidRPr="009A217C">
        <w:t>y</w:t>
      </w:r>
      <w:r w:rsidR="00471626">
        <w:t>,</w:t>
      </w:r>
      <w:r w:rsidRPr="009A217C">
        <w:t xml:space="preserve"> người bệnh ăn qua sond</w:t>
      </w:r>
      <w:r w:rsidR="00471626">
        <w:t>e</w:t>
      </w:r>
      <w:r w:rsidRPr="009A217C">
        <w:t xml:space="preserve"> dạ </w:t>
      </w:r>
      <w:r w:rsidR="00471626">
        <w:t>dà</w:t>
      </w:r>
      <w:r w:rsidRPr="009A217C">
        <w:t>y, tỷ lễ suy dình dưỡng có thể chiếm tới 70%. Th</w:t>
      </w:r>
      <w:r w:rsidR="00471626">
        <w:t>ờ</w:t>
      </w:r>
      <w:r w:rsidRPr="009A217C">
        <w:t>i</w:t>
      </w:r>
      <w:r w:rsidR="00471626">
        <w:t xml:space="preserve"> </w:t>
      </w:r>
      <w:r w:rsidR="00471626" w:rsidRPr="009A217C">
        <w:t>gian nằm v</w:t>
      </w:r>
      <w:r w:rsidR="00471626">
        <w:t>iện ké</w:t>
      </w:r>
      <w:r w:rsidRPr="009A217C">
        <w:t xml:space="preserve">o </w:t>
      </w:r>
      <w:r w:rsidR="00471626">
        <w:t>dà</w:t>
      </w:r>
      <w:r w:rsidRPr="009A217C">
        <w:t xml:space="preserve">i </w:t>
      </w:r>
      <w:r w:rsidR="00471626">
        <w:t>c</w:t>
      </w:r>
      <w:r w:rsidRPr="009A217C">
        <w:t xml:space="preserve">ó </w:t>
      </w:r>
      <w:r w:rsidR="00471626">
        <w:t>l</w:t>
      </w:r>
      <w:r w:rsidRPr="009A217C">
        <w:t>iên quan chặt ch</w:t>
      </w:r>
      <w:r w:rsidR="00471626">
        <w:t>ẽ</w:t>
      </w:r>
      <w:r w:rsidRPr="009A217C">
        <w:t xml:space="preserve"> với t</w:t>
      </w:r>
      <w:r w:rsidR="00471626">
        <w:t>ì</w:t>
      </w:r>
      <w:r w:rsidRPr="009A217C">
        <w:t>nh trạng dinh dưỡng</w:t>
      </w:r>
      <w:r w:rsidR="00471626">
        <w:t>.</w:t>
      </w:r>
      <w:r w:rsidRPr="009A217C">
        <w:t xml:space="preserve"> Đặc bi</w:t>
      </w:r>
      <w:r w:rsidR="00471626">
        <w:t>ệ</w:t>
      </w:r>
      <w:r w:rsidRPr="009A217C">
        <w:t xml:space="preserve">t </w:t>
      </w:r>
      <w:r w:rsidR="00471626">
        <w:t>hiện n</w:t>
      </w:r>
      <w:r w:rsidRPr="009A217C">
        <w:t>ay số người cao t</w:t>
      </w:r>
      <w:r w:rsidR="00471626">
        <w:t>uổ</w:t>
      </w:r>
      <w:r w:rsidRPr="009A217C">
        <w:t>i đi</w:t>
      </w:r>
      <w:r w:rsidR="00471626">
        <w:t>ề</w:t>
      </w:r>
      <w:r w:rsidRPr="009A217C">
        <w:t>u trị các bệnh mãn tính liên quan đến dinh dưỡng ng</w:t>
      </w:r>
      <w:r w:rsidR="00471626">
        <w:t>à</w:t>
      </w:r>
      <w:r w:rsidRPr="009A217C">
        <w:t>y c</w:t>
      </w:r>
      <w:r w:rsidR="00471626">
        <w:t>à</w:t>
      </w:r>
      <w:r w:rsidRPr="009A217C">
        <w:t>ng</w:t>
      </w:r>
      <w:r w:rsidR="00471626">
        <w:t xml:space="preserve"> </w:t>
      </w:r>
      <w:r w:rsidRPr="009A217C">
        <w:t xml:space="preserve">gia tăng. Suy dịnh dưỡng gặp </w:t>
      </w:r>
      <w:r w:rsidR="00471626">
        <w:t>khá</w:t>
      </w:r>
      <w:r w:rsidRPr="009A217C">
        <w:t xml:space="preserve"> cao ở </w:t>
      </w:r>
      <w:r w:rsidR="00471626">
        <w:t>BN</w:t>
      </w:r>
      <w:r w:rsidRPr="009A217C">
        <w:t xml:space="preserve"> ung thư, người bệnh mắc các bệnh lý</w:t>
      </w:r>
      <w:r w:rsidR="00471626">
        <w:t xml:space="preserve"> </w:t>
      </w:r>
      <w:r w:rsidRPr="009A217C">
        <w:t xml:space="preserve">ngoại khoa nhưng gặp thấp hơn ở người bệnh điẫu </w:t>
      </w:r>
      <w:r w:rsidR="00205E2A">
        <w:t>trị</w:t>
      </w:r>
      <w:r w:rsidRPr="009A217C">
        <w:t xml:space="preserve"> </w:t>
      </w:r>
      <w:r w:rsidR="00471626">
        <w:t>n</w:t>
      </w:r>
      <w:r w:rsidRPr="009A217C">
        <w:t>ội khoa</w:t>
      </w:r>
      <w:r w:rsidR="00471626">
        <w:t>.</w:t>
      </w:r>
    </w:p>
    <w:p w14:paraId="1BC45A07" w14:textId="3E481A45" w:rsidR="001B7F98" w:rsidRPr="001B7F98" w:rsidRDefault="001B7F98" w:rsidP="00C23165">
      <w:pPr>
        <w:pStyle w:val="Heading3"/>
      </w:pPr>
      <w:bookmarkStart w:id="122" w:name="_Toc126527766"/>
      <w:bookmarkStart w:id="123" w:name="_Toc130922000"/>
      <w:r w:rsidRPr="001B7F98">
        <w:t>4</w:t>
      </w:r>
      <w:r w:rsidR="00471626">
        <w:t>.</w:t>
      </w:r>
      <w:r w:rsidRPr="001B7F98">
        <w:t>2</w:t>
      </w:r>
      <w:r w:rsidR="00471626">
        <w:t>.</w:t>
      </w:r>
      <w:r w:rsidRPr="001B7F98">
        <w:t>1. Tình trạng dịnh dưỡng của bệnh nhân lao theo chỉ số B</w:t>
      </w:r>
      <w:r w:rsidR="0066715C">
        <w:t>MI</w:t>
      </w:r>
      <w:bookmarkEnd w:id="122"/>
      <w:bookmarkEnd w:id="123"/>
    </w:p>
    <w:p w14:paraId="56BE8114" w14:textId="40B9E6B8" w:rsidR="001B7F98" w:rsidRPr="001B7F98" w:rsidRDefault="001B7F98" w:rsidP="00C23165">
      <w:r w:rsidRPr="001B7F98">
        <w:t>B</w:t>
      </w:r>
      <w:r w:rsidR="0066715C">
        <w:t>M</w:t>
      </w:r>
      <w:r w:rsidRPr="001B7F98">
        <w:t xml:space="preserve">I là một các chỉ số quan trọng việc đánh giá </w:t>
      </w:r>
      <w:r w:rsidR="0066715C">
        <w:t>tình trạng</w:t>
      </w:r>
      <w:r w:rsidRPr="001B7F98">
        <w:t xml:space="preserve"> </w:t>
      </w:r>
      <w:r w:rsidR="0066715C">
        <w:t>dinh dưỡng</w:t>
      </w:r>
      <w:r w:rsidRPr="001B7F98">
        <w:t xml:space="preserve"> đ</w:t>
      </w:r>
      <w:r w:rsidR="0066715C">
        <w:t>ố</w:t>
      </w:r>
      <w:r w:rsidRPr="001B7F98">
        <w:t>i</w:t>
      </w:r>
    </w:p>
    <w:p w14:paraId="1E4A43B3" w14:textId="77777777" w:rsidR="00B95E40" w:rsidRDefault="001B7F98" w:rsidP="00C23165">
      <w:r w:rsidRPr="001B7F98">
        <w:t xml:space="preserve">với </w:t>
      </w:r>
      <w:r w:rsidR="0066715C">
        <w:t>BN</w:t>
      </w:r>
      <w:r w:rsidRPr="001B7F98">
        <w:t xml:space="preserve"> lao trong khi gia tăng tình trạng mắc lao toàn </w:t>
      </w:r>
      <w:r w:rsidR="00A052E7">
        <w:t>cầu</w:t>
      </w:r>
      <w:r w:rsidRPr="001B7F98">
        <w:t>. Việc đánh giá BMI tại</w:t>
      </w:r>
      <w:r w:rsidR="00A052E7">
        <w:t xml:space="preserve"> </w:t>
      </w:r>
      <w:r w:rsidRPr="001B7F98">
        <w:t>thời điểm khi vào viện là rất có giá trị giúp cho cắn bộ y tế đánh giá được tỉnh</w:t>
      </w:r>
      <w:r w:rsidR="00A052E7">
        <w:t xml:space="preserve"> </w:t>
      </w:r>
      <w:r w:rsidRPr="001B7F98">
        <w:t>trạng dinh dưỡng đưa ra chế độ điều trị và chế độ đình dưỡng hợp lí. Kết quả BM</w:t>
      </w:r>
      <w:r w:rsidR="00B95E40">
        <w:t xml:space="preserve">I </w:t>
      </w:r>
      <w:r w:rsidRPr="001B7F98">
        <w:t xml:space="preserve">giúp cho NVYT để dàng phản loại NB theo đối </w:t>
      </w:r>
      <w:r w:rsidR="0066715C">
        <w:t>tình trạng</w:t>
      </w:r>
      <w:r w:rsidRPr="001B7F98">
        <w:t xml:space="preserve"> tăng cần và đấp ứng</w:t>
      </w:r>
      <w:r w:rsidR="00B95E40">
        <w:t xml:space="preserve"> </w:t>
      </w:r>
      <w:r w:rsidRPr="001B7F98">
        <w:t xml:space="preserve">điều trị với thuốc lao. Khí nhập viện </w:t>
      </w:r>
      <w:r w:rsidR="00B95E40">
        <w:t>B</w:t>
      </w:r>
      <w:r w:rsidRPr="001B7F98">
        <w:t>N thường trong tình trạng sút cân đo ảnh</w:t>
      </w:r>
      <w:r w:rsidR="00B95E40">
        <w:t xml:space="preserve"> </w:t>
      </w:r>
      <w:r w:rsidRPr="001B7F98">
        <w:t>hướng cửa t</w:t>
      </w:r>
      <w:r w:rsidR="00B95E40">
        <w:t>ì</w:t>
      </w:r>
      <w:r w:rsidRPr="001B7F98">
        <w:t>nh tr</w:t>
      </w:r>
      <w:r w:rsidR="00B95E40">
        <w:t>ạ</w:t>
      </w:r>
      <w:r w:rsidRPr="001B7F98">
        <w:t>ng bệnh, ch</w:t>
      </w:r>
      <w:r w:rsidR="00B95E40">
        <w:t>ức</w:t>
      </w:r>
      <w:r w:rsidRPr="001B7F98">
        <w:t xml:space="preserve"> năng gan suy gi</w:t>
      </w:r>
      <w:r w:rsidR="00B95E40">
        <w:t>ảm</w:t>
      </w:r>
      <w:r w:rsidRPr="001B7F98">
        <w:t>, khả năng hấp thụ các chất</w:t>
      </w:r>
      <w:r w:rsidR="00B95E40">
        <w:t xml:space="preserve"> </w:t>
      </w:r>
      <w:r w:rsidRPr="001B7F98">
        <w:t>dinh duỡng kếm vã tác hại của thuốc ho cũng như t</w:t>
      </w:r>
      <w:r w:rsidR="00B95E40">
        <w:t>â</w:t>
      </w:r>
      <w:r w:rsidRPr="001B7F98">
        <w:t xml:space="preserve">m </w:t>
      </w:r>
      <w:r w:rsidR="00B95E40">
        <w:t>lí lo</w:t>
      </w:r>
      <w:r w:rsidRPr="001B7F98">
        <w:t xml:space="preserve"> lắng v</w:t>
      </w:r>
      <w:r w:rsidR="00B95E40">
        <w:t>à</w:t>
      </w:r>
      <w:r w:rsidRPr="001B7F98">
        <w:t xml:space="preserve"> thối quen</w:t>
      </w:r>
      <w:r w:rsidR="00B95E40">
        <w:t xml:space="preserve"> </w:t>
      </w:r>
      <w:r w:rsidRPr="001B7F98">
        <w:t>sinh hoạt không tốt như sử đựng rượu bia hút thuốc lá. Cân nặng của bệnh nhân</w:t>
      </w:r>
      <w:r w:rsidR="00B95E40">
        <w:t xml:space="preserve"> </w:t>
      </w:r>
      <w:r w:rsidRPr="001B7F98">
        <w:t>tăng là dẫu hiệu cho thấy bệnh nhân đáp ứng ứng với phác đỏ điền trị nhanh</w:t>
      </w:r>
      <w:r w:rsidR="00B95E40">
        <w:t xml:space="preserve"> </w:t>
      </w:r>
      <w:r w:rsidRPr="001B7F98">
        <w:t xml:space="preserve">chông cải thiện tình trạng bệnh. Ngược lại </w:t>
      </w:r>
      <w:r w:rsidR="0066715C">
        <w:t>tình trạng</w:t>
      </w:r>
      <w:r w:rsidRPr="001B7F98">
        <w:t xml:space="preserve"> thiểu tăng cân hay sút cân</w:t>
      </w:r>
      <w:r w:rsidR="00B95E40">
        <w:t xml:space="preserve"> </w:t>
      </w:r>
      <w:r w:rsidRPr="001B7F98">
        <w:t xml:space="preserve">là đấu hiệu cho thấy bệnh nhân không đáp ứng với phác đồ điểu trị, </w:t>
      </w:r>
      <w:r w:rsidR="0066715C">
        <w:t>tình trạng</w:t>
      </w:r>
      <w:r w:rsidR="00B95E40">
        <w:t xml:space="preserve"> </w:t>
      </w:r>
      <w:r w:rsidRPr="001B7F98">
        <w:t>sức khỏe suy giă: Một số nghiễn cứu của cắc tắc giá Hannihan. CC và cộng sự</w:t>
      </w:r>
      <w:r w:rsidR="00B95E40">
        <w:t xml:space="preserve"> </w:t>
      </w:r>
      <w:r w:rsidRPr="001B7F98">
        <w:t>và Khan. A và cộng sự chứng tô rằng suy dinh dưỡng hay sự thiếu tăng cân trong</w:t>
      </w:r>
      <w:r w:rsidR="00B95E40">
        <w:t xml:space="preserve"> </w:t>
      </w:r>
      <w:r w:rsidRPr="001B7F98">
        <w:t xml:space="preserve">cu trình điều </w:t>
      </w:r>
      <w:r w:rsidRPr="001B7F98">
        <w:lastRenderedPageBreak/>
        <w:t xml:space="preserve">trị lâm gia tăng </w:t>
      </w:r>
      <w:r w:rsidR="0066715C">
        <w:t>tình trạng</w:t>
      </w:r>
      <w:r w:rsidRPr="001B7F98">
        <w:t xml:space="preserve"> nặng của bệnh, giám đáp ứng điều trị và</w:t>
      </w:r>
      <w:r w:rsidR="00B95E40">
        <w:t xml:space="preserve"> </w:t>
      </w:r>
      <w:r w:rsidRPr="001B7F98">
        <w:t>tăng nguy cơ từ vong. BMI tăng trước khi ra viện cho thấy hiệu quả của việc</w:t>
      </w:r>
      <w:r w:rsidR="00B95E40">
        <w:t xml:space="preserve"> </w:t>
      </w:r>
      <w:r w:rsidRPr="001B7F98">
        <w:t xml:space="preserve">châm sóc về chế độ n, cũng như sự phối hợp trong tư </w:t>
      </w:r>
      <w:r w:rsidR="00972917">
        <w:t>vấn</w:t>
      </w:r>
      <w:r w:rsidRPr="001B7F98">
        <w:t xml:space="preserve"> dinh dưỡng của nhân</w:t>
      </w:r>
      <w:r w:rsidR="00B95E40">
        <w:t xml:space="preserve"> v</w:t>
      </w:r>
      <w:r w:rsidRPr="001B7F98">
        <w:t>iên y tế, người bệnh, hiệu quả của việc sử dụng thuốc bảo vệ chức năng gan,</w:t>
      </w:r>
      <w:r w:rsidR="00B95E40">
        <w:t xml:space="preserve"> </w:t>
      </w:r>
      <w:r w:rsidRPr="001B7F98">
        <w:t>viamin và đáp ứng thuốc lao trong quả trình điều trị cũng như thay đối các thôi</w:t>
      </w:r>
      <w:r w:rsidR="00B95E40">
        <w:t xml:space="preserve"> </w:t>
      </w:r>
      <w:r w:rsidRPr="001B7F98">
        <w:t>quen sinh hoạt nhận thức tằm quan trọng của bệnh với súc khỏe</w:t>
      </w:r>
      <w:r w:rsidR="00B95E40">
        <w:t>.</w:t>
      </w:r>
    </w:p>
    <w:p w14:paraId="6349CDA9" w14:textId="77777777" w:rsidR="00B95E40" w:rsidRDefault="001B7F98" w:rsidP="00C23165">
      <w:r w:rsidRPr="001B7F98">
        <w:t xml:space="preserve">Theo các tác giá Podetwis LS nghiền cứu về tác động của suy </w:t>
      </w:r>
      <w:r w:rsidR="008A7F86">
        <w:t>dinh dưỡng</w:t>
      </w:r>
      <w:r w:rsidRPr="001B7F98">
        <w:t xml:space="preserve"> tối</w:t>
      </w:r>
      <w:r w:rsidR="00B95E40">
        <w:t xml:space="preserve"> </w:t>
      </w:r>
      <w:r w:rsidRPr="001B7F98">
        <w:t xml:space="preserve">biểu hiện lâm </w:t>
      </w:r>
      <w:r w:rsidR="00205E2A">
        <w:t>sàng</w:t>
      </w:r>
      <w:r w:rsidRPr="001B7F98">
        <w:t xml:space="preserve"> và</w:t>
      </w:r>
      <w:r w:rsidR="00B95E40">
        <w:t xml:space="preserve"> </w:t>
      </w:r>
      <w:r w:rsidRPr="001B7F98">
        <w:t xml:space="preserve">lên cửu về bổ sung các chất đình đường cho người dang điều </w:t>
      </w:r>
      <w:r w:rsidR="00205E2A">
        <w:t>trị</w:t>
      </w:r>
      <w:r w:rsidRPr="001B7F98">
        <w:t xml:space="preserve"> lao</w:t>
      </w:r>
      <w:r w:rsidR="00B95E40">
        <w:t xml:space="preserve"> </w:t>
      </w:r>
      <w:r w:rsidRPr="001B7F98">
        <w:t>lệ tử vong ở bệnh nhẫn lao năm 2011 vả tắc giả Sinclair và</w:t>
      </w:r>
      <w:r w:rsidR="00B95E40">
        <w:t xml:space="preserve"> </w:t>
      </w:r>
      <w:r w:rsidRPr="001B7F98">
        <w:t>công sự m</w:t>
      </w:r>
      <w:r w:rsidR="00B95E40">
        <w:t xml:space="preserve"> </w:t>
      </w:r>
      <w:r w:rsidRPr="001B7F98">
        <w:t>säm 2017 cho thấy ý nghĩa của đỉnh đường trong điều trị lao. Khi được cung</w:t>
      </w:r>
      <w:r w:rsidR="00B95E40">
        <w:t xml:space="preserve"> </w:t>
      </w:r>
      <w:r w:rsidRPr="001B7F98">
        <w:t>cấp đầy đủ các chất dinh đường các ý</w:t>
      </w:r>
      <w:r w:rsidR="00B95E40">
        <w:t xml:space="preserve"> </w:t>
      </w:r>
      <w:r w:rsidRPr="001B7F98">
        <w:t>tổ vĩ lượng giớp bệnh nhân lao tăng khả</w:t>
      </w:r>
      <w:r w:rsidR="00B95E40">
        <w:t xml:space="preserve"> </w:t>
      </w:r>
      <w:r w:rsidRPr="001B7F98">
        <w:t>năng miễn địch, đáp ứng tất phác đồ điều tr, hỗ trợ chức năng gan và tránh dẫn</w:t>
      </w:r>
      <w:r w:rsidR="00B95E40">
        <w:t xml:space="preserve"> </w:t>
      </w:r>
      <w:r w:rsidR="002401D7" w:rsidRPr="002401D7">
        <w:t xml:space="preserve">tới </w:t>
      </w:r>
      <w:r w:rsidR="0066715C">
        <w:t>tình trạng</w:t>
      </w:r>
      <w:r w:rsidR="002401D7" w:rsidRPr="002401D7">
        <w:t xml:space="preserve"> say dinh </w:t>
      </w:r>
      <w:r w:rsidR="008A7F86">
        <w:t>dưỡng</w:t>
      </w:r>
      <w:r w:rsidR="002401D7" w:rsidRPr="002401D7">
        <w:t>, sút cân trong thời gian mắc bệnh. BMI &gt;18,5 giúp</w:t>
      </w:r>
      <w:r w:rsidR="00B95E40">
        <w:t xml:space="preserve"> </w:t>
      </w:r>
      <w:r w:rsidR="002401D7" w:rsidRPr="002401D7">
        <w:t>lâm giảm tình trạng mắc bệnh và nguy cơ tử vong</w:t>
      </w:r>
      <w:r w:rsidR="00B95E40">
        <w:t>.</w:t>
      </w:r>
    </w:p>
    <w:p w14:paraId="042EDB4A" w14:textId="77777777" w:rsidR="00B95E40" w:rsidRDefault="00B95E40" w:rsidP="00C23165">
      <w:r>
        <w:t>T</w:t>
      </w:r>
      <w:r w:rsidR="002401D7" w:rsidRPr="002401D7">
        <w:t>rong nghiên cứu của chúng tôi, trung bình BMI của đổi tượng nghiền cứu đạt</w:t>
      </w:r>
      <w:r>
        <w:t xml:space="preserve"> </w:t>
      </w:r>
      <w:r w:rsidR="002401D7" w:rsidRPr="002401D7">
        <w:t>mmúc rất thấp chỉ cô 17.23; kết quả này tương tự với nghiên cứu của Nguyễn Thị</w:t>
      </w:r>
      <w:r>
        <w:t xml:space="preserve"> </w:t>
      </w:r>
      <w:r w:rsidR="002401D7" w:rsidRPr="002401D7">
        <w:t>Thủy Dương (2007) là 17,92; điều đó cho thấy đối với những người bệnh lao cần</w:t>
      </w:r>
      <w:r>
        <w:t xml:space="preserve"> </w:t>
      </w:r>
      <w:r w:rsidR="002401D7" w:rsidRPr="002401D7">
        <w:t>được quan tâm hơn nữa để bù đp cho quá trinh chống đỡ bệnh tật trong thời gian</w:t>
      </w:r>
      <w:r>
        <w:t xml:space="preserve"> </w:t>
      </w:r>
      <w:r w:rsidR="002401D7" w:rsidRPr="002401D7">
        <w:t>điều trị lâu dải cũng như sau quá trình điều trị</w:t>
      </w:r>
      <w:r>
        <w:t>.</w:t>
      </w:r>
    </w:p>
    <w:p w14:paraId="0438FD27" w14:textId="77777777" w:rsidR="00623F3C" w:rsidRDefault="002401D7" w:rsidP="00C23165">
      <w:r w:rsidRPr="002401D7">
        <w:t>Kết quả đánh giá 380 bệnh nhân có 184/380 (48,456) NB lao được đánh giá là</w:t>
      </w:r>
      <w:r w:rsidR="00B95E40">
        <w:t xml:space="preserve"> </w:t>
      </w:r>
      <w:r w:rsidRPr="002401D7">
        <w:t>SDD, trong đỏ gẩy độ 1, độ 2, độ 3 chiếm tỷ lệ lần lượt lã 28.2%; 16,3%; 3.9%. Kết</w:t>
      </w:r>
      <w:r w:rsidR="00B95E40">
        <w:t xml:space="preserve"> </w:t>
      </w:r>
      <w:r w:rsidRPr="002401D7">
        <w:t>quả này phù hợp với nghiên cứu của Dương Quang Tuấn (2015) bệnh nhân ở mức</w:t>
      </w:r>
      <w:r w:rsidR="00B95E40">
        <w:t xml:space="preserve"> </w:t>
      </w:r>
      <w:r w:rsidRPr="002401D7">
        <w:t>trong đó gầy độ 1. độ 2, độ 3 chiếm tỷ lệ lần lượt là 26,7%; 12.9%;</w:t>
      </w:r>
      <w:r w:rsidR="00B95E40">
        <w:t xml:space="preserve"> </w:t>
      </w:r>
      <w:r w:rsidRPr="002401D7">
        <w:t>9,9%; nghiên cứu của Dodor, E. (2008), bệnh nhân ở mức gẫy chiếm 51%, trong đó</w:t>
      </w:r>
      <w:r w:rsidR="00B95E40">
        <w:t xml:space="preserve"> </w:t>
      </w:r>
      <w:r w:rsidRPr="002401D7">
        <w:t xml:space="preserve">sấy </w:t>
      </w:r>
      <w:r w:rsidRPr="002401D7">
        <w:lastRenderedPageBreak/>
        <w:t>chiếm 49;</w:t>
      </w:r>
      <w:r w:rsidR="00B95E40">
        <w:t xml:space="preserve"> </w:t>
      </w:r>
      <w:r w:rsidRPr="002401D7">
        <w:t>SẦy độ 1.23 chiếm lần lượt là 24%, 12% và 15%, nghiên cửu của Abdirdhman</w:t>
      </w:r>
      <w:r w:rsidR="00B95E40">
        <w:t xml:space="preserve"> </w:t>
      </w:r>
      <w:r w:rsidRPr="002401D7">
        <w:t>(200), bệnh nhân ở mức gẩy chiếm 57%, trong đó gẩy độ 12.3 chiếm lần lượt là</w:t>
      </w:r>
      <w:r w:rsidR="00B95E40">
        <w:t xml:space="preserve"> </w:t>
      </w:r>
      <w:r w:rsidRPr="002401D7">
        <w:t>22%, 149, 219 [39][40]. Tuy vậy, kết quả nghiền cứu không tương đồng so với</w:t>
      </w:r>
      <w:r w:rsidR="00B95E40">
        <w:t xml:space="preserve"> </w:t>
      </w:r>
      <w:r w:rsidRPr="002401D7">
        <w:t>nghiên cửu của Nguyễn Thị Thủy Dương (2007) là 62,7%, Nguyễn Thị Xuân Ảnh</w:t>
      </w:r>
      <w:r w:rsidR="00B95E40">
        <w:t xml:space="preserve"> </w:t>
      </w:r>
      <w:r w:rsidRPr="002401D7">
        <w:t>(2009), với 84% bệnh nhân vào viện với SDD theo BMI [50]{51]. Nghiền cứu của</w:t>
      </w:r>
      <w:r w:rsidR="00B95E40">
        <w:t xml:space="preserve"> </w:t>
      </w:r>
      <w:r w:rsidRPr="002401D7">
        <w:t>Đỗ Thị Ngọc Diệp và cộng sự đánh giá TTDD bằng nhiễu phương pháp khác nhau</w:t>
      </w:r>
      <w:r w:rsidR="00B95E40">
        <w:t xml:space="preserve"> </w:t>
      </w:r>
      <w:r w:rsidRPr="002401D7">
        <w:t>trên 200 người bệnh nội rủ tại Bệnh viện Thắng nhất thành phổ Hỗ Chỉ Minh năm</w:t>
      </w:r>
      <w:r w:rsidR="00B95E40">
        <w:t xml:space="preserve"> </w:t>
      </w:r>
      <w:r w:rsidRPr="002401D7">
        <w:t>2012 bao gầm các chuyên Khoa: Y học cỗ truyền, Tiêu hóa, Hô hắp, TÌm mạch</w:t>
      </w:r>
      <w:r w:rsidR="00B95E40">
        <w:t xml:space="preserve"> </w:t>
      </w:r>
      <w:r w:rsidRPr="002401D7">
        <w:t>Thận cho thấy, tỉ lệ SDD đánh giá theo phương pháp khác nhau thỉ cho kết quả</w:t>
      </w:r>
      <w:r w:rsidR="00B95E40">
        <w:t xml:space="preserve"> khác nhau</w:t>
      </w:r>
      <w:r w:rsidRPr="002401D7">
        <w:t>, đánh giá theo BMI tỉ lệ người bệnh SDD chỉ cổ 10,</w:t>
      </w:r>
      <w:r w:rsidR="00B95E40">
        <w:t xml:space="preserve"> </w:t>
      </w:r>
      <w:r w:rsidRPr="002401D7">
        <w:t>nhưng theo,</w:t>
      </w:r>
      <w:r w:rsidR="00B95E40">
        <w:t xml:space="preserve"> </w:t>
      </w:r>
      <w:r w:rsidRPr="002401D7">
        <w:t>phương pháp SGA, tỉ lệ nãy là 34,6% thấp hơn so với nghiên cứu của chủng tôi có</w:t>
      </w:r>
      <w:r w:rsidR="00B95E40">
        <w:t xml:space="preserve"> </w:t>
      </w:r>
      <w:r w:rsidRPr="002401D7">
        <w:t xml:space="preserve">thể do đối tượng nghiên cứu của chúng tôi trên người bệnh lao có thể cổ </w:t>
      </w:r>
      <w:r w:rsidR="0066715C">
        <w:t>tình trạng</w:t>
      </w:r>
      <w:r w:rsidR="00B95E40">
        <w:t xml:space="preserve"> </w:t>
      </w:r>
      <w:r w:rsidRPr="002401D7">
        <w:t>bệnh nặng hơn. Điễu này cảng chứng tỏ đánh giá TTDD trên đổi tượng người</w:t>
      </w:r>
      <w:r w:rsidR="008D3B99">
        <w:t xml:space="preserve"> </w:t>
      </w:r>
      <w:r w:rsidRPr="002401D7">
        <w:t>bệnh chỉ bằng BMI thỉ chưa toàn diện và đầy đủ. Theo kết quá nghiên của Phạm</w:t>
      </w:r>
      <w:r w:rsidR="008D3B99">
        <w:t xml:space="preserve"> </w:t>
      </w:r>
      <w:r w:rsidRPr="002401D7">
        <w:t>Thu Hương và Nghiêm Nguyệt Thu tại Bệnh viện Bạch Mai đánh giá TTDD của</w:t>
      </w:r>
      <w:r w:rsidR="008D3B99">
        <w:t xml:space="preserve"> </w:t>
      </w:r>
      <w:r w:rsidR="007E1330" w:rsidRPr="007E1330">
        <w:t>bệnh nhân khoa Tiểu hóa và Nội tiế theo BMI cho thấy tỷ lệ bệnh nhân SDD có</w:t>
      </w:r>
      <w:r w:rsidR="008D3B99">
        <w:t xml:space="preserve"> </w:t>
      </w:r>
      <w:r w:rsidR="007E1330" w:rsidRPr="007E1330">
        <w:t>BMI đưới 18,5 của 2 khoa là 26,7%, thấp hơn so với nghiên cứu của chúng tôi đó</w:t>
      </w:r>
      <w:r w:rsidR="008D3B99">
        <w:t xml:space="preserve"> </w:t>
      </w:r>
      <w:r w:rsidR="007E1330" w:rsidRPr="007E1330">
        <w:t>đổi tượng, mức độ và tính chất bệnh 2 khoa nảy khác nghiên cứu của chúng tôi.</w:t>
      </w:r>
      <w:r w:rsidR="008D3B99">
        <w:t xml:space="preserve"> </w:t>
      </w:r>
      <w:r w:rsidR="007E1330" w:rsidRPr="007E1330">
        <w:t>Một nghiên cứu được tiến hành tại Trùng tâm Y học hạt nhân và Ung bướu Bệnh</w:t>
      </w:r>
      <w:r w:rsidR="00225BB5">
        <w:t xml:space="preserve"> v</w:t>
      </w:r>
      <w:r w:rsidR="007E1330" w:rsidRPr="007E1330">
        <w:t>ện Bạch Mai năm 2012 trên 70 bệnh nhân ung thư đại trực trầng nhập viện trong</w:t>
      </w:r>
      <w:r w:rsidR="00225BB5">
        <w:t xml:space="preserve"> </w:t>
      </w:r>
      <w:r w:rsidR="007E1330" w:rsidRPr="007E1330">
        <w:t>vòng 48 giờ cũng của tác giả Phạm Thị Thu Hương và cộng sự cho thấy,</w:t>
      </w:r>
      <w:r w:rsidR="00225BB5">
        <w:t xml:space="preserve"> </w:t>
      </w:r>
      <w:r w:rsidR="007E1330" w:rsidRPr="007E1330">
        <w:t>BMI&lt;18,5 ở đổi tượng bệnh nhân nảy là 5§,696[53], cao hơn kết quá của chúng tôi</w:t>
      </w:r>
      <w:r w:rsidR="00225BB5">
        <w:t xml:space="preserve"> </w:t>
      </w:r>
      <w:r w:rsidR="007E1330" w:rsidRPr="007E1330">
        <w:t>là 48.4% có thể do đối tượng nghiên cứu của chúng tối lä toàn bộ bệnh nhân lao</w:t>
      </w:r>
      <w:r w:rsidR="00225BB5">
        <w:t xml:space="preserve"> </w:t>
      </w:r>
      <w:r w:rsidR="007E1330" w:rsidRPr="007E1330">
        <w:t>còn trong nghiên cứu của Nguyễn Thị Thu Hương là trên đối tượng ung thư đại</w:t>
      </w:r>
      <w:r w:rsidR="00225BB5">
        <w:t xml:space="preserve"> t</w:t>
      </w:r>
      <w:r w:rsidR="007E1330" w:rsidRPr="007E1330">
        <w:t>rắng và cỡ mẫu nhỏ</w:t>
      </w:r>
      <w:r w:rsidR="00225BB5">
        <w:t>.</w:t>
      </w:r>
    </w:p>
    <w:p w14:paraId="58AC30A3" w14:textId="40DC9CD9" w:rsidR="00F73620" w:rsidRDefault="007E1330" w:rsidP="00C23165">
      <w:r w:rsidRPr="007E1330">
        <w:lastRenderedPageBreak/>
        <w:t>Một số nghiên cứu của các ác giả nước ngoài cũng cho những nhận định tương tự.</w:t>
      </w:r>
      <w:r w:rsidR="00623F3C">
        <w:t xml:space="preserve"> </w:t>
      </w:r>
      <w:r w:rsidRPr="007E1330">
        <w:t>Tỷ lệ nảy ở người bệnh lao theo chỉ số BMI có thể dao động trong khoảng 20-60% tủy</w:t>
      </w:r>
      <w:r w:rsidR="00623F3C">
        <w:t xml:space="preserve"> </w:t>
      </w:r>
      <w:r w:rsidRPr="007E1330">
        <w:t>theo nghiên cứu. Một nghiên cứu tại Nepal cho thấy, tý lệ này là 28.3% [54]. C</w:t>
      </w:r>
      <w:r w:rsidR="00F73620">
        <w:t>ò</w:t>
      </w:r>
      <w:r w:rsidRPr="007E1330">
        <w:t>n một</w:t>
      </w:r>
      <w:r w:rsidR="00623F3C">
        <w:t xml:space="preserve"> </w:t>
      </w:r>
      <w:r w:rsidRPr="007E1330">
        <w:t xml:space="preserve">nghiên cứu khác tại Malawy cho biếttỷ lệ này là </w:t>
      </w:r>
      <w:r w:rsidR="00623F3C">
        <w:t>28.3%.</w:t>
      </w:r>
    </w:p>
    <w:p w14:paraId="69B57A78" w14:textId="77777777" w:rsidR="00393F96" w:rsidRDefault="007E1330" w:rsidP="00C23165">
      <w:r w:rsidRPr="007E1330">
        <w:t>Một số tắc giả nhận định chỉ số BMI là công cụ đơn giản để đánh giá nhưng</w:t>
      </w:r>
      <w:r w:rsidR="00623F3C">
        <w:t xml:space="preserve"> </w:t>
      </w:r>
      <w:r w:rsidRPr="007E1330">
        <w:t xml:space="preserve">nhiễu trường hợp không đủ độ nhạy để đánh giá tổng thể </w:t>
      </w:r>
      <w:r w:rsidR="0066715C">
        <w:t>tình trạng</w:t>
      </w:r>
      <w:r w:rsidRPr="007E1330">
        <w:t xml:space="preserve"> dinh </w:t>
      </w:r>
      <w:r w:rsidR="00DA4C9B">
        <w:t>dưỡng</w:t>
      </w:r>
      <w:r w:rsidR="00623F3C">
        <w:t xml:space="preserve"> </w:t>
      </w:r>
      <w:r w:rsidRPr="007E1330">
        <w:t>người bệnh nằm viện. BMI nhiều khi không tương ứng vớ</w:t>
      </w:r>
      <w:r w:rsidR="00623F3C">
        <w:t xml:space="preserve"> </w:t>
      </w:r>
      <w:r w:rsidRPr="007E1330">
        <w:t xml:space="preserve">dấu hiệu lâm </w:t>
      </w:r>
      <w:r w:rsidR="00205E2A">
        <w:t>sàng</w:t>
      </w:r>
      <w:r w:rsidR="00393F96">
        <w:t xml:space="preserve"> </w:t>
      </w:r>
      <w:r w:rsidRPr="007E1330">
        <w:t>các chỉ số hóa sinh</w:t>
      </w:r>
      <w:r w:rsidR="00393F96">
        <w:t>. M</w:t>
      </w:r>
      <w:r w:rsidRPr="007E1330">
        <w:t xml:space="preserve">ột số tắc giá khi so sánh </w:t>
      </w:r>
      <w:r w:rsidR="0066715C">
        <w:t>tình trạng</w:t>
      </w:r>
      <w:r w:rsidRPr="007E1330">
        <w:t xml:space="preserve"> đình đường theo</w:t>
      </w:r>
      <w:r w:rsidR="00393F96">
        <w:t xml:space="preserve"> </w:t>
      </w:r>
      <w:r w:rsidRPr="007E1330">
        <w:t>sắc cách đánh giá khác nhau đãcho thấy B</w:t>
      </w:r>
      <w:r w:rsidR="00393F96">
        <w:t>MI</w:t>
      </w:r>
      <w:r w:rsidRPr="007E1330">
        <w:t xml:space="preserve"> không ph</w:t>
      </w:r>
      <w:r w:rsidR="00393F96">
        <w:t>ải</w:t>
      </w:r>
      <w:r w:rsidRPr="007E1330">
        <w:t xml:space="preserve"> là một phương pháp thích</w:t>
      </w:r>
      <w:r w:rsidR="00393F96">
        <w:t xml:space="preserve"> </w:t>
      </w:r>
      <w:r w:rsidRPr="007E1330">
        <w:t>hợp để đánh gi tác động của suy dịnh dưỡn ở người bệnh nhập viện so với thang</w:t>
      </w:r>
      <w:r w:rsidR="00393F96">
        <w:t xml:space="preserve"> </w:t>
      </w:r>
      <w:r w:rsidRPr="007E1330">
        <w:t>phân loi SGA</w:t>
      </w:r>
      <w:r w:rsidR="00393F96">
        <w:t>.</w:t>
      </w:r>
    </w:p>
    <w:p w14:paraId="3DE8D379" w14:textId="77777777" w:rsidR="00393F96" w:rsidRDefault="007E1330" w:rsidP="00C23165">
      <w:r w:rsidRPr="007E1330">
        <w:t>Hiện nay rất nhiều nơi sử đụng chỉ số BMI đánh giá TTDD của người bệnh</w:t>
      </w:r>
      <w:r w:rsidR="00393F96">
        <w:t xml:space="preserve"> c</w:t>
      </w:r>
      <w:r w:rsidRPr="007E1330">
        <w:t>ó thể nói, căn cử vào BMI, tuổi, g</w:t>
      </w:r>
      <w:r w:rsidR="00393F96">
        <w:t xml:space="preserve">iới </w:t>
      </w:r>
      <w:r w:rsidRPr="007E1330">
        <w:t>công thêm các yên tổ gây tiêu tốn năng</w:t>
      </w:r>
      <w:r w:rsidR="00393F96">
        <w:t xml:space="preserve"> </w:t>
      </w:r>
      <w:r w:rsidRPr="007E1330">
        <w:t>lượng có thể xác định cơ cấu và xây dựng khâu phần cho người bệnh một cách</w:t>
      </w:r>
      <w:r w:rsidR="00393F96">
        <w:t xml:space="preserve"> </w:t>
      </w:r>
      <w:r w:rsidRPr="007E1330">
        <w:t>hợp lý, tuy nhiên nếu người bệnh cô phù không do yếu tố đỉnh dưỡng thỉ căn cứ</w:t>
      </w:r>
      <w:r w:rsidR="00393F96">
        <w:t xml:space="preserve"> vào</w:t>
      </w:r>
      <w:r w:rsidRPr="007E1330">
        <w:t xml:space="preserve"> BMI sẽ khổ xác định nhủ cầu năng lượng, Thao kết quả nghiên cứu của</w:t>
      </w:r>
      <w:r w:rsidR="00393F96">
        <w:t xml:space="preserve"> </w:t>
      </w:r>
      <w:r w:rsidRPr="007E1330">
        <w:t>Nguyễn Đỗ Huy và Nguyễn Thị Lâm năm 2009 tại Bệnh viện Đa khoa tỉnh Hải</w:t>
      </w:r>
      <w:r w:rsidR="00393F96">
        <w:t xml:space="preserve"> </w:t>
      </w:r>
      <w:r w:rsidR="00DB0857" w:rsidRPr="00DB0857">
        <w:t>Dương có tới 35% bệnh nhân vì lý đo bệnh tật không thể đo và cân được cần nặng</w:t>
      </w:r>
      <w:r w:rsidR="00393F96">
        <w:t xml:space="preserve"> </w:t>
      </w:r>
      <w:r w:rsidR="00DB0857" w:rsidRPr="00DB0857">
        <w:t>và chiều cao. Trong nghiên cứu của chúng tôi có đến 115/380 chiếm 30,2% người</w:t>
      </w:r>
      <w:r w:rsidR="00393F96">
        <w:t xml:space="preserve"> </w:t>
      </w:r>
      <w:r w:rsidR="00DB0857" w:rsidRPr="00DB0857">
        <w:t>bệnh SDD theo phương pháp SGA có BMI trên 18,5, Từ những kết quả nghiên</w:t>
      </w:r>
      <w:r w:rsidR="00393F96">
        <w:t xml:space="preserve"> </w:t>
      </w:r>
      <w:r w:rsidR="00DB0857" w:rsidRPr="00DB0857">
        <w:t>cửa trên chúng tôi thông nhất quan điểm cho rằng đánh giá bằng chỉ số BMI chưa</w:t>
      </w:r>
      <w:r w:rsidR="00393F96">
        <w:t xml:space="preserve"> </w:t>
      </w:r>
      <w:r w:rsidR="00DB0857" w:rsidRPr="00DB0857">
        <w:t>hoàn toàn thỉch hợp, chưa phản ánh hết được các yêu tổ nguy cơ ảnh hưởng đến</w:t>
      </w:r>
      <w:r w:rsidR="00393F96">
        <w:t xml:space="preserve"> </w:t>
      </w:r>
      <w:r w:rsidR="00DB0857" w:rsidRPr="00DB0857">
        <w:t>'TTDD của NB đặc biệt là trên đối tượng người bệnh lao.</w:t>
      </w:r>
    </w:p>
    <w:p w14:paraId="24626716" w14:textId="0DC2660F" w:rsidR="00DB0857" w:rsidRPr="00DB0857" w:rsidRDefault="00DB0857" w:rsidP="00C23165">
      <w:r w:rsidRPr="00DB0857">
        <w:lastRenderedPageBreak/>
        <w:t>Tuy nhiên, hẳu hết các nghiên cứu đều thống nhất rằng dinh dưỡng tốt cô vai</w:t>
      </w:r>
      <w:r w:rsidR="00393F96">
        <w:t xml:space="preserve"> </w:t>
      </w:r>
      <w:r w:rsidRPr="00DB0857">
        <w:t xml:space="preserve">trò quan trọng trong cải thiện </w:t>
      </w:r>
      <w:r w:rsidR="0066715C">
        <w:t>tình trạng</w:t>
      </w:r>
      <w:r w:rsidRPr="00DB0857">
        <w:t xml:space="preserve"> bệnh lý ở người bệnh lao. Suy dinh dưỡng</w:t>
      </w:r>
      <w:r w:rsidR="00393F96">
        <w:t xml:space="preserve"> là</w:t>
      </w:r>
      <w:r w:rsidRPr="00DB0857">
        <w:t xml:space="preserve"> một trong những yếu tổ tiên lượng tử vong mạnh nhất ở người bệnh lao.</w:t>
      </w:r>
      <w:r w:rsidR="00393F96">
        <w:t xml:space="preserve"> </w:t>
      </w:r>
      <w:r w:rsidRPr="00DB0857">
        <w:t>Việc</w:t>
      </w:r>
      <w:r w:rsidR="00393F96">
        <w:t xml:space="preserve"> </w:t>
      </w:r>
      <w:r w:rsidRPr="00DB0857">
        <w:t xml:space="preserve">cảnh giá </w:t>
      </w:r>
      <w:r w:rsidR="0066715C">
        <w:t>tình trạng</w:t>
      </w:r>
      <w:r w:rsidRPr="00DB0857">
        <w:t xml:space="preserve"> dinh dưỡng giúp kiểm soát tốt chế độ ăn, từ đó cải thiện tỉnh</w:t>
      </w:r>
      <w:r w:rsidR="00393F96">
        <w:t xml:space="preserve"> </w:t>
      </w:r>
      <w:r w:rsidRPr="00DB0857">
        <w:t>trạng dinh dưỡng sẽ giúp giảm nguy cơ tử vong cho người bệnh. Tuy</w:t>
      </w:r>
      <w:r w:rsidR="00393F96">
        <w:t xml:space="preserve"> </w:t>
      </w:r>
      <w:r w:rsidRPr="00DB0857">
        <w:t>nh dưỡng là</w:t>
      </w:r>
      <w:r w:rsidR="00393F96">
        <w:t xml:space="preserve"> </w:t>
      </w:r>
      <w:r w:rsidRPr="00DB0857">
        <w:t>hiệu thừa cần không có vai trồ bảo vệ giúp giảm nguy cơ này ở người bệnh. Trong</w:t>
      </w:r>
      <w:r w:rsidR="00393F96">
        <w:t xml:space="preserve"> </w:t>
      </w:r>
      <w:r w:rsidRPr="00DB0857">
        <w:t>nghiên cứu của chủng tôi có 13/380 chiếm 3,4% NB thừa cân. Do đó, kiểm soát cần</w:t>
      </w:r>
      <w:r w:rsidR="00393F96">
        <w:t xml:space="preserve"> </w:t>
      </w:r>
      <w:r w:rsidRPr="00DB0857">
        <w:t>nặng hợp lý ở nhóm bệnh nhân nảy là rất cản thiết để giúp cho bệnh nhân cổ giới</w:t>
      </w:r>
      <w:r w:rsidR="00393F96">
        <w:t xml:space="preserve"> </w:t>
      </w:r>
      <w:r w:rsidRPr="00DB0857">
        <w:t>hạn cân nặng hợp lý, giảm nguy cơ mắc các biển chứng đo thừa cân</w:t>
      </w:r>
      <w:r w:rsidR="00393F96">
        <w:t>.</w:t>
      </w:r>
    </w:p>
    <w:p w14:paraId="60108F86" w14:textId="57A8DBF1" w:rsidR="00DB0857" w:rsidRPr="00DB0857" w:rsidRDefault="00DB0857" w:rsidP="00C23165">
      <w:pPr>
        <w:pStyle w:val="Heading3"/>
      </w:pPr>
      <w:bookmarkStart w:id="124" w:name="_Toc126527767"/>
      <w:bookmarkStart w:id="125" w:name="_Toc130922001"/>
      <w:r w:rsidRPr="00DB0857">
        <w:t>4.2.2. Tình trạng dịnh dưỡng của bệnh nhân lao theo chỉ số SGA</w:t>
      </w:r>
      <w:bookmarkEnd w:id="124"/>
      <w:bookmarkEnd w:id="125"/>
    </w:p>
    <w:p w14:paraId="5B448F7C" w14:textId="08A3B210" w:rsidR="00DB0857" w:rsidRPr="00DB0857" w:rsidRDefault="00DB0857" w:rsidP="00C23165">
      <w:r w:rsidRPr="00DB0857">
        <w:t xml:space="preserve">Phương pháp đánh giá nhanh, đánh giá tổng thể, toàn điện </w:t>
      </w:r>
      <w:r w:rsidR="0066715C">
        <w:t>tình trạng</w:t>
      </w:r>
      <w:r w:rsidRPr="00DB0857">
        <w:t xml:space="preserve"> đình</w:t>
      </w:r>
      <w:r w:rsidR="00393F96">
        <w:t xml:space="preserve"> </w:t>
      </w:r>
      <w:r w:rsidRPr="00DB0857">
        <w:t>cưỡng theo chủ quan (SGA- Subjectiee Global Assessment- Destky vả cộng sự</w:t>
      </w:r>
      <w:r w:rsidR="00393F96">
        <w:t xml:space="preserve"> (</w:t>
      </w:r>
      <w:r w:rsidRPr="00DB0857">
        <w:t>1987), theo khuyến nghị bởi Hội dinh dưỡng lâm sàng Châu Âu (EPSEN) và Mỹ</w:t>
      </w:r>
      <w:r w:rsidR="00393F96">
        <w:t xml:space="preserve"> </w:t>
      </w:r>
      <w:r w:rsidRPr="00DB0857">
        <w:t>y, cũng</w:t>
      </w:r>
      <w:r w:rsidR="00393F96">
        <w:t xml:space="preserve"> </w:t>
      </w:r>
      <w:r w:rsidRPr="00DB0857">
        <w:t>cần lưu ÿ là mặc dã suy</w:t>
      </w:r>
      <w:r w:rsidR="00393F96">
        <w:t xml:space="preserve"> </w:t>
      </w:r>
      <w:r w:rsidRPr="00DB0857">
        <w:t>tổ dự báo độ lập về từ vong nhưng dẫu</w:t>
      </w:r>
      <w:r w:rsidR="00393F96">
        <w:t xml:space="preserve"> </w:t>
      </w:r>
      <w:r w:rsidRPr="00DB0857">
        <w:t>(ASPEN) năm 2002 quan tâm đến sự thay đổi cân nặng, khả năng ăn tổng, triệ</w:t>
      </w:r>
      <w:r w:rsidR="00393F96">
        <w:t xml:space="preserve">u </w:t>
      </w:r>
      <w:r w:rsidRPr="00DB0857">
        <w:t>chứng đường tiêu h</w:t>
      </w:r>
      <w:r w:rsidR="00393F96">
        <w:t xml:space="preserve">óa </w:t>
      </w:r>
      <w:r w:rsidRPr="00DB0857">
        <w:t>tiêm</w:t>
      </w:r>
      <w:r w:rsidR="00393F96">
        <w:t xml:space="preserve"> </w:t>
      </w:r>
      <w:r w:rsidRPr="00DB0857">
        <w:t>khá năng sinh hoạt, loại bệnh, các nguy cơ và</w:t>
      </w:r>
      <w:r w:rsidR="00393F96">
        <w:t xml:space="preserve"> </w:t>
      </w:r>
      <w:r w:rsidRPr="00DB0857">
        <w:t>tảng gây lên tình trạng SDD. Thăm khám lâm sàng gồm lớp mở dưới đa, khối cơ,</w:t>
      </w:r>
      <w:r w:rsidR="00393F96">
        <w:t xml:space="preserve"> </w:t>
      </w:r>
      <w:r w:rsidRPr="00DB0857">
        <w:t xml:space="preserve">phủ, trong đó lưu ý đến các thông số quan trọng giúp phản lọai </w:t>
      </w:r>
      <w:r w:rsidR="0066715C">
        <w:t>tình trạng</w:t>
      </w:r>
      <w:r w:rsidRPr="00DB0857">
        <w:t xml:space="preserve"> đình</w:t>
      </w:r>
      <w:r w:rsidR="00393F96">
        <w:t xml:space="preserve"> </w:t>
      </w:r>
      <w:r w:rsidRPr="00DB0857">
        <w:t>cđường bệnh nhân như: Tỷ lệ phần trăm sụt cản không chủ ÿ trong vòng 6 thắng đến</w:t>
      </w:r>
      <w:r w:rsidR="00393F96">
        <w:t xml:space="preserve"> </w:t>
      </w:r>
      <w:r w:rsidRPr="00DB0857">
        <w:t>15 ngày trước nhập viện, khả năng ăn uống, ình trạng mất lớp mỡ đưới da, teo cơ</w:t>
      </w:r>
      <w:r w:rsidR="00393F96">
        <w:t xml:space="preserve"> </w:t>
      </w:r>
      <w:r w:rsidRPr="00DB0857">
        <w:t>phù, do đồ đã có tắc dụng tốt hơn trong việc tiên lượng đi trị và giáp bổ sung</w:t>
      </w:r>
      <w:r w:rsidR="00393F96">
        <w:t xml:space="preserve"> </w:t>
      </w:r>
      <w:r w:rsidRPr="00DB0857">
        <w:t>khẩu phần ăn hợp lý hơn cho người bệnh.</w:t>
      </w:r>
    </w:p>
    <w:p w14:paraId="44BC666F" w14:textId="77777777" w:rsidR="00393F96" w:rsidRDefault="00393F96" w:rsidP="00C23165">
      <w:r>
        <w:t>T</w:t>
      </w:r>
      <w:r w:rsidR="003734BC" w:rsidRPr="003734BC">
        <w:t>rong nghiên cứu này ngoài việc sử dụng đánh giá TTDD của bệnh nhân theo</w:t>
      </w:r>
      <w:r>
        <w:t xml:space="preserve"> </w:t>
      </w:r>
      <w:r w:rsidR="003734BC" w:rsidRPr="003734BC">
        <w:t xml:space="preserve">phương pháp nhân trắc BMI chúng tôi đánh giá </w:t>
      </w:r>
      <w:r w:rsidR="0066715C">
        <w:t>tình trạng</w:t>
      </w:r>
      <w:r w:rsidR="003734BC" w:rsidRPr="003734BC">
        <w:t xml:space="preserve"> dinh dưỡng của </w:t>
      </w:r>
      <w:r w:rsidR="003734BC" w:rsidRPr="003734BC">
        <w:lastRenderedPageBreak/>
        <w:t>bệnh</w:t>
      </w:r>
      <w:r>
        <w:t xml:space="preserve"> </w:t>
      </w:r>
      <w:r w:rsidR="003734BC" w:rsidRPr="003734BC">
        <w:t>nhân theo SGA. Kết quả cho thấy đánh giá theo phương pháp nào cũng có những</w:t>
      </w:r>
      <w:r>
        <w:t xml:space="preserve"> </w:t>
      </w:r>
      <w:r w:rsidR="003734BC" w:rsidRPr="003734BC">
        <w:t>hạn chế và ưu điểm tuy nhiên, để đánh giá TTDD một cách tổng thể vả toàn điện thì</w:t>
      </w:r>
      <w:r>
        <w:t xml:space="preserve"> </w:t>
      </w:r>
      <w:r w:rsidR="003734BC" w:rsidRPr="003734BC">
        <w:t>SGA tô ra ưu thể và với các tiêu chí khá toàn điện và đấy đủ.</w:t>
      </w:r>
    </w:p>
    <w:p w14:paraId="72EF01E3" w14:textId="70F27CD6" w:rsidR="003734BC" w:rsidRPr="003734BC" w:rsidRDefault="003734BC" w:rsidP="00C23165">
      <w:r w:rsidRPr="003734BC">
        <w:t xml:space="preserve">Mặc dù đánh giá SGAA là một phương pháp chủ quan để đo lường </w:t>
      </w:r>
      <w:r w:rsidR="0066715C">
        <w:t>tình trạng</w:t>
      </w:r>
      <w:r w:rsidR="00393F96">
        <w:t xml:space="preserve"> </w:t>
      </w:r>
      <w:r w:rsidR="0066715C">
        <w:t>dinh dưỡng</w:t>
      </w:r>
      <w:r w:rsidRPr="003734BC">
        <w:t xml:space="preserve"> tuy nhiên đây là phương pháp nhanh và dễ đăng thực hiện. Trong</w:t>
      </w:r>
      <w:r w:rsidR="00393F96">
        <w:t xml:space="preserve"> </w:t>
      </w:r>
      <w:r w:rsidRPr="003734BC">
        <w:t>nghiên cứu của Shigeru Miyata và cộng sự (2017), kết luận SGA là một công cụ</w:t>
      </w:r>
      <w:r w:rsidR="00393F96">
        <w:t xml:space="preserve"> </w:t>
      </w:r>
      <w:r w:rsidRPr="003734BC">
        <w:t>hữu ích để đánh giá dinh dưỡng của bệnh nhân lao phổi. Ngoài ra, SGA. có thể là</w:t>
      </w:r>
      <w:r w:rsidR="00393F96">
        <w:t xml:space="preserve"> </w:t>
      </w:r>
      <w:r w:rsidRPr="003734BC">
        <w:t>một chỉ số tiên lượng sống sót ớ người bệnh lao phối, việc đánh giá nảy nên thực</w:t>
      </w:r>
      <w:r w:rsidR="00393F96">
        <w:t xml:space="preserve"> </w:t>
      </w:r>
      <w:r w:rsidRPr="003734BC">
        <w:t xml:space="preserve">hiện tạ thời điểm bệnh nhân nhập viện nắm bắt rõ </w:t>
      </w:r>
      <w:r w:rsidR="0066715C">
        <w:t>tình trạng</w:t>
      </w:r>
      <w:r w:rsidRPr="003734BC">
        <w:t xml:space="preserve"> sút cân và khám kịp</w:t>
      </w:r>
      <w:r w:rsidR="00393F96">
        <w:t xml:space="preserve"> </w:t>
      </w:r>
      <w:r w:rsidRPr="003734BC">
        <w:t>thời trước khi bước vào điều trị.</w:t>
      </w:r>
    </w:p>
    <w:p w14:paraId="2E9B96D4" w14:textId="2D09201E" w:rsidR="00435514" w:rsidRDefault="003734BC" w:rsidP="00C23165">
      <w:r w:rsidRPr="003734BC">
        <w:t>K</w:t>
      </w:r>
      <w:r w:rsidR="00733296">
        <w:t>ết</w:t>
      </w:r>
      <w:r w:rsidRPr="003734BC">
        <w:t xml:space="preserve"> quả đánh giá nh trạng dinh dưỡng dựa vào chỉ số S</w:t>
      </w:r>
      <w:r w:rsidR="00850A8E">
        <w:t>G</w:t>
      </w:r>
      <w:r w:rsidRPr="003734BC">
        <w:t>A. của chúng tôi có</w:t>
      </w:r>
      <w:r w:rsidR="00733296">
        <w:t xml:space="preserve"> </w:t>
      </w:r>
      <w:r w:rsidRPr="003734BC">
        <w:t>213/380(56,1%) BN được đánh giá là SDD. Kết quả này tương đương với kết quả</w:t>
      </w:r>
      <w:r w:rsidR="00733296">
        <w:t xml:space="preserve"> </w:t>
      </w:r>
      <w:r w:rsidRPr="003734BC">
        <w:t>của Shigeru Miyata cộng sự trên NB lao với là 54.3 % nhưng cao hơn so với nghiên</w:t>
      </w:r>
      <w:r w:rsidR="00733296">
        <w:t xml:space="preserve"> </w:t>
      </w:r>
      <w:r w:rsidRPr="003734BC">
        <w:t>cửu của Trần Văn Vũ (2010) là 42,6% trên NB suy thận mạa[60] (61]. Điều này được</w:t>
      </w:r>
      <w:r w:rsidR="00733296">
        <w:t xml:space="preserve"> </w:t>
      </w:r>
      <w:r w:rsidRPr="003734BC">
        <w:t>giải thệh là do người bệnh lao là một rong những nhóm có tỷ lệ suy dinh dưỡng cao</w:t>
      </w:r>
      <w:r w:rsidR="00733296">
        <w:t xml:space="preserve"> </w:t>
      </w:r>
      <w:r w:rsidRPr="003734BC">
        <w:t xml:space="preserve">nguyên nhân do chắn ân vả tăng dị hỏa và suy </w:t>
      </w:r>
      <w:r w:rsidR="0066715C">
        <w:t>dinh dưỡng</w:t>
      </w:r>
      <w:r w:rsidRPr="003734BC">
        <w:t xml:space="preserve"> gây nhiều bắt lợi cho những</w:t>
      </w:r>
      <w:r w:rsidR="00733296">
        <w:t xml:space="preserve"> </w:t>
      </w:r>
      <w:r w:rsidRPr="003734BC">
        <w:t xml:space="preserve">người bệnh này. Tắc giả Lê Thị Diễm Tuyết đánh giá </w:t>
      </w:r>
      <w:r w:rsidR="0066715C">
        <w:t>tình trạng</w:t>
      </w:r>
      <w:r w:rsidRPr="003734BC">
        <w:t xml:space="preserve"> dinh dưỡng của người</w:t>
      </w:r>
      <w:r w:rsidR="00733296">
        <w:t xml:space="preserve"> </w:t>
      </w:r>
      <w:r w:rsidRPr="003734BC">
        <w:t>bệnh mắc bệnh phối tắc nghền mạn tính cũng cho thấy tỷ lệ SDD theo cách đảnh giá</w:t>
      </w:r>
      <w:r w:rsidR="00733296">
        <w:t xml:space="preserve"> </w:t>
      </w:r>
      <w:r w:rsidRPr="003734BC">
        <w:t>của công cụ SGA là 54% suy dinh dưỡng ở mức độ nhọ, vừa và 38,0% suy dinh dưỡng</w:t>
      </w:r>
      <w:r w:rsidR="00733296">
        <w:t xml:space="preserve"> </w:t>
      </w:r>
      <w:r w:rsidRPr="003734BC">
        <w:t>mức độ nặng, Tỷ lệ này cao hơn rắtnhiễn so với nghiên cứu của chủng</w:t>
      </w:r>
      <w:r w:rsidR="00733296">
        <w:t xml:space="preserve"> </w:t>
      </w:r>
      <w:r w:rsidRPr="003734BC">
        <w:t xml:space="preserve">nghiễn cứu khác do đây là người bệnh nặng, mắc bệnh đã lâu, nằm điển </w:t>
      </w:r>
      <w:r w:rsidR="00205E2A">
        <w:t>trị</w:t>
      </w:r>
      <w:r w:rsidRPr="003734BC">
        <w:t xml:space="preserve"> tử khoa cấp</w:t>
      </w:r>
      <w:r w:rsidR="00435514">
        <w:t xml:space="preserve"> </w:t>
      </w:r>
      <w:r w:rsidRPr="003734BC">
        <w:t>cửu và trung tâm hô hấp Bệnh viện Bạch Mai</w:t>
      </w:r>
      <w:r w:rsidR="00435514">
        <w:t xml:space="preserve"> </w:t>
      </w:r>
      <w:r w:rsidRPr="003734BC">
        <w:t>và một số</w:t>
      </w:r>
      <w:r w:rsidR="00435514">
        <w:t>.</w:t>
      </w:r>
    </w:p>
    <w:p w14:paraId="2D8CB364" w14:textId="409FC499" w:rsidR="00B35210" w:rsidRPr="00B35210" w:rsidRDefault="003734BC" w:rsidP="00C23165">
      <w:r w:rsidRPr="003734BC">
        <w:lastRenderedPageBreak/>
        <w:t>Theo các nghiền cứu từ 2010 đến 2015 tại các bệnh viện uyễn tính và một</w:t>
      </w:r>
      <w:r w:rsidR="00435514">
        <w:t xml:space="preserve"> </w:t>
      </w:r>
      <w:r w:rsidRPr="003734BC">
        <w:t>số bệnh viện tuyển Trung ương như Bạch Mai, Chợ Rẫy, Bệnh viện Nhĩ Trong</w:t>
      </w:r>
      <w:r w:rsidR="00435514">
        <w:t xml:space="preserve"> </w:t>
      </w:r>
      <w:r w:rsidRPr="003734BC">
        <w:t>ương, tỷ lệ suy dinh dưỡng của người bệnh nằm viện khoảng 40% - 50% theo</w:t>
      </w:r>
      <w:r w:rsidR="00435514">
        <w:t xml:space="preserve"> </w:t>
      </w:r>
      <w:r w:rsidR="00B35210" w:rsidRPr="00B35210">
        <w:t>tháng đánh giá GA. Tác giả Nguyễn An Giang nghiên cứu tại bệnh viện 103</w:t>
      </w:r>
      <w:r w:rsidR="00435514">
        <w:t xml:space="preserve"> </w:t>
      </w:r>
      <w:r w:rsidR="00B35210" w:rsidRPr="00B35210">
        <w:t xml:space="preserve">cho thấy 98,6% số người bệnh suy thận lọc máu chu kỳ bị suy đình </w:t>
      </w:r>
      <w:r w:rsidR="008A7F86">
        <w:t>dưỡng</w:t>
      </w:r>
      <w:r w:rsidR="00B35210" w:rsidRPr="00B35210">
        <w:t xml:space="preserve"> theo</w:t>
      </w:r>
      <w:r w:rsidR="00435514">
        <w:t xml:space="preserve"> </w:t>
      </w:r>
      <w:r w:rsidR="00B35210" w:rsidRPr="00B35210">
        <w:t>thang điểm đánh giá SGA(63]. Tác giá Lưu Ngân Tâm, Nguyễn Thùy An nghiên</w:t>
      </w:r>
      <w:r w:rsidR="00435514">
        <w:t xml:space="preserve"> </w:t>
      </w:r>
      <w:r w:rsidR="00B35210" w:rsidRPr="00B35210">
        <w:t xml:space="preserve">cứa về </w:t>
      </w:r>
      <w:r w:rsidR="0066715C">
        <w:t>tình trạng</w:t>
      </w:r>
      <w:r w:rsidR="00B35210" w:rsidRPr="00B35210">
        <w:t xml:space="preserve"> </w:t>
      </w:r>
      <w:r w:rsidR="008A7F86">
        <w:t>dinh dưỡng</w:t>
      </w:r>
      <w:r w:rsidR="00B35210" w:rsidRPr="00B35210">
        <w:t xml:space="preserve"> trước mổ và biển chứng nhiễm trùng sau phẫu thuật</w:t>
      </w:r>
      <w:r w:rsidR="00435514">
        <w:t xml:space="preserve"> </w:t>
      </w:r>
      <w:r w:rsidR="00B35210" w:rsidRPr="00B35210">
        <w:t>gan, mật, tụy tại bệnh viện Chợ Rẫy cho thấy tỉ lệ suy dinh đường của người</w:t>
      </w:r>
      <w:r w:rsidR="00435514">
        <w:t xml:space="preserve"> </w:t>
      </w:r>
      <w:r w:rsidR="00B35210" w:rsidRPr="00B35210">
        <w:t>bệnh trước phẫu thuật lã 56,7% theo SGA</w:t>
      </w:r>
      <w:r w:rsidR="00435514">
        <w:t>.</w:t>
      </w:r>
    </w:p>
    <w:p w14:paraId="39FCD566" w14:textId="63580B1C" w:rsidR="00B35210" w:rsidRPr="00B35210" w:rsidRDefault="00B35210" w:rsidP="00C23165">
      <w:r w:rsidRPr="00B35210">
        <w:t xml:space="preserve">Nghiên cứu tại của Komindrg tại Thái Lan cho biết, suy dinh </w:t>
      </w:r>
      <w:r w:rsidR="00DA4C9B">
        <w:t>dưỡng</w:t>
      </w:r>
      <w:r w:rsidRPr="00B35210">
        <w:t xml:space="preserve"> ở</w:t>
      </w:r>
      <w:r w:rsidR="00435514">
        <w:t xml:space="preserve"> </w:t>
      </w:r>
      <w:r w:rsidRPr="00B35210">
        <w:t>người bệnh nằm viện gặp chiếm tới 40,5% với 24.8% có mức độ suy dinh</w:t>
      </w:r>
      <w:r w:rsidR="00435514">
        <w:t xml:space="preserve"> </w:t>
      </w:r>
      <w:r w:rsidRPr="00B35210">
        <w:t>đường vừa và 157% là suy đính dưỡng nặng. Một nghiên cửu khác của</w:t>
      </w:r>
      <w:r w:rsidR="00435514">
        <w:t xml:space="preserve"> </w:t>
      </w:r>
      <w:r w:rsidRPr="00B35210">
        <w:t>Kenturek và cộng sự tại Đức cho thấy tý lệ suy dinh dưỡng của NB nằm viện là</w:t>
      </w:r>
      <w:r w:rsidR="00435514">
        <w:t xml:space="preserve"> </w:t>
      </w:r>
      <w:r w:rsidRPr="00B35210">
        <w:t>53,6% theo SGA.</w:t>
      </w:r>
    </w:p>
    <w:p w14:paraId="7084F38F" w14:textId="03073E33" w:rsidR="00B35210" w:rsidRPr="00B35210" w:rsidRDefault="00B35210" w:rsidP="00C23165">
      <w:r w:rsidRPr="00B35210">
        <w:t>Tình trạng dinh dưỡng bệnh nhân đánh giá bằng phương pháp SGA khác so</w:t>
      </w:r>
      <w:r w:rsidR="00624424">
        <w:t xml:space="preserve"> </w:t>
      </w:r>
      <w:r w:rsidRPr="00B35210">
        <w:t xml:space="preserve">với BMI (56,1% so với 48.4%). </w:t>
      </w:r>
      <w:r w:rsidR="0066715C">
        <w:t>Tình trạng</w:t>
      </w:r>
      <w:r w:rsidRPr="00B35210">
        <w:t xml:space="preserve"> dinh dưỡng bệnh nhân đánh giá bằng</w:t>
      </w:r>
      <w:r w:rsidR="00624424">
        <w:t xml:space="preserve"> </w:t>
      </w:r>
      <w:r w:rsidRPr="00B35210">
        <w:t>phương pháp SGA so với BMI (bảng 3.26) cho thấy, 86/380 chiếm 22,6% số bệnh</w:t>
      </w:r>
      <w:r w:rsidR="00624424">
        <w:t xml:space="preserve"> </w:t>
      </w:r>
      <w:r w:rsidRPr="00B35210">
        <w:t xml:space="preserve">nhân có BMI dưới 18,5 nhưng có </w:t>
      </w:r>
      <w:r w:rsidR="0066715C">
        <w:t>tình trạng</w:t>
      </w:r>
      <w:r w:rsidRPr="00B35210">
        <w:t xml:space="preserve"> dinh dưỡng tốt khi đánh giá bằng</w:t>
      </w:r>
      <w:r w:rsidR="00624424">
        <w:t xml:space="preserve"> </w:t>
      </w:r>
      <w:r w:rsidRPr="00B35210">
        <w:t>phương pháp SGA. Cũng như vị</w:t>
      </w:r>
      <w:r w:rsidR="00624424">
        <w:t xml:space="preserve"> </w:t>
      </w:r>
      <w:r w:rsidRPr="00B35210">
        <w:t>18,5 nhưng lại bị SDD theo đánh giá SGA. Sở</w:t>
      </w:r>
      <w:r w:rsidR="00624424">
        <w:t xml:space="preserve"> </w:t>
      </w:r>
      <w:r w:rsidRPr="00B35210">
        <w:t>lêu chỉ đánh giá của 2 phương pháp có sự khác nhau. IKhi đánh giá tình trang đình</w:t>
      </w:r>
    </w:p>
    <w:p w14:paraId="6FAA0C36" w14:textId="77777777" w:rsidR="00624424" w:rsidRDefault="00624424" w:rsidP="00C23165">
      <w:r>
        <w:t xml:space="preserve"> </w:t>
      </w:r>
      <w:r w:rsidR="00B35210" w:rsidRPr="00B35210">
        <w:t>cổ 115/380 chiếm 30,2% bệnh nhân cỏ BMI trên</w:t>
      </w:r>
      <w:r>
        <w:t xml:space="preserve"> </w:t>
      </w:r>
      <w:r w:rsidR="00B35210" w:rsidRPr="00B35210">
        <w:t>'ó kết quá khác nhau là đo các</w:t>
      </w:r>
      <w:r>
        <w:t xml:space="preserve"> </w:t>
      </w:r>
      <w:r w:rsidR="00B35210" w:rsidRPr="00B35210">
        <w:t>dưỡng của người bệnh theo phương pháp SGA có 5 yếu tổ gồm thay đổi về cần</w:t>
      </w:r>
      <w:r>
        <w:t xml:space="preserve"> </w:t>
      </w:r>
      <w:r w:rsidR="00B35210" w:rsidRPr="00B35210">
        <w:t>nặng so với 6 tháng và so với 2 tuần, thay đổi ăn uống, triệu chứng tiêu hóa, thay</w:t>
      </w:r>
      <w:r>
        <w:t xml:space="preserve"> </w:t>
      </w:r>
      <w:r w:rsidR="00B35210" w:rsidRPr="00B35210">
        <w:t>cdỗi hoạt động chức năng cơ thể các bệnh lý và sang chắn tâm lý, những dấu hi</w:t>
      </w:r>
      <w:r>
        <w:t xml:space="preserve"> </w:t>
      </w:r>
      <w:r w:rsidR="00B35210" w:rsidRPr="00B35210">
        <w:t xml:space="preserve">này ở người bệnh có chỉ số BMI binh thường thậm chỉ thừa cân bảo phì có thể </w:t>
      </w:r>
      <w:r w:rsidR="00972917">
        <w:lastRenderedPageBreak/>
        <w:t>vấn</w:t>
      </w:r>
      <w:r>
        <w:t xml:space="preserve"> </w:t>
      </w:r>
      <w:r w:rsidR="00B35210" w:rsidRPr="00B35210">
        <w:t xml:space="preserve">xuất hiện nhưng không được đánh giá. Vẻ các chí số thăm khám lâm </w:t>
      </w:r>
      <w:r w:rsidR="00205E2A">
        <w:t>sàng</w:t>
      </w:r>
      <w:r w:rsidR="00B35210" w:rsidRPr="00B35210">
        <w:t xml:space="preserve"> thỉ có 3</w:t>
      </w:r>
      <w:r>
        <w:t xml:space="preserve"> </w:t>
      </w:r>
      <w:r w:rsidR="00B35210" w:rsidRPr="00B35210">
        <w:t>triện chúng: Giảm lớp mỡ dưới đa, dẫu hiện giữ nước, giảm khối cơ. Các triệu</w:t>
      </w:r>
      <w:r>
        <w:t xml:space="preserve"> </w:t>
      </w:r>
      <w:r w:rsidR="00B35210" w:rsidRPr="00B35210">
        <w:t>chứng này nếu chỉ đựa vào phần loại theo BMI thường bị mở nhạt vỉ vậy một người</w:t>
      </w:r>
      <w:r>
        <w:t xml:space="preserve">. </w:t>
      </w:r>
      <w:r w:rsidR="00B35210" w:rsidRPr="00B35210">
        <w:t xml:space="preserve">Đệnh </w:t>
      </w:r>
      <w:r w:rsidR="0066715C">
        <w:t>tình trạng</w:t>
      </w:r>
      <w:r w:rsidR="00B35210" w:rsidRPr="00B35210">
        <w:t xml:space="preserve"> dinh dưỡng theo BMI là bình thường, nễu không được quan tâm</w:t>
      </w:r>
      <w:r>
        <w:t xml:space="preserve"> </w:t>
      </w:r>
      <w:r w:rsidR="00B35210" w:rsidRPr="00B35210">
        <w:t>phân loại về các triệu chứng hoặc bệnh sử như phương pháp SGA thỉ có thể có một</w:t>
      </w:r>
      <w:r>
        <w:t xml:space="preserve"> </w:t>
      </w:r>
      <w:r w:rsidR="00EC7F9D" w:rsidRPr="00EC7F9D">
        <w:t>loạt các nguy cơ SDD bị bộ sót như thay đổi về ăn uống, triệu chứng bệnh lý đường</w:t>
      </w:r>
      <w:r>
        <w:t xml:space="preserve"> t</w:t>
      </w:r>
      <w:r w:rsidR="00EC7F9D" w:rsidRPr="00EC7F9D">
        <w:t xml:space="preserve">iểu hóa nụ cầu dinh </w:t>
      </w:r>
      <w:r w:rsidR="008A7F86">
        <w:t>dưỡng</w:t>
      </w:r>
      <w:r w:rsidR="00EC7F9D" w:rsidRPr="00EC7F9D">
        <w:t xml:space="preserve"> chuyển hóa làm cho TTDD của người bệnh trở nên</w:t>
      </w:r>
      <w:r>
        <w:t xml:space="preserve"> </w:t>
      </w:r>
      <w:r w:rsidR="00EC7F9D" w:rsidRPr="00EC7F9D">
        <w:t>nghiêm trọng hơn.</w:t>
      </w:r>
    </w:p>
    <w:p w14:paraId="4BE9D671" w14:textId="44377453" w:rsidR="002A1B48" w:rsidRPr="002A1B48" w:rsidRDefault="00EC7F9D" w:rsidP="00C23165">
      <w:r w:rsidRPr="00EC7F9D">
        <w:t>Kết quả đánh giá TTDD bằng phương pháp SGA cho thấy cẩn phải có kế</w:t>
      </w:r>
      <w:r w:rsidR="00624424">
        <w:t xml:space="preserve"> </w:t>
      </w:r>
      <w:r w:rsidRPr="00EC7F9D">
        <w:t xml:space="preserve">hoạch </w:t>
      </w:r>
      <w:r w:rsidR="00205E2A">
        <w:t>sàng</w:t>
      </w:r>
      <w:r w:rsidRPr="00EC7F9D">
        <w:t xml:space="preserve"> lọc đánh giá và đánh giá lại định kỳ TTDD của tắt cá các người bệnh</w:t>
      </w:r>
      <w:r w:rsidR="00624424">
        <w:t xml:space="preserve"> </w:t>
      </w:r>
      <w:r w:rsidRPr="00EC7F9D">
        <w:t>ngay từ kh nhập viện để cô biện pháp can thiệp phù hợp, đặc biệt trên đối tượng,</w:t>
      </w:r>
      <w:r w:rsidR="00624424">
        <w:t xml:space="preserve"> </w:t>
      </w:r>
      <w:r w:rsidRPr="00EC7F9D">
        <w:t>người bệnh có nguy cơ SDD cao như người bệnh lao.</w:t>
      </w:r>
    </w:p>
    <w:p w14:paraId="64D47F52" w14:textId="6BDB0766" w:rsidR="002A1B48" w:rsidRPr="002A1B48" w:rsidRDefault="00624424" w:rsidP="00C23165">
      <w:pPr>
        <w:pStyle w:val="Heading2"/>
      </w:pPr>
      <w:bookmarkStart w:id="126" w:name="_Toc126527768"/>
      <w:bookmarkStart w:id="127" w:name="_Toc130922002"/>
      <w:r>
        <w:t>4.</w:t>
      </w:r>
      <w:r w:rsidR="002A1B48" w:rsidRPr="002A1B48">
        <w:t>3</w:t>
      </w:r>
      <w:r>
        <w:t>.</w:t>
      </w:r>
      <w:r w:rsidR="002A1B48" w:rsidRPr="002A1B48">
        <w:t xml:space="preserve"> Các yếu tổ liên quan đến </w:t>
      </w:r>
      <w:r w:rsidR="0066715C">
        <w:t>tình trạng</w:t>
      </w:r>
      <w:r w:rsidR="002A1B48" w:rsidRPr="002A1B48">
        <w:t xml:space="preserve"> đỉnh dưỡng</w:t>
      </w:r>
      <w:bookmarkEnd w:id="126"/>
      <w:bookmarkEnd w:id="127"/>
    </w:p>
    <w:p w14:paraId="68865992" w14:textId="4A294B15" w:rsidR="002A1B48" w:rsidRPr="002A1B48" w:rsidRDefault="002A1B48" w:rsidP="00C23165">
      <w:pPr>
        <w:pStyle w:val="Heading3"/>
      </w:pPr>
      <w:bookmarkStart w:id="128" w:name="_Toc126527769"/>
      <w:bookmarkStart w:id="129" w:name="_Toc130922003"/>
      <w:r w:rsidRPr="002A1B48">
        <w:t>4.3</w:t>
      </w:r>
      <w:r w:rsidR="00624424">
        <w:t>.</w:t>
      </w:r>
      <w:r w:rsidRPr="002A1B48">
        <w:t xml:space="preserve">1. Mỗi </w:t>
      </w:r>
      <w:r w:rsidR="006929A3">
        <w:t>l</w:t>
      </w:r>
      <w:r w:rsidRPr="002A1B48">
        <w:t>iên quan giữa tình trạng dịnh dưỡng theo BMI</w:t>
      </w:r>
      <w:bookmarkEnd w:id="128"/>
      <w:bookmarkEnd w:id="129"/>
    </w:p>
    <w:p w14:paraId="3961F188" w14:textId="77777777" w:rsidR="00624424" w:rsidRDefault="002A1B48" w:rsidP="00C23165">
      <w:r w:rsidRPr="002A1B48">
        <w:t>Kết quá nghiên cứu ghỉ nhận có bổn yêu tổ có mỗi liên quan đến điểm TTDD</w:t>
      </w:r>
      <w:r w:rsidR="00624424">
        <w:t xml:space="preserve"> </w:t>
      </w:r>
      <w:r w:rsidRPr="002A1B48">
        <w:t>theo BMI qua phân tích đơn biến: nơi sinh sống, hoàn cảnh kính tế, loại bệnh lao</w:t>
      </w:r>
      <w:r w:rsidR="00624424">
        <w:t xml:space="preserve"> </w:t>
      </w:r>
      <w:r w:rsidRPr="002A1B48">
        <w:t>phổi và kiến thức của NB. Tuy nhiên trong phản tích đa biển chúng tôi ghỉ nhận</w:t>
      </w:r>
      <w:r w:rsidR="00624424">
        <w:t xml:space="preserve"> </w:t>
      </w:r>
      <w:r w:rsidRPr="002A1B48">
        <w:t xml:space="preserve">năm yếu tổ liên quan đến TTDD của NB vẻ lá giới, nơi sinh sống, </w:t>
      </w:r>
      <w:r w:rsidR="0066715C">
        <w:t>tình trạng</w:t>
      </w:r>
      <w:r w:rsidRPr="002A1B48">
        <w:t xml:space="preserve"> hôn</w:t>
      </w:r>
      <w:r w:rsidR="00624424">
        <w:t xml:space="preserve"> </w:t>
      </w:r>
      <w:r w:rsidRPr="002A1B48">
        <w:t>nhân, lại bệnh lao phi và kiến thúc của NH trước khi vào viện TKẾt quả này tương</w:t>
      </w:r>
      <w:r w:rsidR="00624424">
        <w:t xml:space="preserve"> </w:t>
      </w:r>
      <w:r w:rsidRPr="002A1B48">
        <w:t>tự với nghiên cứu của tắc giả Hoàng Thị Bạch Yến (2018) trên bệnh nhân nội trú tại</w:t>
      </w:r>
      <w:r w:rsidR="00624424">
        <w:t xml:space="preserve"> </w:t>
      </w:r>
      <w:r w:rsidRPr="002A1B48">
        <w:t>Bệnh viện Đại học y dược Huế chỉ ra rẳng có mỗi liên quan giữa giới, nơi sinh sống</w:t>
      </w:r>
      <w:r w:rsidR="00624424">
        <w:t xml:space="preserve"> </w:t>
      </w:r>
      <w:r w:rsidRPr="002A1B48">
        <w:t>và trình độ học vấn với TTDD của NB [71] Mốt liên quan giữa bệnh lao với các</w:t>
      </w:r>
      <w:r w:rsidR="00624424">
        <w:t xml:space="preserve"> </w:t>
      </w:r>
      <w:r w:rsidRPr="002A1B48">
        <w:t>yếu tổ kinh tế xã hội và nghèo đối đã được chứng mình mắc bệnh lao thường phải</w:t>
      </w:r>
      <w:r w:rsidR="00624424">
        <w:t xml:space="preserve"> </w:t>
      </w:r>
      <w:r w:rsidR="00204E58" w:rsidRPr="00204E58">
        <w:t xml:space="preserve">đổi mặt với gánh nặng gấp đôi của thu nhập giảm vả chỉ phí tăng: </w:t>
      </w:r>
      <w:r w:rsidR="00204E58" w:rsidRPr="00204E58">
        <w:lastRenderedPageBreak/>
        <w:t>NB thường không</w:t>
      </w:r>
      <w:r w:rsidR="00624424">
        <w:t xml:space="preserve"> </w:t>
      </w:r>
      <w:r w:rsidR="00204E58" w:rsidRPr="00204E58">
        <w:t>khỏe mạnh đề làm việc và gia đỉnh họ phải trả các chỉ phí liên quan đến điều</w:t>
      </w:r>
      <w:r w:rsidR="00624424">
        <w:t xml:space="preserve"> </w:t>
      </w:r>
      <w:r w:rsidR="00204E58" w:rsidRPr="00204E58">
        <w:t xml:space="preserve">trị. Những người cổ </w:t>
      </w:r>
      <w:r w:rsidR="0066715C">
        <w:t>tình trạng</w:t>
      </w:r>
      <w:r w:rsidR="00204E58" w:rsidRPr="00204E58">
        <w:t xml:space="preserve"> nh tổ xã hộ thấp có xu hướng sông rong diễu kiện</w:t>
      </w:r>
      <w:r w:rsidR="00624424">
        <w:t xml:space="preserve"> </w:t>
      </w:r>
      <w:r w:rsidR="00204E58" w:rsidRPr="00204E58">
        <w:t>đông dúc, chịt hẹp và làm tăng nguy cơ nhiễm lao, đẫn đến tý lệ mắc bệnh cao hơ</w:t>
      </w:r>
      <w:r w:rsidR="00624424">
        <w:t xml:space="preserve">n </w:t>
      </w:r>
      <w:r w:rsidR="00204E58" w:rsidRPr="00204E58">
        <w:t>vở những người này. Nghèo đổi và sống ở nông thôn cũng có thể lä một rào cản</w:t>
      </w:r>
      <w:r w:rsidR="00624424">
        <w:t xml:space="preserve"> </w:t>
      </w:r>
      <w:r w:rsidR="00204E58" w:rsidRPr="00204E58">
        <w:t>trong việc tiếp cận các địch vụ chăm sốc sức khỏe và điều nây kếo đãi thời gian</w:t>
      </w:r>
      <w:r w:rsidR="00624424">
        <w:t xml:space="preserve"> </w:t>
      </w:r>
      <w:r w:rsidR="00204E58" w:rsidRPr="00204E58">
        <w:t>nhiễm bệnh lao, làm tăng thêm nguy cơ nhiễm trủng giữa những người tiếp xúc với</w:t>
      </w:r>
      <w:r w:rsidR="00624424">
        <w:t xml:space="preserve"> </w:t>
      </w:r>
      <w:r w:rsidR="00204E58" w:rsidRPr="00204E58">
        <w:t xml:space="preserve">'bệnh nhân đó. Hơn nữa, </w:t>
      </w:r>
      <w:r w:rsidR="0066715C">
        <w:t>tình trạng</w:t>
      </w:r>
      <w:r w:rsidR="00204E58" w:rsidRPr="00204E58">
        <w:t xml:space="preserve"> nghèo đẫn đến suy đinh dưỡng, đây là một yêu tố</w:t>
      </w:r>
      <w:r w:rsidR="00624424">
        <w:t xml:space="preserve"> </w:t>
      </w:r>
      <w:r w:rsidR="00204E58" w:rsidRPr="00204E58">
        <w:t>nguy cơ Khác của bệnh lao. Trong các nghiền cứu từ Ấn Độ, những người nghềo</w:t>
      </w:r>
      <w:r w:rsidR="00624424">
        <w:t xml:space="preserve"> </w:t>
      </w:r>
      <w:r w:rsidR="00204E58" w:rsidRPr="00204E58">
        <w:t xml:space="preserve">khổ có khả năng suy </w:t>
      </w:r>
      <w:r w:rsidR="008A7F86">
        <w:t>dinh dưỡng</w:t>
      </w:r>
      <w:r w:rsidR="00204E58" w:rsidRPr="00204E58">
        <w:t xml:space="preserve"> do mắc lao cao gắp đôi, khả năng điều trị bệnh lao</w:t>
      </w:r>
      <w:r w:rsidR="00624424">
        <w:t xml:space="preserve"> </w:t>
      </w:r>
      <w:r w:rsidR="00204E58" w:rsidRPr="00204E58">
        <w:t>thấp hơn ba lần và có khá năng chỉ trả nhiều hơn cho việc chăm sóc bệnh lao so với</w:t>
      </w:r>
      <w:r w:rsidR="00624424">
        <w:t xml:space="preserve"> </w:t>
      </w:r>
      <w:r w:rsidR="00204E58" w:rsidRPr="00204E58">
        <w:t>người bình thường. Nguy cơ tử vong trong điền trị lao ở những người bệnh thiếu</w:t>
      </w:r>
      <w:r w:rsidR="00624424">
        <w:t xml:space="preserve"> </w:t>
      </w:r>
      <w:r w:rsidR="00204E58" w:rsidRPr="00204E58">
        <w:t>dinh dưỡng nghiêm trọng lä gắp đôi so với những người bệnh không suy đỉnh</w:t>
      </w:r>
      <w:r w:rsidR="00624424">
        <w:t xml:space="preserve"> </w:t>
      </w:r>
      <w:r w:rsidR="00204E58" w:rsidRPr="00204E58">
        <w:t>cdưỡng ở nông thôn và miễn trong Ân Độ [72]. Mỗi quan hệ liên kết này có thể giải</w:t>
      </w:r>
      <w:r w:rsidR="00624424">
        <w:t xml:space="preserve"> </w:t>
      </w:r>
      <w:r w:rsidR="00204E58" w:rsidRPr="00204E58">
        <w:t>thịch tại sao các chỉ số kinh tế xã hội như nơi sinh sống, hoàn cảnh kinh tể được tìm</w:t>
      </w:r>
      <w:r w:rsidR="00624424">
        <w:t xml:space="preserve"> </w:t>
      </w:r>
      <w:r w:rsidR="00204E58" w:rsidRPr="00204E58">
        <w:t>thấy trong phân ích đơn biến và đa biển đầu có liền quan đáng kể đến tình trạng suy</w:t>
      </w:r>
      <w:r w:rsidR="00624424">
        <w:t xml:space="preserve"> </w:t>
      </w:r>
      <w:r w:rsidR="00204E58" w:rsidRPr="00204E58">
        <w:t>cdịnh dưỡng theo các phương pháp đánh giá ở bệnh nhân lao tại thời điểm đăng ký</w:t>
      </w:r>
      <w:r w:rsidR="00624424">
        <w:t xml:space="preserve"> </w:t>
      </w:r>
      <w:r w:rsidR="00204E58" w:rsidRPr="00204E58">
        <w:t>diều trị trong nghiên cứu của chúng tôi</w:t>
      </w:r>
    </w:p>
    <w:p w14:paraId="554A9D0F" w14:textId="77777777" w:rsidR="00624424" w:rsidRDefault="00204E58" w:rsidP="00C23165">
      <w:r w:rsidRPr="00204E58">
        <w:t>Trong nghiền cứu nảy, chúng tôi thấy rằng NB điều trị thất bại, NB mắc lao.</w:t>
      </w:r>
      <w:r w:rsidR="00624424">
        <w:t xml:space="preserve"> </w:t>
      </w:r>
      <w:r w:rsidRPr="00204E58">
        <w:t>kháng thuốc sử dụng các thuốc hàng hai như flouroquinolones, ethlonamide vả</w:t>
      </w:r>
      <w:r w:rsidR="00624424">
        <w:t xml:space="preserve"> </w:t>
      </w:r>
      <w:r w:rsidRPr="00204E58">
        <w:t>partaminosilicylie acid, có thể gây ra chứng không đũng nạp đường tiêu hỏa đăng</w:t>
      </w:r>
      <w:r w:rsidR="00624424">
        <w:t xml:space="preserve"> </w:t>
      </w:r>
      <w:r w:rsidRPr="00204E58">
        <w:t>chủ ý Ảnh hưởng của suy dịnh dưỡng đến biểu hiện âm sẵng, diễn biển lâm sẵng và tỷ</w:t>
      </w:r>
      <w:r w:rsidR="00624424">
        <w:t xml:space="preserve"> </w:t>
      </w:r>
      <w:r w:rsidRPr="00204E58">
        <w:t>ệ từ vong ở NB lao đa kháng thuốc. Podswils L 7 và cộng sự (2004) người bệnh mắc</w:t>
      </w:r>
      <w:r w:rsidR="00624424">
        <w:t xml:space="preserve"> </w:t>
      </w:r>
      <w:r w:rsidRPr="00204E58">
        <w:t>ho đã kháng thuc thường ải qua điề tr lao trước đó mà không thẳnh công và do đó</w:t>
      </w:r>
      <w:r w:rsidR="00624424">
        <w:t xml:space="preserve"> </w:t>
      </w:r>
      <w:r w:rsidRPr="00204E58">
        <w:t>5ịbệnh kéo đãi bơ, gip nhiễn tác đụng phụ đẫn đến suy dnh dưỡng</w:t>
      </w:r>
      <w:r w:rsidR="00624424">
        <w:t>.</w:t>
      </w:r>
    </w:p>
    <w:p w14:paraId="38CDCD3B" w14:textId="2CC34172" w:rsidR="00337C8E" w:rsidRPr="00337C8E" w:rsidRDefault="00337C8E" w:rsidP="00C23165">
      <w:r w:rsidRPr="00337C8E">
        <w:lastRenderedPageBreak/>
        <w:t>Một số yếu tổ chúng tôi tìm hiểu nhưng không thấy mối liên quan nảo qua cả</w:t>
      </w:r>
      <w:r w:rsidR="00624424">
        <w:t xml:space="preserve"> </w:t>
      </w:r>
      <w:r w:rsidRPr="00337C8E">
        <w:t>phân tích đơn biển và đa biến: tuổi, nghề nghiệp và bệnh lý kèm theo. Qua tổng</w:t>
      </w:r>
      <w:r w:rsidR="00624424">
        <w:t xml:space="preserve"> </w:t>
      </w:r>
      <w:r w:rsidRPr="00337C8E">
        <w:t>quan tải liệu chúng tôi tìm hiểu thấy, những yếu tổ nây có ảnh hưởng ít nhiều đến</w:t>
      </w:r>
      <w:r w:rsidR="00624424">
        <w:t xml:space="preserve"> </w:t>
      </w:r>
      <w:r w:rsidRPr="00337C8E">
        <w:t>TTDD của người bệnh. Tuy nhiền, có lẽ tại địa bàn chúng tôi nghiên cứu, những</w:t>
      </w:r>
      <w:r w:rsidR="00624424">
        <w:t xml:space="preserve"> </w:t>
      </w:r>
      <w:r w:rsidRPr="00337C8E">
        <w:t>yếu tổ này hiện diện chưa đủ nhiều và chưa tới mức quả nghiêm trọng đễ tác động</w:t>
      </w:r>
      <w:r w:rsidR="00624424">
        <w:t xml:space="preserve"> </w:t>
      </w:r>
      <w:r w:rsidRPr="00337C8E">
        <w:t>lên TTDD của NB theo BML Kết quả này tương tự với nghiên cứu của Võ Thị</w:t>
      </w:r>
      <w:r w:rsidR="00624424">
        <w:t xml:space="preserve"> </w:t>
      </w:r>
      <w:r w:rsidRPr="00337C8E">
        <w:t>Trang Đài (2011) trên bệnh nhân đặt sonde đạ đây tại Bệnh viện Bến Tre cho</w:t>
      </w:r>
      <w:r w:rsidR="00624424">
        <w:t xml:space="preserve"> </w:t>
      </w:r>
      <w:r w:rsidRPr="00337C8E">
        <w:t>th</w:t>
      </w:r>
      <w:r w:rsidR="00624424">
        <w:t xml:space="preserve"> </w:t>
      </w:r>
      <w:r w:rsidRPr="00337C8E">
        <w:t>y các yếu tổ về tuôi và bệnh nhân bệnh lý kèm theo Không có mỗi liên quan</w:t>
      </w:r>
      <w:r w:rsidR="00624424">
        <w:t xml:space="preserve"> </w:t>
      </w:r>
      <w:r w:rsidRPr="00337C8E">
        <w:t>với TTDD của NB</w:t>
      </w:r>
      <w:r w:rsidR="00624424">
        <w:t>.</w:t>
      </w:r>
    </w:p>
    <w:p w14:paraId="4A471584" w14:textId="590F4A9B" w:rsidR="00337C8E" w:rsidRPr="00337C8E" w:rsidRDefault="00624424" w:rsidP="00C23165">
      <w:pPr>
        <w:pStyle w:val="Heading3"/>
      </w:pPr>
      <w:bookmarkStart w:id="130" w:name="_Toc126527770"/>
      <w:bookmarkStart w:id="131" w:name="_Toc130922004"/>
      <w:r>
        <w:t>4.3</w:t>
      </w:r>
      <w:r w:rsidR="00337C8E" w:rsidRPr="00337C8E">
        <w:t>.2. M</w:t>
      </w:r>
      <w:r>
        <w:t>ối</w:t>
      </w:r>
      <w:r w:rsidR="00337C8E" w:rsidRPr="00337C8E">
        <w:t xml:space="preserve"> liên quan giữu tình trạng dình đường theo SG</w:t>
      </w:r>
      <w:r>
        <w:t>A</w:t>
      </w:r>
      <w:bookmarkEnd w:id="130"/>
      <w:bookmarkEnd w:id="131"/>
    </w:p>
    <w:p w14:paraId="03B55D05" w14:textId="77777777" w:rsidR="00624424" w:rsidRDefault="00337C8E" w:rsidP="00C23165">
      <w:r w:rsidRPr="00337C8E">
        <w:t>Kết quá đánh giá TTDD bằng phương pháp SGA cho thấy cần phải có kế</w:t>
      </w:r>
      <w:r w:rsidR="00624424">
        <w:t xml:space="preserve"> </w:t>
      </w:r>
      <w:r w:rsidRPr="00337C8E">
        <w:t xml:space="preserve">hoạch </w:t>
      </w:r>
      <w:r w:rsidR="00205E2A">
        <w:t>sàng</w:t>
      </w:r>
      <w:r w:rsidRPr="00337C8E">
        <w:t xml:space="preserve"> lọc đánh giá và đánh giả lại định kỷ TTDD của tắt cả các người bệnh</w:t>
      </w:r>
      <w:r w:rsidR="00624424">
        <w:t xml:space="preserve"> </w:t>
      </w:r>
      <w:r w:rsidRPr="00337C8E">
        <w:t>ngay từ khi nhập viện để cô biện pháp can thiệp phủ hợp, đặc biệt trên đối tượng</w:t>
      </w:r>
      <w:r w:rsidR="00624424">
        <w:t xml:space="preserve"> </w:t>
      </w:r>
      <w:r w:rsidRPr="00337C8E">
        <w:t>NB có nguy cơ SDD cao như người bệnh lao</w:t>
      </w:r>
      <w:r w:rsidR="00624424">
        <w:t>.</w:t>
      </w:r>
    </w:p>
    <w:p w14:paraId="75FE8FA8" w14:textId="1D6A55EA" w:rsidR="00337C8E" w:rsidRPr="00337C8E" w:rsidRDefault="00337C8E" w:rsidP="00C23165">
      <w:r w:rsidRPr="00337C8E">
        <w:t>Kết quá nghiên cứu cũng ghi nhận có ba yếu tổ có mỗi liên quan đến điểm</w:t>
      </w:r>
      <w:r w:rsidR="00624424">
        <w:t xml:space="preserve"> </w:t>
      </w:r>
      <w:r w:rsidRPr="00337C8E">
        <w:t>TTDD theo SGA qua phân tích đơn biển: trình độ học vấn, loại bệnh lao phối và</w:t>
      </w:r>
      <w:r w:rsidR="00624424">
        <w:t xml:space="preserve"> </w:t>
      </w:r>
      <w:r w:rsidRPr="00337C8E">
        <w:t>kiến thức của NB khi vào viên, Tuy nhiên trong phân tích đa biển chúng tôi ghỉ</w:t>
      </w:r>
      <w:r w:rsidR="00624424">
        <w:t xml:space="preserve"> </w:t>
      </w:r>
      <w:r w:rsidRPr="00337C8E">
        <w:t>nhận năm yếu tổ liên quan đến TTDD của NB là giới, nơi sinh sống. hoàn cảnh</w:t>
      </w:r>
      <w:r w:rsidR="00624424">
        <w:t xml:space="preserve"> </w:t>
      </w:r>
      <w:r w:rsidRPr="00337C8E">
        <w:t>kinh tế, loại bệnh lao phối và kiến thúc của NB khi vào viện. Kết quả này tương</w:t>
      </w:r>
      <w:r w:rsidR="00624424">
        <w:t xml:space="preserve"> </w:t>
      </w:r>
      <w:r w:rsidRPr="00337C8E">
        <w:t>tự với nghiên cửu của Zeng Qing Guo và cộng sự (2019) trên bệnh nhân có khi</w:t>
      </w:r>
      <w:r w:rsidR="00624424">
        <w:t xml:space="preserve"> </w:t>
      </w:r>
      <w:r w:rsidRPr="00337C8E">
        <w:t>dủạ đây ác tính ti Trung Quốc cũng chỉ ra giới. nơi sinh sống, hoàn cảnh kinh tế có</w:t>
      </w:r>
      <w:r w:rsidR="00624424">
        <w:t xml:space="preserve"> </w:t>
      </w:r>
      <w:r w:rsidRPr="00337C8E">
        <w:t>cảnh hưởng đến TTĐD của người bệnh</w:t>
      </w:r>
      <w:r w:rsidR="00624424">
        <w:t xml:space="preserve"> </w:t>
      </w:r>
      <w:r w:rsidRPr="00337C8E">
        <w:t>l</w:t>
      </w:r>
      <w:r w:rsidR="00624424">
        <w:t>ao.</w:t>
      </w:r>
    </w:p>
    <w:p w14:paraId="21DF9924" w14:textId="616182F2" w:rsidR="00464FDA" w:rsidRPr="00464FDA" w:rsidRDefault="00337C8E" w:rsidP="00C23165">
      <w:r w:rsidRPr="00337C8E">
        <w:t>Ba yếu tổ về tuổi, nghề nghiệp và bệnh lý kèm theo không thấy m</w:t>
      </w:r>
      <w:r w:rsidR="00624424">
        <w:t xml:space="preserve"> </w:t>
      </w:r>
      <w:r w:rsidRPr="00337C8E">
        <w:t>quan não qua cả phân tích đơn biển và đa biển. Kết quả này tương tự đổi</w:t>
      </w:r>
      <w:r w:rsidR="00624424">
        <w:t xml:space="preserve"> </w:t>
      </w:r>
      <w:r w:rsidRPr="00337C8E">
        <w:t xml:space="preserve">phân tíh mỗi liên </w:t>
      </w:r>
      <w:r w:rsidRPr="00337C8E">
        <w:lastRenderedPageBreak/>
        <w:t>quan TDDD theo BMI. Nghiền cứu của Bùi Thị Quỳnh</w:t>
      </w:r>
      <w:r w:rsidR="00624424">
        <w:t xml:space="preserve"> </w:t>
      </w:r>
      <w:r w:rsidRPr="00337C8E">
        <w:t>(2015) ở bệnh nhân thận giai đoạn cuối chưa điều trị thay thể tại Bệnh viện</w:t>
      </w:r>
      <w:r w:rsidR="00624424">
        <w:t xml:space="preserve"> </w:t>
      </w:r>
      <w:r w:rsidR="00464FDA" w:rsidRPr="00464FDA">
        <w:t>Bạch Mai cũng chỉ ra không có mỗi liên quan giữa tuổi và TTDD của N, tuy</w:t>
      </w:r>
      <w:r w:rsidR="00624424">
        <w:t xml:space="preserve"> </w:t>
      </w:r>
      <w:r w:rsidR="00464FDA" w:rsidRPr="00464FDA">
        <w:t>nhiên khác với kết quả nghiên cứu của Đặng Trần Khiêm (2014) trên bệnh nhân</w:t>
      </w:r>
      <w:r w:rsidR="00624424">
        <w:t xml:space="preserve"> </w:t>
      </w:r>
      <w:r w:rsidR="00464FDA" w:rsidRPr="00464FDA">
        <w:t>gân mật tụy tại Bệnh viện Chợ Rấy và tác giá Nguyễn An Giang (2013) trên</w:t>
      </w:r>
      <w:r w:rsidR="00624424">
        <w:t xml:space="preserve"> </w:t>
      </w:r>
      <w:r w:rsidR="00464FDA" w:rsidRPr="00464FDA">
        <w:t>bệnh nhân suy thận mạn tính lọc máu chu kỷ tại Bệnh viện Bạch Mai xác định</w:t>
      </w:r>
      <w:r w:rsidR="00624424">
        <w:t xml:space="preserve"> </w:t>
      </w:r>
      <w:r w:rsidR="00464FDA" w:rsidRPr="00464FDA">
        <w:t>có mỗi liên quan giữa tuổi và TTDD theo SGA</w:t>
      </w:r>
      <w:r w:rsidR="00624424">
        <w:t>.</w:t>
      </w:r>
    </w:p>
    <w:p w14:paraId="5629748B" w14:textId="6AB7671B" w:rsidR="00751236" w:rsidRDefault="00464FDA" w:rsidP="00C23165">
      <w:r w:rsidRPr="00464FDA">
        <w:t>Trong các yếu tổ liên quan thì yếu tổ loại bệnh lao phỏi và kiến thức của</w:t>
      </w:r>
      <w:r w:rsidR="00751236">
        <w:t xml:space="preserve"> </w:t>
      </w:r>
      <w:r w:rsidRPr="00464FDA">
        <w:t>người bệnh có mối liên quan chặt chẽ với TTDD của NB và kết quả này được</w:t>
      </w:r>
      <w:r w:rsidR="00751236">
        <w:t xml:space="preserve"> </w:t>
      </w:r>
      <w:r w:rsidRPr="00464FDA">
        <w:t>khẳng định rỡ qua cä phân tích đơn biển và đa biến. Những bệnh nhãn mắc bệnh</w:t>
      </w:r>
      <w:r w:rsidR="00751236">
        <w:t xml:space="preserve"> </w:t>
      </w:r>
      <w:r w:rsidRPr="00464FDA">
        <w:t>lho tối trị, láo kháng thuắc và thiểu kiến thức về dịnh dưỡng thỉ TT SDD của người</w:t>
      </w:r>
      <w:r w:rsidR="00751236">
        <w:t xml:space="preserve"> </w:t>
      </w:r>
      <w:r w:rsidRPr="00464FDA">
        <w:t>bệnh cảng cao theo SGA.</w:t>
      </w:r>
    </w:p>
    <w:p w14:paraId="18FB6FBF" w14:textId="77777777" w:rsidR="00751236" w:rsidRDefault="00751236" w:rsidP="00C23165">
      <w:r>
        <w:br w:type="page"/>
      </w:r>
    </w:p>
    <w:p w14:paraId="28CA0F3D" w14:textId="439F82FE" w:rsidR="00751236" w:rsidRDefault="00751236" w:rsidP="00C23165"/>
    <w:p w14:paraId="0F68D9C2" w14:textId="5B51CA85" w:rsidR="00751236" w:rsidRPr="00751236" w:rsidRDefault="00751236" w:rsidP="00C23165">
      <w:pPr>
        <w:pStyle w:val="Heading1"/>
      </w:pPr>
      <w:bookmarkStart w:id="132" w:name="_Toc126527771"/>
      <w:bookmarkStart w:id="133" w:name="_Toc130922005"/>
      <w:r w:rsidRPr="00751236">
        <w:t>KẾT LUẬN</w:t>
      </w:r>
      <w:bookmarkEnd w:id="132"/>
      <w:bookmarkEnd w:id="133"/>
    </w:p>
    <w:p w14:paraId="4476921C" w14:textId="77777777" w:rsidR="00751236" w:rsidRPr="00751236" w:rsidRDefault="00751236" w:rsidP="00C23165"/>
    <w:p w14:paraId="32F18B5B" w14:textId="35BE2B6C" w:rsidR="00751236" w:rsidRPr="00751236" w:rsidRDefault="00751236" w:rsidP="00C23165">
      <w:r w:rsidRPr="00751236">
        <w:t>Qua nghiên cứu về định dưỡng người bệnh lao đang điều tị tạ khoa Lao hô</w:t>
      </w:r>
      <w:r>
        <w:t xml:space="preserve"> </w:t>
      </w:r>
      <w:r w:rsidRPr="00751236">
        <w:t>hấp Bệnh viện Phỏi Trung Ương, chúng tôi rút ra một số kết luận như sau:</w:t>
      </w:r>
    </w:p>
    <w:p w14:paraId="7751E772" w14:textId="48590138" w:rsidR="00E15BA6" w:rsidRDefault="00751236" w:rsidP="00E15BA6">
      <w:pPr>
        <w:pStyle w:val="Heading1"/>
        <w:jc w:val="left"/>
      </w:pPr>
      <w:bookmarkStart w:id="134" w:name="_Toc130922006"/>
      <w:r w:rsidRPr="00751236">
        <w:t>1. Tình trạng dinh dưỡng của người bệnh lao điều trị tại bệnh viện Phối</w:t>
      </w:r>
      <w:r>
        <w:t xml:space="preserve"> </w:t>
      </w:r>
      <w:r w:rsidRPr="00751236">
        <w:t>Trung tương năm 2018</w:t>
      </w:r>
      <w:bookmarkStart w:id="135" w:name="_Toc126527772"/>
      <w:bookmarkEnd w:id="134"/>
    </w:p>
    <w:p w14:paraId="42AE7C03" w14:textId="1154A530" w:rsidR="00751236" w:rsidRPr="00751236" w:rsidRDefault="00751236" w:rsidP="00E15BA6">
      <w:r w:rsidRPr="00751236">
        <w:t>Bệnh nhân lao gặp chủ yếu ở nam giới nam/ nữ = 2,3/1 và đa số bệnh nhân từ</w:t>
      </w:r>
      <w:r>
        <w:t xml:space="preserve"> </w:t>
      </w:r>
      <w:r w:rsidRPr="00751236">
        <w:t>41-65 tuổi chiếm 44.2%</w:t>
      </w:r>
      <w:bookmarkEnd w:id="135"/>
    </w:p>
    <w:p w14:paraId="6383D78A" w14:textId="77777777" w:rsidR="00756DE3" w:rsidRDefault="00751236" w:rsidP="00C23165">
      <w:r w:rsidRPr="00751236">
        <w:t>Đánh giá tỉnh trạng định dưỡng theo các phương phâp khác nhau la thấy BN</w:t>
      </w:r>
      <w:r>
        <w:t xml:space="preserve"> </w:t>
      </w:r>
      <w:r w:rsidRPr="00751236">
        <w:t>SDD chú yếu gặp ở mức độ nhẹ.</w:t>
      </w:r>
    </w:p>
    <w:p w14:paraId="05567677" w14:textId="77777777" w:rsidR="00756DE3" w:rsidRDefault="00751236" w:rsidP="00C23165">
      <w:r w:rsidRPr="00751236">
        <w:t>Các phương pháp đánh giá dinh dưỡng khác nhau cho kết quả về tỷ lệ SDD</w:t>
      </w:r>
      <w:r w:rsidR="00756DE3">
        <w:t xml:space="preserve"> </w:t>
      </w:r>
      <w:r w:rsidRPr="00751236">
        <w:t>không giống nhau.</w:t>
      </w:r>
    </w:p>
    <w:p w14:paraId="0596C3A9" w14:textId="77777777" w:rsidR="00756DE3" w:rsidRDefault="00751236" w:rsidP="00C23165">
      <w:r w:rsidRPr="00751236">
        <w:t>Theo phương pháp BMI có 48.2% NB trong giới hạn bỉnh thường, 48,49 NB</w:t>
      </w:r>
      <w:r w:rsidR="00756DE3">
        <w:t xml:space="preserve"> </w:t>
      </w:r>
      <w:r w:rsidRPr="00751236">
        <w:t>suy dinh dưỡng và 3,4% NB thửa cân.</w:t>
      </w:r>
    </w:p>
    <w:p w14:paraId="5644F340" w14:textId="4DCBE99A" w:rsidR="00751236" w:rsidRPr="00751236" w:rsidRDefault="00751236" w:rsidP="00C23165">
      <w:r w:rsidRPr="00751236">
        <w:t>Theo phương pháp SGA có 43,9% NB trong giới hạn bình thường, 46,6% người</w:t>
      </w:r>
      <w:r w:rsidR="00756DE3">
        <w:t xml:space="preserve"> </w:t>
      </w:r>
      <w:r w:rsidRPr="00751236">
        <w:t>bệnh có nguy cơ suy dinh đường và 9,5 người bệnh suy định dưỡng.</w:t>
      </w:r>
    </w:p>
    <w:p w14:paraId="6EE8482B" w14:textId="42122B60" w:rsidR="00751236" w:rsidRPr="00751236" w:rsidRDefault="00751236" w:rsidP="00C23165">
      <w:r w:rsidRPr="00751236">
        <w:t>Chí có có 22,9% NB có kiến thức về dinh dưỡng khi nhập viên, còn đa số</w:t>
      </w:r>
      <w:r w:rsidR="00756DE3">
        <w:t xml:space="preserve"> </w:t>
      </w:r>
      <w:r w:rsidRPr="00751236">
        <w:t>chưa có kiến thức về dinh dưỡng chiếm 77,1 %.</w:t>
      </w:r>
    </w:p>
    <w:p w14:paraId="60257A34" w14:textId="4C7FB91F" w:rsidR="00751236" w:rsidRPr="00751236" w:rsidRDefault="00751236" w:rsidP="00C23165">
      <w:pPr>
        <w:pStyle w:val="Heading2"/>
      </w:pPr>
      <w:bookmarkStart w:id="136" w:name="_Toc126527773"/>
      <w:bookmarkStart w:id="137" w:name="_Toc130922007"/>
      <w:r w:rsidRPr="00751236">
        <w:t>2- Các yếu tổ liên quan đến tình trạng đỉnh đưỡng của NB lao</w:t>
      </w:r>
      <w:bookmarkEnd w:id="136"/>
      <w:bookmarkEnd w:id="137"/>
    </w:p>
    <w:p w14:paraId="0F4AFF94" w14:textId="5AA93095" w:rsidR="00751236" w:rsidRPr="00751236" w:rsidRDefault="00751236" w:rsidP="00C23165">
      <w:r w:rsidRPr="00751236">
        <w:t>Các yếu tổ nguy cơ về của tỉnh trạng suy đính dưỡng của bệnh nhân lao</w:t>
      </w:r>
      <w:r w:rsidR="00756DE3">
        <w:t xml:space="preserve"> </w:t>
      </w:r>
      <w:r w:rsidRPr="00751236">
        <w:t>như tuổi, nơi sinh sống, trinh độ học vẫn và hoàn cảnh kinh tế, Trong phân</w:t>
      </w:r>
      <w:r w:rsidR="00756DE3">
        <w:t xml:space="preserve"> </w:t>
      </w:r>
      <w:r w:rsidRPr="00751236">
        <w:t xml:space="preserve">tích đa biến, </w:t>
      </w:r>
      <w:r w:rsidRPr="00751236">
        <w:lastRenderedPageBreak/>
        <w:t>các yêu tổ mắc lao tái phát, lao kháng thuốc và kiến thức của</w:t>
      </w:r>
      <w:r w:rsidR="00756DE3">
        <w:t xml:space="preserve"> </w:t>
      </w:r>
      <w:r w:rsidRPr="00751236">
        <w:t xml:space="preserve">người bệnh ảnh hưởng đến tỉnh trạng dinh đường của cả </w:t>
      </w:r>
      <w:r w:rsidR="00756DE3">
        <w:t>2</w:t>
      </w:r>
      <w:r w:rsidRPr="00751236">
        <w:t xml:space="preserve"> phương pháp đánh</w:t>
      </w:r>
      <w:r w:rsidR="00756DE3">
        <w:t xml:space="preserve"> </w:t>
      </w:r>
      <w:r w:rsidRPr="00751236">
        <w:t>giá (BMI, SGA</w:t>
      </w:r>
      <w:r w:rsidR="00756DE3">
        <w:t>)</w:t>
      </w:r>
    </w:p>
    <w:p w14:paraId="63B94FB7" w14:textId="77777777" w:rsidR="00756DE3" w:rsidRDefault="00751236" w:rsidP="00C23165">
      <w:r w:rsidRPr="00751236">
        <w:t>Dinh dưỡng là một trong những yếu tổ quan trọng trong quá trh điều trị,</w:t>
      </w:r>
      <w:r w:rsidR="00756DE3">
        <w:t xml:space="preserve"> </w:t>
      </w:r>
      <w:r w:rsidRPr="00751236">
        <w:t>không chỉ là biện pháp hỗ trợ mà hoạt động dinh dưỡng tiết chế góp phần nâng cao</w:t>
      </w:r>
      <w:r w:rsidR="00756DE3">
        <w:t xml:space="preserve"> </w:t>
      </w:r>
      <w:r w:rsidRPr="00751236">
        <w:t>sức đề kháng cho NB, làm rút ngắn thời gian đi</w:t>
      </w:r>
      <w:r w:rsidR="00756DE3">
        <w:t xml:space="preserve"> </w:t>
      </w:r>
      <w:r w:rsidRPr="00751236">
        <w:t>trị, hồi phục các tổn thương do</w:t>
      </w:r>
      <w:r w:rsidR="00756DE3">
        <w:t xml:space="preserve"> </w:t>
      </w:r>
      <w:r w:rsidRPr="00751236">
        <w:t>bệnh gây nên. Như vậy, cần tăng cường nhiều hơn nữa các chương trình truyền</w:t>
      </w:r>
      <w:r w:rsidR="00756DE3">
        <w:t xml:space="preserve"> </w:t>
      </w:r>
      <w:r w:rsidRPr="00751236">
        <w:t>thông và tổ chức hiệu quả hơn hoạt động định dưỡng Bệnh viện để các đổi tượng</w:t>
      </w:r>
      <w:r w:rsidR="00756DE3">
        <w:t xml:space="preserve"> </w:t>
      </w:r>
      <w:r w:rsidRPr="00751236">
        <w:t>hiểu được lợi ích của chế độ ăn trong quá trình điều tị, Đối tượng ở đây không chỉ</w:t>
      </w:r>
      <w:r w:rsidR="00756DE3">
        <w:t xml:space="preserve"> </w:t>
      </w:r>
      <w:r w:rsidRPr="00751236">
        <w:t>là NB lào, nhân viên y tế mã trong cộng đồng. người thân những người trực tiếp</w:t>
      </w:r>
      <w:r w:rsidR="00756DE3">
        <w:t xml:space="preserve"> </w:t>
      </w:r>
      <w:r w:rsidRPr="00751236">
        <w:t>tham gia chăm sóc NB.</w:t>
      </w:r>
    </w:p>
    <w:p w14:paraId="1D80AE9F" w14:textId="04CD3877" w:rsidR="00751236" w:rsidRPr="00751236" w:rsidRDefault="00751236" w:rsidP="00C23165">
      <w:r w:rsidRPr="00751236">
        <w:t>Các kết quả trên đã cung cấp bằng chứng hữu ích trong công tác chăm sóc sức</w:t>
      </w:r>
      <w:r w:rsidR="00756DE3">
        <w:t xml:space="preserve"> </w:t>
      </w:r>
      <w:r w:rsidRPr="00751236">
        <w:t>khỏe cộng đồng cũng như trong chẳn đoán vả điều trị lao.</w:t>
      </w:r>
    </w:p>
    <w:p w14:paraId="6CB7C03B" w14:textId="31C9C727" w:rsidR="00751236" w:rsidRPr="00751236" w:rsidRDefault="00751236" w:rsidP="00C23165">
      <w:pPr>
        <w:pStyle w:val="Heading3"/>
      </w:pPr>
      <w:bookmarkStart w:id="138" w:name="_Toc126527774"/>
      <w:bookmarkStart w:id="139" w:name="_Toc130922008"/>
      <w:r w:rsidRPr="00751236">
        <w:t>3. Hạn chế nghiên cứu</w:t>
      </w:r>
      <w:bookmarkEnd w:id="138"/>
      <w:bookmarkEnd w:id="139"/>
    </w:p>
    <w:p w14:paraId="56CFB6E0" w14:textId="77777777" w:rsidR="00756DE3" w:rsidRDefault="00751236" w:rsidP="00C23165">
      <w:r w:rsidRPr="00751236">
        <w:t>Nghiên cửu của em là một trong số rất t nghiên cửu đánh giá tỉnh trạng định</w:t>
      </w:r>
      <w:r w:rsidR="00756DE3">
        <w:t xml:space="preserve"> </w:t>
      </w:r>
      <w:r w:rsidRPr="00751236">
        <w:t>dường của NB lao phổi, là vẫn để khả mới ở Việt Nam do đó nghiên cứu không</w:t>
      </w:r>
      <w:r w:rsidR="00756DE3">
        <w:t xml:space="preserve"> </w:t>
      </w:r>
      <w:r w:rsidRPr="00751236">
        <w:t>trảnh khỏi một số hạn chế</w:t>
      </w:r>
      <w:r w:rsidR="00756DE3">
        <w:t>.</w:t>
      </w:r>
    </w:p>
    <w:p w14:paraId="3C414C6A" w14:textId="77777777" w:rsidR="00756DE3" w:rsidRDefault="00751236" w:rsidP="00C23165">
      <w:r w:rsidRPr="00751236">
        <w:t>Hiện tại chưa cỏ bộ công cụ chuẩn để đo lường kiến thức về đình dưỡng cho</w:t>
      </w:r>
      <w:r w:rsidR="00756DE3">
        <w:t xml:space="preserve"> </w:t>
      </w:r>
      <w:r w:rsidRPr="00751236">
        <w:t>NB tại Việt Nam và các hướng đẫn về công tác chăm sóc dính dưỡng cho NB lao</w:t>
      </w:r>
      <w:r w:rsidR="00756DE3">
        <w:t xml:space="preserve"> </w:t>
      </w:r>
      <w:r w:rsidRPr="00751236">
        <w:t>của ĐD còn hạn chế, em tham kháo các tải liệu và xây dựng bộ công cụ để do</w:t>
      </w:r>
      <w:r w:rsidR="00756DE3">
        <w:t xml:space="preserve"> </w:t>
      </w:r>
      <w:r w:rsidRPr="00751236">
        <w:t>lường, chính vì vậy việc chuẩn bị bộ câu hỏi có thể mới đáp ứng được các nội dụng,</w:t>
      </w:r>
      <w:r w:rsidR="00756DE3">
        <w:t xml:space="preserve"> </w:t>
      </w:r>
      <w:r w:rsidRPr="00751236">
        <w:t>chung về chăm sóc dinh dưỡng mà chưa đi sâu vào các bệnh lý có liên quan đến</w:t>
      </w:r>
      <w:r w:rsidR="00756DE3">
        <w:t xml:space="preserve"> </w:t>
      </w:r>
      <w:r w:rsidRPr="00751236">
        <w:t>định dưỡng,</w:t>
      </w:r>
    </w:p>
    <w:p w14:paraId="78CB91AA" w14:textId="69A2F563" w:rsidR="00751236" w:rsidRPr="00751236" w:rsidRDefault="00751236" w:rsidP="00C23165">
      <w:r w:rsidRPr="00751236">
        <w:lastRenderedPageBreak/>
        <w:t>Chủ để nghiền cứu được tiễn bảnh trong một bệnh viện vá là đề tải mới, ít</w:t>
      </w:r>
      <w:r w:rsidR="00756DE3">
        <w:t xml:space="preserve"> </w:t>
      </w:r>
      <w:r w:rsidRPr="00751236">
        <w:t>được thục hiện, đo không có nhiều nghiền cứu tương tự nên trong quá trình tiến</w:t>
      </w:r>
      <w:r w:rsidR="00756DE3">
        <w:t xml:space="preserve"> </w:t>
      </w:r>
      <w:r w:rsidRPr="00751236">
        <w:t>hành nghiên cứu còn gặp nhiều khỏ khăn trong việc triển khai tìm tải liệu tham</w:t>
      </w:r>
      <w:r w:rsidR="00756DE3">
        <w:t xml:space="preserve"> </w:t>
      </w:r>
      <w:r w:rsidRPr="00751236">
        <w:t>khảo để viết tổng quan tải lệu, so sánh bản luận và trích đẫn thông tin còn chưa</w:t>
      </w:r>
      <w:r w:rsidR="00756DE3">
        <w:t xml:space="preserve"> </w:t>
      </w:r>
      <w:r w:rsidRPr="00751236">
        <w:t>được phong phú.</w:t>
      </w:r>
    </w:p>
    <w:p w14:paraId="1D8B838B" w14:textId="77777777" w:rsidR="00756DE3" w:rsidRDefault="00756DE3" w:rsidP="00C23165"/>
    <w:p w14:paraId="5F3DCD0B" w14:textId="77777777" w:rsidR="00756DE3" w:rsidRDefault="00756DE3" w:rsidP="00C23165">
      <w:r>
        <w:br w:type="page"/>
      </w:r>
    </w:p>
    <w:p w14:paraId="7A4CDF57" w14:textId="0021081D" w:rsidR="00751236" w:rsidRPr="00751236" w:rsidRDefault="00751236" w:rsidP="00C23165">
      <w:pPr>
        <w:pStyle w:val="Heading1"/>
      </w:pPr>
      <w:bookmarkStart w:id="140" w:name="_Toc126527775"/>
      <w:bookmarkStart w:id="141" w:name="_Toc130922009"/>
      <w:r w:rsidRPr="00751236">
        <w:lastRenderedPageBreak/>
        <w:t>KHUY</w:t>
      </w:r>
      <w:r w:rsidR="000C15F3">
        <w:t>Ế</w:t>
      </w:r>
      <w:r w:rsidRPr="00751236">
        <w:t>N NGHỊ</w:t>
      </w:r>
      <w:bookmarkEnd w:id="140"/>
      <w:bookmarkEnd w:id="141"/>
    </w:p>
    <w:p w14:paraId="72210A68" w14:textId="77777777" w:rsidR="00751236" w:rsidRPr="00751236" w:rsidRDefault="00751236" w:rsidP="00C23165"/>
    <w:p w14:paraId="2051BADA" w14:textId="53D5A740" w:rsidR="00751236" w:rsidRPr="00751236" w:rsidRDefault="00751236" w:rsidP="00C23165">
      <w:r w:rsidRPr="00751236">
        <w:t>Từ kết quả nghiên cứu, chúng tôi có một số khuyến nghị nhằm góp phân nâng</w:t>
      </w:r>
      <w:r w:rsidR="00EB6355">
        <w:t xml:space="preserve"> c</w:t>
      </w:r>
      <w:r w:rsidRPr="00751236">
        <w:t>ao chất lượng điều trị và chăm sóc NB lao tại khoa Lao hô háo Bệnh viện Phối</w:t>
      </w:r>
      <w:r w:rsidR="00EB6355">
        <w:t xml:space="preserve"> </w:t>
      </w:r>
      <w:r w:rsidRPr="00751236">
        <w:t>Trùng ương.</w:t>
      </w:r>
    </w:p>
    <w:p w14:paraId="1F877110" w14:textId="4AF26391" w:rsidR="00751236" w:rsidRPr="00751236" w:rsidRDefault="00751236" w:rsidP="00C23165">
      <w:r w:rsidRPr="00751236">
        <w:t>1. Cần sảng lọc, đánh giá ngay tại thời điểm NB nhập viện, đánh giá định</w:t>
      </w:r>
      <w:r w:rsidR="00EB6355">
        <w:t xml:space="preserve"> </w:t>
      </w:r>
      <w:r w:rsidRPr="00751236">
        <w:t>cđưỡng(nhân trắc học, sinh hóa, lâm sảng và chế độ ăn) đặc biệt nên ưu tiền sử dụng công.</w:t>
      </w:r>
      <w:r w:rsidR="00EB6355">
        <w:t xml:space="preserve"> </w:t>
      </w:r>
      <w:r w:rsidRPr="00751236">
        <w:t>cụ SGA đánh gi nhg trang dinh dưỡng.</w:t>
      </w:r>
    </w:p>
    <w:p w14:paraId="30D95BB8" w14:textId="73BB39D4" w:rsidR="00751236" w:rsidRPr="00751236" w:rsidRDefault="00751236" w:rsidP="00C23165">
      <w:r w:rsidRPr="00751236">
        <w:t>2: Tăng cường công tác tư vẫn dinh đưỡng cho người bệnh lao đặc biệt những</w:t>
      </w:r>
      <w:r w:rsidR="00EB6355">
        <w:t xml:space="preserve"> </w:t>
      </w:r>
      <w:r w:rsidRPr="00751236">
        <w:t>người bệnh mắc bệnh lao phối có hoàn cảnh kinh tế khó khăn, và bệnh lao kèm kêm</w:t>
      </w:r>
      <w:r w:rsidR="00EB6355">
        <w:t xml:space="preserve"> </w:t>
      </w:r>
      <w:r w:rsidRPr="00751236">
        <w:t>theo như đái tháo đường, HIV... và NB lao điều trị thất bại, lao kháng thuốc... đồng thời</w:t>
      </w:r>
      <w:r w:rsidR="00EB6355">
        <w:t xml:space="preserve"> </w:t>
      </w:r>
      <w:r w:rsidRPr="00751236">
        <w:t>cẩn có chế độ dinh dưỡng tốt để bù đắp cho quá trình chẳng đỡ bệnh tật trong thời gian</w:t>
      </w:r>
      <w:r w:rsidR="00EB6355">
        <w:t xml:space="preserve"> </w:t>
      </w:r>
      <w:r w:rsidRPr="00751236">
        <w:t>(Siêu tr lê đài cũng như sau qui vinh đi tỉ.</w:t>
      </w:r>
    </w:p>
    <w:p w14:paraId="4A482CC8" w14:textId="34A7C39A" w:rsidR="00042888" w:rsidRDefault="00751236" w:rsidP="00C23165">
      <w:r w:rsidRPr="00751236">
        <w:t>3. Căn có các nghiên cũo bỗ sung là cần thiết để đánh giá ác động của việc bổ</w:t>
      </w:r>
      <w:r w:rsidR="00EB6355">
        <w:t xml:space="preserve"> </w:t>
      </w:r>
      <w:r w:rsidRPr="00751236">
        <w:t>sung đình dưỡng và kết hợp các chất dinh dưỡng cụ thẻ, đến kết quả bệnh lao ở</w:t>
      </w:r>
      <w:r w:rsidR="00EB6355">
        <w:t xml:space="preserve"> </w:t>
      </w:r>
      <w:r w:rsidRPr="00751236">
        <w:t>những NB bị suy dinh dưỡng tự thời điểm chẳn đoán lao. Quan trọng hơn nữa lá</w:t>
      </w:r>
      <w:r w:rsidR="00EB6355">
        <w:t xml:space="preserve"> </w:t>
      </w:r>
      <w:r w:rsidRPr="00751236">
        <w:t>phải hiểu rõ hơn về vai trở của sự đầy đủ dình dưỡng trong việc ngăn ngùa bệnh lao</w:t>
      </w:r>
      <w:r w:rsidR="00EB6355">
        <w:t xml:space="preserve"> </w:t>
      </w:r>
      <w:r w:rsidRPr="00751236">
        <w:t>ở</w:t>
      </w:r>
      <w:r w:rsidR="00D94507">
        <w:t xml:space="preserve"> </w:t>
      </w:r>
      <w:r w:rsidRPr="00751236">
        <w:t>những nhóm có nguy cơ cao bị nhiễm lao</w:t>
      </w:r>
      <w:r w:rsidR="00621D3A">
        <w:t>.</w:t>
      </w:r>
      <w:r w:rsidR="00F97576">
        <w:t xml:space="preserve"> </w:t>
      </w:r>
    </w:p>
    <w:p w14:paraId="5271327D" w14:textId="77777777" w:rsidR="00042888" w:rsidRDefault="00042888" w:rsidP="00C23165">
      <w:r>
        <w:br w:type="page"/>
      </w:r>
    </w:p>
    <w:p w14:paraId="1E756155" w14:textId="02653999" w:rsidR="00021ACD" w:rsidRPr="004741C0" w:rsidRDefault="00042888" w:rsidP="00A31289">
      <w:pPr>
        <w:pStyle w:val="Heading1"/>
      </w:pPr>
      <w:bookmarkStart w:id="142" w:name="_Toc126527776"/>
      <w:bookmarkStart w:id="143" w:name="_Toc130922010"/>
      <w:r w:rsidRPr="004741C0">
        <w:lastRenderedPageBreak/>
        <w:t>TÀI LIỆU THAM KHẢO</w:t>
      </w:r>
      <w:bookmarkEnd w:id="142"/>
      <w:bookmarkEnd w:id="143"/>
    </w:p>
    <w:p w14:paraId="57C3F138" w14:textId="77777777" w:rsidR="00D418EC" w:rsidRPr="00D418EC" w:rsidRDefault="00021ACD" w:rsidP="00D418EC">
      <w:pPr>
        <w:pStyle w:val="EndNoteBibliography"/>
        <w:spacing w:after="0"/>
        <w:ind w:left="720" w:hanging="720"/>
      </w:pPr>
      <w:r>
        <w:fldChar w:fldCharType="begin"/>
      </w:r>
      <w:r>
        <w:instrText xml:space="preserve"> ADDIN EN.REFLIST </w:instrText>
      </w:r>
      <w:r>
        <w:fldChar w:fldCharType="separate"/>
      </w:r>
      <w:r w:rsidR="00D418EC" w:rsidRPr="00D418EC">
        <w:t>1.</w:t>
      </w:r>
      <w:r w:rsidR="00D418EC" w:rsidRPr="00D418EC">
        <w:tab/>
        <w:t xml:space="preserve">Bộ Y Tế (2020), </w:t>
      </w:r>
      <w:r w:rsidR="00D418EC" w:rsidRPr="00D418EC">
        <w:rPr>
          <w:i/>
        </w:rPr>
        <w:t>Quyết định 1314/QĐ-BYT về việc ban hành "Hướng dẫn chẩn đoán, điều trị và dự phòng bệnh lao"</w:t>
      </w:r>
      <w:r w:rsidR="00D418EC" w:rsidRPr="00D418EC">
        <w:t>, Bộ Y Tế.</w:t>
      </w:r>
    </w:p>
    <w:p w14:paraId="7D4B3322" w14:textId="77777777" w:rsidR="00D418EC" w:rsidRPr="00D418EC" w:rsidRDefault="00D418EC" w:rsidP="00D418EC">
      <w:pPr>
        <w:pStyle w:val="EndNoteBibliography"/>
        <w:spacing w:after="0"/>
        <w:ind w:left="720" w:hanging="720"/>
      </w:pPr>
      <w:r w:rsidRPr="00D418EC">
        <w:t>2.</w:t>
      </w:r>
      <w:r w:rsidRPr="00D418EC">
        <w:tab/>
        <w:t xml:space="preserve">World Health Organization (2022), </w:t>
      </w:r>
      <w:r w:rsidRPr="00D418EC">
        <w:rPr>
          <w:i/>
        </w:rPr>
        <w:t>Global Tuberculosis Report 2022</w:t>
      </w:r>
      <w:r w:rsidRPr="00D418EC">
        <w:t>.</w:t>
      </w:r>
    </w:p>
    <w:p w14:paraId="22BE22CE" w14:textId="77777777" w:rsidR="00D418EC" w:rsidRPr="00D418EC" w:rsidRDefault="00D418EC" w:rsidP="00D418EC">
      <w:pPr>
        <w:pStyle w:val="EndNoteBibliography"/>
        <w:spacing w:after="0"/>
        <w:ind w:left="720" w:hanging="720"/>
      </w:pPr>
      <w:r w:rsidRPr="00D418EC">
        <w:t>3.</w:t>
      </w:r>
      <w:r w:rsidRPr="00D418EC">
        <w:tab/>
        <w:t xml:space="preserve">B. E. Feleke, T. E. Feleke và F. Biadglegne (2019), </w:t>
      </w:r>
      <w:r w:rsidRPr="00D418EC">
        <w:rPr>
          <w:i/>
        </w:rPr>
        <w:t>Nutritional status of tuberculosis patients, a comparative cross-sectional study</w:t>
      </w:r>
      <w:r w:rsidRPr="00D418EC">
        <w:t>, BMC Pulm Med. 19(1), 182.</w:t>
      </w:r>
    </w:p>
    <w:p w14:paraId="7B091089" w14:textId="77777777" w:rsidR="00D418EC" w:rsidRPr="00D418EC" w:rsidRDefault="00D418EC" w:rsidP="00D418EC">
      <w:pPr>
        <w:pStyle w:val="EndNoteBibliography"/>
        <w:spacing w:after="0"/>
        <w:ind w:left="720" w:hanging="720"/>
      </w:pPr>
      <w:r w:rsidRPr="00D418EC">
        <w:t>4.</w:t>
      </w:r>
      <w:r w:rsidRPr="00D418EC">
        <w:tab/>
        <w:t xml:space="preserve">World Health Organization (2013), </w:t>
      </w:r>
      <w:r w:rsidRPr="00D418EC">
        <w:rPr>
          <w:i/>
        </w:rPr>
        <w:t>Nutritional care and support for patients with tuberculosis</w:t>
      </w:r>
      <w:r w:rsidRPr="00D418EC">
        <w:t>.</w:t>
      </w:r>
    </w:p>
    <w:p w14:paraId="567FDFEE" w14:textId="77777777" w:rsidR="00D418EC" w:rsidRPr="00D418EC" w:rsidRDefault="00D418EC" w:rsidP="00D418EC">
      <w:pPr>
        <w:pStyle w:val="EndNoteBibliography"/>
        <w:spacing w:after="0"/>
        <w:ind w:left="720" w:hanging="720"/>
      </w:pPr>
      <w:r w:rsidRPr="00D418EC">
        <w:t>5.</w:t>
      </w:r>
      <w:r w:rsidRPr="00D418EC">
        <w:tab/>
        <w:t xml:space="preserve">Somnath Das và các cộng sự (2018), </w:t>
      </w:r>
      <w:r w:rsidRPr="00D418EC">
        <w:rPr>
          <w:i/>
        </w:rPr>
        <w:t>A study of nutritional assessment of newly diagnosed tuberculosis patients in a tertiary care hospital of Tripura, India</w:t>
      </w:r>
      <w:r w:rsidRPr="00D418EC">
        <w:t>, International Journal of Research in Medical Sciences. 6, 1382.</w:t>
      </w:r>
    </w:p>
    <w:p w14:paraId="0F1C0EBD" w14:textId="77777777" w:rsidR="00D418EC" w:rsidRPr="00D418EC" w:rsidRDefault="00D418EC" w:rsidP="00D418EC">
      <w:pPr>
        <w:pStyle w:val="EndNoteBibliography"/>
        <w:spacing w:after="0"/>
        <w:ind w:left="720" w:hanging="720"/>
      </w:pPr>
      <w:r w:rsidRPr="00D418EC">
        <w:t>6.</w:t>
      </w:r>
      <w:r w:rsidRPr="00D418EC">
        <w:tab/>
        <w:t xml:space="preserve">D. C. Macallan và các cộng sự (1998), </w:t>
      </w:r>
      <w:r w:rsidRPr="00D418EC">
        <w:rPr>
          <w:i/>
        </w:rPr>
        <w:t>Whole body protein metabolism in human pulmonary tuberculosis and undernutrition: evidence for anabolic block in tuberculosis</w:t>
      </w:r>
      <w:r w:rsidRPr="00D418EC">
        <w:t>, Clin Sci (Lond). 94(3), 321-31.</w:t>
      </w:r>
    </w:p>
    <w:p w14:paraId="17DADE21" w14:textId="77777777" w:rsidR="00D418EC" w:rsidRPr="00D418EC" w:rsidRDefault="00D418EC" w:rsidP="00D418EC">
      <w:pPr>
        <w:pStyle w:val="EndNoteBibliography"/>
        <w:spacing w:after="0"/>
        <w:ind w:left="720" w:hanging="720"/>
      </w:pPr>
      <w:r w:rsidRPr="00D418EC">
        <w:t>7.</w:t>
      </w:r>
      <w:r w:rsidRPr="00D418EC">
        <w:tab/>
        <w:t xml:space="preserve">D. C. Macallan (1999), </w:t>
      </w:r>
      <w:r w:rsidRPr="00D418EC">
        <w:rPr>
          <w:i/>
        </w:rPr>
        <w:t>Malnutrition in tuberculosis</w:t>
      </w:r>
      <w:r w:rsidRPr="00D418EC">
        <w:t>, Diagn Microbiol Infect Dis. 34(2), 153-7.</w:t>
      </w:r>
    </w:p>
    <w:p w14:paraId="1670389F" w14:textId="77777777" w:rsidR="00D418EC" w:rsidRPr="00D418EC" w:rsidRDefault="00D418EC" w:rsidP="00D418EC">
      <w:pPr>
        <w:pStyle w:val="EndNoteBibliography"/>
        <w:spacing w:after="0"/>
        <w:ind w:left="720" w:hanging="720"/>
      </w:pPr>
      <w:r w:rsidRPr="00D418EC">
        <w:t>8.</w:t>
      </w:r>
      <w:r w:rsidRPr="00D418EC">
        <w:tab/>
        <w:t xml:space="preserve">Đoàn Duy Tân (2021), </w:t>
      </w:r>
      <w:r w:rsidRPr="00D418EC">
        <w:rPr>
          <w:i/>
        </w:rPr>
        <w:t>Tỉ lệ suy dinh dưỡng và yếu tố liên quan trên bệnh nhân lao phổi tại bệnh viện Phạm Ngọc Thạch</w:t>
      </w:r>
      <w:r w:rsidRPr="00D418EC">
        <w:t>. 25, 148-152.</w:t>
      </w:r>
    </w:p>
    <w:p w14:paraId="2296E74F" w14:textId="77777777" w:rsidR="00D418EC" w:rsidRPr="00D418EC" w:rsidRDefault="00D418EC" w:rsidP="00D418EC">
      <w:pPr>
        <w:pStyle w:val="EndNoteBibliography"/>
        <w:spacing w:after="0"/>
        <w:ind w:left="720" w:hanging="720"/>
      </w:pPr>
      <w:r w:rsidRPr="00D418EC">
        <w:t>9.</w:t>
      </w:r>
      <w:r w:rsidRPr="00D418EC">
        <w:tab/>
        <w:t xml:space="preserve">Lê Thị Thủy và các cộng sự (2019), </w:t>
      </w:r>
      <w:r w:rsidRPr="00D418EC">
        <w:rPr>
          <w:i/>
        </w:rPr>
        <w:t>Đặc điểm Lao phổi ở người bệnh điều trị tại khoa Lao hô hấp, Bệnh viện Phổi Trung ương năm 2018</w:t>
      </w:r>
      <w:r w:rsidRPr="00D418EC">
        <w:t>.</w:t>
      </w:r>
    </w:p>
    <w:p w14:paraId="51A60D15" w14:textId="77777777" w:rsidR="00D418EC" w:rsidRPr="00D418EC" w:rsidRDefault="00D418EC" w:rsidP="00D418EC">
      <w:pPr>
        <w:pStyle w:val="EndNoteBibliography"/>
        <w:spacing w:after="0"/>
        <w:ind w:left="720" w:hanging="720"/>
      </w:pPr>
      <w:r w:rsidRPr="00D418EC">
        <w:t>10.</w:t>
      </w:r>
      <w:r w:rsidRPr="00D418EC">
        <w:tab/>
        <w:t xml:space="preserve">Lê Thị Thủy và các cộng sự (2019), </w:t>
      </w:r>
      <w:r w:rsidRPr="00D418EC">
        <w:rPr>
          <w:i/>
        </w:rPr>
        <w:t>Tình trạng dinh dưỡng theo phương pháp SGA &amp; một số yếu tố liên quan của bệnh Lao phổi ở người bệnh điều trị tại khoa Lao hô hấp, Bệnh viện Phổi Trung ương năm 2018</w:t>
      </w:r>
      <w:r w:rsidRPr="00D418EC">
        <w:t>.</w:t>
      </w:r>
    </w:p>
    <w:p w14:paraId="33BA2058" w14:textId="77777777" w:rsidR="00D418EC" w:rsidRPr="00D418EC" w:rsidRDefault="00D418EC" w:rsidP="00D418EC">
      <w:pPr>
        <w:pStyle w:val="EndNoteBibliography"/>
        <w:spacing w:after="0"/>
        <w:ind w:left="720" w:hanging="720"/>
      </w:pPr>
      <w:r w:rsidRPr="00D418EC">
        <w:t>11.</w:t>
      </w:r>
      <w:r w:rsidRPr="00D418EC">
        <w:tab/>
        <w:t xml:space="preserve">L. M. Gurung và các cộng sự (2018), </w:t>
      </w:r>
      <w:r w:rsidRPr="00D418EC">
        <w:rPr>
          <w:i/>
        </w:rPr>
        <w:t>Dietary Practice and Nutritional Status of Tuberculosis Patients in Pokhara: A Cross Sectional Study</w:t>
      </w:r>
      <w:r w:rsidRPr="00D418EC">
        <w:t>, Front Nutr. 5, 63.</w:t>
      </w:r>
    </w:p>
    <w:p w14:paraId="334ACEF5" w14:textId="77777777" w:rsidR="00D418EC" w:rsidRPr="00D418EC" w:rsidRDefault="00D418EC" w:rsidP="00D418EC">
      <w:pPr>
        <w:pStyle w:val="EndNoteBibliography"/>
        <w:spacing w:after="0"/>
        <w:ind w:left="720" w:hanging="720"/>
      </w:pPr>
      <w:r w:rsidRPr="00D418EC">
        <w:t>12.</w:t>
      </w:r>
      <w:r w:rsidRPr="00D418EC">
        <w:tab/>
        <w:t xml:space="preserve">Trần Văn Sáng và Lê Ngọc Hưng (2014), </w:t>
      </w:r>
      <w:r w:rsidRPr="00D418EC">
        <w:rPr>
          <w:i/>
        </w:rPr>
        <w:t>Bệnh học lao</w:t>
      </w:r>
      <w:r w:rsidRPr="00D418EC">
        <w:t>, Nhà xuất bản Y học.</w:t>
      </w:r>
    </w:p>
    <w:p w14:paraId="5C8BEAF0" w14:textId="77777777" w:rsidR="00D418EC" w:rsidRPr="00D418EC" w:rsidRDefault="00D418EC" w:rsidP="00D418EC">
      <w:pPr>
        <w:pStyle w:val="EndNoteBibliography"/>
        <w:spacing w:after="0"/>
        <w:ind w:left="720" w:hanging="720"/>
      </w:pPr>
      <w:r w:rsidRPr="00D418EC">
        <w:t>13.</w:t>
      </w:r>
      <w:r w:rsidRPr="00D418EC">
        <w:tab/>
        <w:t xml:space="preserve">Chương trình Chống lao Quốc gia (2020), </w:t>
      </w:r>
      <w:r w:rsidRPr="00D418EC">
        <w:rPr>
          <w:i/>
        </w:rPr>
        <w:t>Báo cáo tổng kết hoạt động chương trình chống lao năm 2020</w:t>
      </w:r>
      <w:r w:rsidRPr="00D418EC">
        <w:t>.</w:t>
      </w:r>
    </w:p>
    <w:p w14:paraId="4B015073" w14:textId="77777777" w:rsidR="00D418EC" w:rsidRPr="00D418EC" w:rsidRDefault="00D418EC" w:rsidP="00D418EC">
      <w:pPr>
        <w:pStyle w:val="EndNoteBibliography"/>
        <w:spacing w:after="0"/>
        <w:ind w:left="720" w:hanging="720"/>
      </w:pPr>
      <w:r w:rsidRPr="00D418EC">
        <w:t>14.</w:t>
      </w:r>
      <w:r w:rsidRPr="00D418EC">
        <w:tab/>
        <w:t xml:space="preserve">V. Schiza và các cộng sự (2022), </w:t>
      </w:r>
      <w:r w:rsidRPr="00D418EC">
        <w:rPr>
          <w:i/>
        </w:rPr>
        <w:t>Impact of the COVID-19 pandemic on TB infection testing</w:t>
      </w:r>
      <w:r w:rsidRPr="00D418EC">
        <w:t>, Int J Tuberc Lung Dis. 26(2), 174-176.</w:t>
      </w:r>
    </w:p>
    <w:p w14:paraId="29EC7ABF" w14:textId="77777777" w:rsidR="00D418EC" w:rsidRPr="00D418EC" w:rsidRDefault="00D418EC" w:rsidP="00D418EC">
      <w:pPr>
        <w:pStyle w:val="EndNoteBibliography"/>
        <w:spacing w:after="0"/>
        <w:ind w:left="720" w:hanging="720"/>
      </w:pPr>
      <w:r w:rsidRPr="00D418EC">
        <w:t>15.</w:t>
      </w:r>
      <w:r w:rsidRPr="00D418EC">
        <w:tab/>
        <w:t xml:space="preserve">Lê Thị Ba (2015), </w:t>
      </w:r>
      <w:r w:rsidRPr="00D418EC">
        <w:rPr>
          <w:i/>
        </w:rPr>
        <w:t>Nghiên cứu đặc điểm lâm sàng, cận lâm sàng ở bệnh nhân nghi lao phổi tại Trung tâm hô hấp Bệnh viện Bạch Mai</w:t>
      </w:r>
      <w:r w:rsidRPr="00D418EC">
        <w:t>.</w:t>
      </w:r>
    </w:p>
    <w:p w14:paraId="2517218F" w14:textId="77777777" w:rsidR="00D418EC" w:rsidRPr="00D418EC" w:rsidRDefault="00D418EC" w:rsidP="00D418EC">
      <w:pPr>
        <w:pStyle w:val="EndNoteBibliography"/>
        <w:spacing w:after="0"/>
        <w:ind w:left="720" w:hanging="720"/>
      </w:pPr>
      <w:r w:rsidRPr="00D418EC">
        <w:lastRenderedPageBreak/>
        <w:t>16.</w:t>
      </w:r>
      <w:r w:rsidRPr="00D418EC">
        <w:tab/>
        <w:t xml:space="preserve">Phạm Thị Ánh Tuyết (2017), </w:t>
      </w:r>
      <w:r w:rsidRPr="00D418EC">
        <w:rPr>
          <w:i/>
        </w:rPr>
        <w:t>Nghiên cứu đặc điểm lâm sàng, cận lâm sàng và kết quả nuôi cấy trực khuẩn lao bằng MGIT, Loewenstein-Jensen ở bệnh nhân lao phổi mới AFB âm tính tại Bệnh viện 74 Trung Ương</w:t>
      </w:r>
      <w:r w:rsidRPr="00D418EC">
        <w:t>.</w:t>
      </w:r>
    </w:p>
    <w:p w14:paraId="382C9A47" w14:textId="77777777" w:rsidR="00D418EC" w:rsidRPr="00D418EC" w:rsidRDefault="00D418EC" w:rsidP="00D418EC">
      <w:pPr>
        <w:pStyle w:val="EndNoteBibliography"/>
        <w:spacing w:after="0"/>
        <w:ind w:left="720" w:hanging="720"/>
      </w:pPr>
      <w:r w:rsidRPr="00D418EC">
        <w:t>17.</w:t>
      </w:r>
      <w:r w:rsidRPr="00D418EC">
        <w:tab/>
        <w:t xml:space="preserve">Phạm Thị Ánh Tuyết (2017), </w:t>
      </w:r>
      <w:r w:rsidRPr="00D418EC">
        <w:rPr>
          <w:i/>
        </w:rPr>
        <w:t>Đặc điểm lâm sàng, cận lâm sàng và hình ảnh chụp cắt lớp vi tính lồng ngực ở bệnh nhân lao phổi mới AFB âm tính</w:t>
      </w:r>
      <w:r w:rsidRPr="00D418EC">
        <w:t>, 159-161.</w:t>
      </w:r>
    </w:p>
    <w:p w14:paraId="75589414" w14:textId="77777777" w:rsidR="00D418EC" w:rsidRPr="00D418EC" w:rsidRDefault="00D418EC" w:rsidP="00D418EC">
      <w:pPr>
        <w:pStyle w:val="EndNoteBibliography"/>
        <w:spacing w:after="0"/>
        <w:ind w:left="720" w:hanging="720"/>
      </w:pPr>
      <w:r w:rsidRPr="00D418EC">
        <w:t>18.</w:t>
      </w:r>
      <w:r w:rsidRPr="00D418EC">
        <w:tab/>
        <w:t xml:space="preserve">Lê Trọng Thạch (2016), </w:t>
      </w:r>
      <w:r w:rsidRPr="00D418EC">
        <w:rPr>
          <w:i/>
        </w:rPr>
        <w:t>Nghiên cứu đặc điểm lâm sàng, cận lâm sàng và kết quả nuôi cấy đờm tìm vi khuẩn lao bằng phương pháp MGIT ở bệnh nhân lao phổi AFB âm tính, tại Bệnh viện 71 Trung Ương năm 2014-2016</w:t>
      </w:r>
      <w:r w:rsidRPr="00D418EC">
        <w:t>.</w:t>
      </w:r>
    </w:p>
    <w:p w14:paraId="40EC831F" w14:textId="77777777" w:rsidR="00D418EC" w:rsidRPr="00D418EC" w:rsidRDefault="00D418EC" w:rsidP="00D418EC">
      <w:pPr>
        <w:pStyle w:val="EndNoteBibliography"/>
        <w:spacing w:after="0"/>
        <w:ind w:left="720" w:hanging="720"/>
      </w:pPr>
      <w:r w:rsidRPr="00D418EC">
        <w:t>19.</w:t>
      </w:r>
      <w:r w:rsidRPr="00D418EC">
        <w:tab/>
        <w:t xml:space="preserve">B. A. Rahimi và các cộng sự (2020), </w:t>
      </w:r>
      <w:r w:rsidRPr="00D418EC">
        <w:rPr>
          <w:i/>
        </w:rPr>
        <w:t>Treatment outcome of tuberculosis treatment regimens in Kandahar, Afghanistan</w:t>
      </w:r>
      <w:r w:rsidRPr="00D418EC">
        <w:t>, Indian J Tuberc. 67(1), 87-93.</w:t>
      </w:r>
    </w:p>
    <w:p w14:paraId="34A2420D" w14:textId="77777777" w:rsidR="00D418EC" w:rsidRPr="00D418EC" w:rsidRDefault="00D418EC" w:rsidP="00D418EC">
      <w:pPr>
        <w:pStyle w:val="EndNoteBibliography"/>
        <w:spacing w:after="0"/>
        <w:ind w:left="720" w:hanging="720"/>
      </w:pPr>
      <w:r w:rsidRPr="00D418EC">
        <w:t>20.</w:t>
      </w:r>
      <w:r w:rsidRPr="00D418EC">
        <w:tab/>
        <w:t xml:space="preserve">H. Kaur, N. Pandhi và N. C. Kajal (2022), </w:t>
      </w:r>
      <w:r w:rsidRPr="00D418EC">
        <w:rPr>
          <w:i/>
        </w:rPr>
        <w:t>A prospective study of the clinical profile of hemoptysis and its correlation with radiological and microbiological findings</w:t>
      </w:r>
      <w:r w:rsidRPr="00D418EC">
        <w:t>, Int J Mycobacteriol. 11(4), 394-399.</w:t>
      </w:r>
    </w:p>
    <w:p w14:paraId="262D3AB5" w14:textId="77777777" w:rsidR="00D418EC" w:rsidRPr="00D418EC" w:rsidRDefault="00D418EC" w:rsidP="00D418EC">
      <w:pPr>
        <w:pStyle w:val="EndNoteBibliography"/>
        <w:spacing w:after="0"/>
        <w:ind w:left="720" w:hanging="720"/>
      </w:pPr>
      <w:r w:rsidRPr="00D418EC">
        <w:t>21.</w:t>
      </w:r>
      <w:r w:rsidRPr="00D418EC">
        <w:tab/>
        <w:t xml:space="preserve">Vũ Thị Vân Anh (2021), </w:t>
      </w:r>
      <w:r w:rsidRPr="00D418EC">
        <w:rPr>
          <w:i/>
        </w:rPr>
        <w:t>Đặc điểm lâm sàng, cận lâm sàng và mô bệnh học ở bệnh nhân lao phổi có mảnh sinh thiết nuôi cấy trong môi trường lỏng dương tính với Mycobacterium tuberculosis</w:t>
      </w:r>
      <w:r w:rsidRPr="00D418EC">
        <w:t>.</w:t>
      </w:r>
    </w:p>
    <w:p w14:paraId="24E0D5F6" w14:textId="77777777" w:rsidR="00D418EC" w:rsidRPr="00D418EC" w:rsidRDefault="00D418EC" w:rsidP="00D418EC">
      <w:pPr>
        <w:pStyle w:val="EndNoteBibliography"/>
        <w:spacing w:after="0"/>
        <w:ind w:left="720" w:hanging="720"/>
      </w:pPr>
      <w:r w:rsidRPr="00D418EC">
        <w:t>22.</w:t>
      </w:r>
      <w:r w:rsidRPr="00D418EC">
        <w:tab/>
        <w:t xml:space="preserve">Nguyễn Thị Phượng (2017), </w:t>
      </w:r>
      <w:r w:rsidRPr="00D418EC">
        <w:rPr>
          <w:i/>
        </w:rPr>
        <w:t>Đặc điểm lâm sàng, cận lâm sàng và tính kháng thuốc chống lao hàng 1 của vi khuẩn ở bệnh nhân lao phổi tại Bệnh viện Phổi Trung Ương năm 2016-2017</w:t>
      </w:r>
      <w:r w:rsidRPr="00D418EC">
        <w:t>.</w:t>
      </w:r>
    </w:p>
    <w:p w14:paraId="382AF10B" w14:textId="77777777" w:rsidR="00D418EC" w:rsidRPr="00D418EC" w:rsidRDefault="00D418EC" w:rsidP="00D418EC">
      <w:pPr>
        <w:pStyle w:val="EndNoteBibliography"/>
        <w:spacing w:after="0"/>
        <w:ind w:left="720" w:hanging="720"/>
      </w:pPr>
      <w:r w:rsidRPr="00D418EC">
        <w:t>23.</w:t>
      </w:r>
      <w:r w:rsidRPr="00D418EC">
        <w:tab/>
        <w:t xml:space="preserve">Chương trình Chống lao Quốc gia (2018), </w:t>
      </w:r>
      <w:r w:rsidRPr="00D418EC">
        <w:rPr>
          <w:i/>
        </w:rPr>
        <w:t>Hướng dẫn thực hành chuẩn xét nghiệm vi khuẩn lao</w:t>
      </w:r>
      <w:r w:rsidRPr="00D418EC">
        <w:t>, Bộ Y tế.</w:t>
      </w:r>
    </w:p>
    <w:p w14:paraId="2F3D89F7" w14:textId="77777777" w:rsidR="00D418EC" w:rsidRPr="00D418EC" w:rsidRDefault="00D418EC" w:rsidP="00D418EC">
      <w:pPr>
        <w:pStyle w:val="EndNoteBibliography"/>
        <w:spacing w:after="0"/>
        <w:ind w:left="720" w:hanging="720"/>
      </w:pPr>
      <w:r w:rsidRPr="00D418EC">
        <w:t>24.</w:t>
      </w:r>
      <w:r w:rsidRPr="00D418EC">
        <w:tab/>
        <w:t xml:space="preserve">N. W. Schluger (2019), </w:t>
      </w:r>
      <w:r w:rsidRPr="00D418EC">
        <w:rPr>
          <w:i/>
        </w:rPr>
        <w:t>The Acid-Fast Bacilli Smear: Hail and Farewell</w:t>
      </w:r>
      <w:r w:rsidRPr="00D418EC">
        <w:t>, Am J Respir Crit Care Med. 199(6), 691-692.</w:t>
      </w:r>
    </w:p>
    <w:p w14:paraId="1BA99912" w14:textId="77777777" w:rsidR="00D418EC" w:rsidRPr="00D418EC" w:rsidRDefault="00D418EC" w:rsidP="00D418EC">
      <w:pPr>
        <w:pStyle w:val="EndNoteBibliography"/>
        <w:spacing w:after="0"/>
        <w:ind w:left="720" w:hanging="720"/>
      </w:pPr>
      <w:r w:rsidRPr="00D418EC">
        <w:t>25.</w:t>
      </w:r>
      <w:r w:rsidRPr="00D418EC">
        <w:tab/>
        <w:t xml:space="preserve">Geleta DA và các cộng sự (2015), </w:t>
      </w:r>
      <w:r w:rsidRPr="00D418EC">
        <w:rPr>
          <w:i/>
        </w:rPr>
        <w:t>Xpert MTB/RIF assay for diagnosis of pulmonary tuberculosis in sputum specimens in remote health care facility</w:t>
      </w:r>
      <w:r w:rsidRPr="00D418EC">
        <w:t>.</w:t>
      </w:r>
    </w:p>
    <w:p w14:paraId="52B302E7" w14:textId="77777777" w:rsidR="00D418EC" w:rsidRPr="00D418EC" w:rsidRDefault="00D418EC" w:rsidP="00D418EC">
      <w:pPr>
        <w:pStyle w:val="EndNoteBibliography"/>
        <w:spacing w:after="0"/>
        <w:ind w:left="720" w:hanging="720"/>
      </w:pPr>
      <w:r w:rsidRPr="00D418EC">
        <w:t>26.</w:t>
      </w:r>
      <w:r w:rsidRPr="00D418EC">
        <w:tab/>
        <w:t xml:space="preserve">Nguyễn Viết Nhung (2022), </w:t>
      </w:r>
      <w:r w:rsidRPr="00D418EC">
        <w:rPr>
          <w:i/>
        </w:rPr>
        <w:t>Bệnh lao và tiến trình chấm dứt bệnh lao</w:t>
      </w:r>
      <w:r w:rsidRPr="00D418EC">
        <w:t>, 71.</w:t>
      </w:r>
    </w:p>
    <w:p w14:paraId="41181386" w14:textId="77777777" w:rsidR="00D418EC" w:rsidRPr="00D418EC" w:rsidRDefault="00D418EC" w:rsidP="00D418EC">
      <w:pPr>
        <w:pStyle w:val="EndNoteBibliography"/>
        <w:spacing w:after="0"/>
        <w:ind w:left="720" w:hanging="720"/>
      </w:pPr>
      <w:r w:rsidRPr="00D418EC">
        <w:t>27.</w:t>
      </w:r>
      <w:r w:rsidRPr="00D418EC">
        <w:tab/>
        <w:t xml:space="preserve">Chương trình Chống lao Quốc gia (2016), </w:t>
      </w:r>
      <w:r w:rsidRPr="00D418EC">
        <w:rPr>
          <w:i/>
        </w:rPr>
        <w:t>Hướng dẫn quản lý bệnh lao</w:t>
      </w:r>
      <w:r w:rsidRPr="00D418EC">
        <w:t>, Nhà xuất bản Y học.</w:t>
      </w:r>
    </w:p>
    <w:p w14:paraId="5B956EE6" w14:textId="77777777" w:rsidR="00D418EC" w:rsidRPr="00D418EC" w:rsidRDefault="00D418EC" w:rsidP="00D418EC">
      <w:pPr>
        <w:pStyle w:val="EndNoteBibliography"/>
        <w:spacing w:after="0"/>
        <w:ind w:left="720" w:hanging="720"/>
      </w:pPr>
      <w:r w:rsidRPr="00D418EC">
        <w:t>28.</w:t>
      </w:r>
      <w:r w:rsidRPr="00D418EC">
        <w:tab/>
        <w:t xml:space="preserve">Y. Jin và các cộng sự (2019), </w:t>
      </w:r>
      <w:r w:rsidRPr="00D418EC">
        <w:rPr>
          <w:i/>
        </w:rPr>
        <w:t>Evaluation of GeneXpert MTB/RIF and BACTEC-MGIT 960 for the detection of tuberculosis among pneumoconiosis-associated tuberculosis patients</w:t>
      </w:r>
      <w:r w:rsidRPr="00D418EC">
        <w:t>, Zhonghua Lao Dong Wei Sheng Zhi Ye Bing Za Zhi. 37(9), 690-693.</w:t>
      </w:r>
    </w:p>
    <w:p w14:paraId="4ECA54A1" w14:textId="77777777" w:rsidR="00D418EC" w:rsidRPr="00D418EC" w:rsidRDefault="00D418EC" w:rsidP="00D418EC">
      <w:pPr>
        <w:pStyle w:val="EndNoteBibliography"/>
        <w:spacing w:after="0"/>
        <w:ind w:left="720" w:hanging="720"/>
      </w:pPr>
      <w:r w:rsidRPr="00D418EC">
        <w:t>29.</w:t>
      </w:r>
      <w:r w:rsidRPr="00D418EC">
        <w:tab/>
        <w:t xml:space="preserve">Nguyễn Văn Lưu (2019), </w:t>
      </w:r>
      <w:r w:rsidRPr="00D418EC">
        <w:rPr>
          <w:i/>
        </w:rPr>
        <w:t>Nhận xét hiệu quả của phương pháp nuôi cấy BACTEC MGIT 960 trong chẩn đoán Lao phổi tại Hải Dương</w:t>
      </w:r>
      <w:r w:rsidRPr="00D418EC">
        <w:t>, 501-504.</w:t>
      </w:r>
    </w:p>
    <w:p w14:paraId="231A0EC9" w14:textId="77777777" w:rsidR="00D418EC" w:rsidRPr="00D418EC" w:rsidRDefault="00D418EC" w:rsidP="00D418EC">
      <w:pPr>
        <w:pStyle w:val="EndNoteBibliography"/>
        <w:spacing w:after="0"/>
        <w:ind w:left="720" w:hanging="720"/>
      </w:pPr>
      <w:r w:rsidRPr="00D418EC">
        <w:lastRenderedPageBreak/>
        <w:t>30.</w:t>
      </w:r>
      <w:r w:rsidRPr="00D418EC">
        <w:tab/>
        <w:t xml:space="preserve">Chương trình Chống lao Quốc gia (2014), </w:t>
      </w:r>
      <w:r w:rsidRPr="00D418EC">
        <w:rPr>
          <w:i/>
        </w:rPr>
        <w:t>Giới thiệu kỹ thuật chẩn đoán bệnh lao bằng Xpert MTB/RIF</w:t>
      </w:r>
      <w:r w:rsidRPr="00D418EC">
        <w:t>, Báo cáo tổng kết Dự án TB care I, Hà Nội tháng 12 năm 2014, 25-35.</w:t>
      </w:r>
    </w:p>
    <w:p w14:paraId="504F444F" w14:textId="77777777" w:rsidR="00D418EC" w:rsidRPr="00D418EC" w:rsidRDefault="00D418EC" w:rsidP="00D418EC">
      <w:pPr>
        <w:pStyle w:val="EndNoteBibliography"/>
        <w:spacing w:after="0"/>
        <w:ind w:left="720" w:hanging="720"/>
      </w:pPr>
      <w:r w:rsidRPr="00D418EC">
        <w:t>31.</w:t>
      </w:r>
      <w:r w:rsidRPr="00D418EC">
        <w:tab/>
        <w:t xml:space="preserve">Nguyễn Kim Cương và Bùi Huy Hoàng (2021), </w:t>
      </w:r>
      <w:r w:rsidRPr="00D418EC">
        <w:rPr>
          <w:i/>
        </w:rPr>
        <w:t>Nghiên cứu giá trị của xét nghiệm Xpert MTB/RIF Ultra đờm ở người bệnh nghi lao có hai mẫu xét nghiệm soi đờm trực tiếp AFB (-)</w:t>
      </w:r>
      <w:r w:rsidRPr="00D418EC">
        <w:t>, 7-14.</w:t>
      </w:r>
    </w:p>
    <w:p w14:paraId="6C9B7473" w14:textId="77777777" w:rsidR="00D418EC" w:rsidRPr="00D418EC" w:rsidRDefault="00D418EC" w:rsidP="00D418EC">
      <w:pPr>
        <w:pStyle w:val="EndNoteBibliography"/>
        <w:spacing w:after="0"/>
        <w:ind w:left="720" w:hanging="720"/>
      </w:pPr>
      <w:r w:rsidRPr="00D418EC">
        <w:t>32.</w:t>
      </w:r>
      <w:r w:rsidRPr="00D418EC">
        <w:tab/>
        <w:t xml:space="preserve">C. Lama và các cộng sự (2022), </w:t>
      </w:r>
      <w:r w:rsidRPr="00D418EC">
        <w:rPr>
          <w:i/>
        </w:rPr>
        <w:t>Evaluation of Xpert MTB/RIF Assay, MTB Culture and Line Probe Assay for the Detection of MDR Tuberculosis in AFB Smear Negative Specimens</w:t>
      </w:r>
      <w:r w:rsidRPr="00D418EC">
        <w:t>, Diseases. 10(4).</w:t>
      </w:r>
    </w:p>
    <w:p w14:paraId="1AF1B485" w14:textId="77777777" w:rsidR="00D418EC" w:rsidRPr="00D418EC" w:rsidRDefault="00D418EC" w:rsidP="00D418EC">
      <w:pPr>
        <w:pStyle w:val="EndNoteBibliography"/>
        <w:spacing w:after="0"/>
        <w:ind w:left="720" w:hanging="720"/>
      </w:pPr>
      <w:r w:rsidRPr="00D418EC">
        <w:t>33.</w:t>
      </w:r>
      <w:r w:rsidRPr="00D418EC">
        <w:tab/>
        <w:t xml:space="preserve">Đỗ Đức Hiển (1999), </w:t>
      </w:r>
      <w:r w:rsidRPr="00D418EC">
        <w:rPr>
          <w:i/>
        </w:rPr>
        <w:t>X-quang trong chẩn đoán lao phổi</w:t>
      </w:r>
      <w:r w:rsidRPr="00D418EC">
        <w:t>, Bệnh học lao và bệnh phổi, Nhà xuất bản Y học, 43-46.</w:t>
      </w:r>
    </w:p>
    <w:p w14:paraId="357338F3" w14:textId="77777777" w:rsidR="00D418EC" w:rsidRPr="00D418EC" w:rsidRDefault="00D418EC" w:rsidP="00D418EC">
      <w:pPr>
        <w:pStyle w:val="EndNoteBibliography"/>
        <w:spacing w:after="0"/>
        <w:ind w:left="720" w:hanging="720"/>
      </w:pPr>
      <w:r w:rsidRPr="00D418EC">
        <w:t>34.</w:t>
      </w:r>
      <w:r w:rsidRPr="00D418EC">
        <w:tab/>
        <w:t xml:space="preserve">Nguyễn Văn Thành (2021), </w:t>
      </w:r>
      <w:r w:rsidRPr="00D418EC">
        <w:rPr>
          <w:i/>
        </w:rPr>
        <w:t>Thực hành X-quang ngực</w:t>
      </w:r>
      <w:r w:rsidRPr="00D418EC">
        <w:t>, Nhà xuất bản Y học.</w:t>
      </w:r>
    </w:p>
    <w:p w14:paraId="24305DAF" w14:textId="77777777" w:rsidR="00D418EC" w:rsidRPr="00D418EC" w:rsidRDefault="00D418EC" w:rsidP="00D418EC">
      <w:pPr>
        <w:pStyle w:val="EndNoteBibliography"/>
        <w:spacing w:after="0"/>
        <w:ind w:left="720" w:hanging="720"/>
      </w:pPr>
      <w:r w:rsidRPr="00D418EC">
        <w:t>35.</w:t>
      </w:r>
      <w:r w:rsidRPr="00D418EC">
        <w:tab/>
        <w:t xml:space="preserve">Trần Văn Việt và Nguyễn Xuân Hiền (2017), </w:t>
      </w:r>
      <w:r w:rsidRPr="00D418EC">
        <w:rPr>
          <w:i/>
        </w:rPr>
        <w:t>Nghiên cứu giá trị của phương pháp chụp X-quang phổi trong chẩn đoán lao phổi tại Bệnh viện Lao và bệnh phổi Hải Dương</w:t>
      </w:r>
      <w:r w:rsidRPr="00D418EC">
        <w:t>, 38-42.</w:t>
      </w:r>
    </w:p>
    <w:p w14:paraId="30176D5F" w14:textId="77777777" w:rsidR="00D418EC" w:rsidRPr="00D418EC" w:rsidRDefault="00D418EC" w:rsidP="00D418EC">
      <w:pPr>
        <w:pStyle w:val="EndNoteBibliography"/>
        <w:spacing w:after="0"/>
        <w:ind w:left="720" w:hanging="720"/>
      </w:pPr>
      <w:r w:rsidRPr="00D418EC">
        <w:t>36.</w:t>
      </w:r>
      <w:r w:rsidRPr="00D418EC">
        <w:tab/>
        <w:t xml:space="preserve">G. Tavaziva và các cộng sự (2022), </w:t>
      </w:r>
      <w:r w:rsidRPr="00D418EC">
        <w:rPr>
          <w:i/>
        </w:rPr>
        <w:t>Diagnostic accuracy of a commercially available, deep learning-based chest X-ray interpretation software for detecting culture-confirmed pulmonary tuberculosis</w:t>
      </w:r>
      <w:r w:rsidRPr="00D418EC">
        <w:t>, Int J Infect Dis. 122, 15-20.</w:t>
      </w:r>
    </w:p>
    <w:p w14:paraId="55E2B19B" w14:textId="77777777" w:rsidR="00D418EC" w:rsidRPr="00D418EC" w:rsidRDefault="00D418EC" w:rsidP="00D418EC">
      <w:pPr>
        <w:pStyle w:val="EndNoteBibliography"/>
        <w:spacing w:after="0"/>
        <w:ind w:left="720" w:hanging="720"/>
      </w:pPr>
      <w:r w:rsidRPr="00D418EC">
        <w:t>37.</w:t>
      </w:r>
      <w:r w:rsidRPr="00D418EC">
        <w:tab/>
        <w:t xml:space="preserve">Võ Trọng Thành (2019), </w:t>
      </w:r>
      <w:r w:rsidRPr="00D418EC">
        <w:rPr>
          <w:i/>
        </w:rPr>
        <w:t>Nghiên cứu sự thay đổi một số chỉ số huyết học ở bệnh nhân lao phổi được điều trị tại Bệnh viện Phổi Trung Ương</w:t>
      </w:r>
      <w:r w:rsidRPr="00D418EC">
        <w:t>, Trường Đại học Y Hà Nội.</w:t>
      </w:r>
    </w:p>
    <w:p w14:paraId="3711E09D" w14:textId="77777777" w:rsidR="00D418EC" w:rsidRPr="00D418EC" w:rsidRDefault="00D418EC" w:rsidP="00D418EC">
      <w:pPr>
        <w:pStyle w:val="EndNoteBibliography"/>
        <w:spacing w:after="0"/>
        <w:ind w:left="720" w:hanging="720"/>
      </w:pPr>
      <w:r w:rsidRPr="00D418EC">
        <w:t>38.</w:t>
      </w:r>
      <w:r w:rsidRPr="00D418EC">
        <w:tab/>
        <w:t xml:space="preserve">A. Mukherjee và các cộng sự (2019), </w:t>
      </w:r>
      <w:r w:rsidRPr="00D418EC">
        <w:rPr>
          <w:i/>
        </w:rPr>
        <w:t>Prevalence, characteristics, and predictors of tuberculosis associated anemia</w:t>
      </w:r>
      <w:r w:rsidRPr="00D418EC">
        <w:t>, J Family Med Prim Care. 8(7), 2445-2449.</w:t>
      </w:r>
    </w:p>
    <w:p w14:paraId="6DFCB84F" w14:textId="77777777" w:rsidR="00D418EC" w:rsidRPr="00D418EC" w:rsidRDefault="00D418EC" w:rsidP="00D418EC">
      <w:pPr>
        <w:pStyle w:val="EndNoteBibliography"/>
        <w:spacing w:after="0"/>
        <w:ind w:left="720" w:hanging="720"/>
      </w:pPr>
      <w:r w:rsidRPr="00D418EC">
        <w:t>39.</w:t>
      </w:r>
      <w:r w:rsidRPr="00D418EC">
        <w:tab/>
        <w:t xml:space="preserve">Chương trình Chống lao Quốc gia (2009), </w:t>
      </w:r>
      <w:r w:rsidRPr="00D418EC">
        <w:rPr>
          <w:i/>
        </w:rPr>
        <w:t>Hướng dẫn quản lý bệnh lao kháng đa thuốc</w:t>
      </w:r>
      <w:r w:rsidRPr="00D418EC">
        <w:t>, Nhà xuất bản Y học.</w:t>
      </w:r>
    </w:p>
    <w:p w14:paraId="7A33B932" w14:textId="77777777" w:rsidR="00D418EC" w:rsidRPr="00D418EC" w:rsidRDefault="00D418EC" w:rsidP="00D418EC">
      <w:pPr>
        <w:pStyle w:val="EndNoteBibliography"/>
        <w:spacing w:after="0"/>
        <w:ind w:left="720" w:hanging="720"/>
      </w:pPr>
      <w:r w:rsidRPr="00D418EC">
        <w:t>40.</w:t>
      </w:r>
      <w:r w:rsidRPr="00D418EC">
        <w:tab/>
        <w:t xml:space="preserve">Trần Văn Sáng (2007), </w:t>
      </w:r>
      <w:r w:rsidRPr="00D418EC">
        <w:rPr>
          <w:i/>
        </w:rPr>
        <w:t>Hỏi đáp về bệnh lao kháng thuốc</w:t>
      </w:r>
      <w:r w:rsidRPr="00D418EC">
        <w:t>, Nhà xuất bản Y học.</w:t>
      </w:r>
    </w:p>
    <w:p w14:paraId="25C82B04" w14:textId="77777777" w:rsidR="00D418EC" w:rsidRPr="00D418EC" w:rsidRDefault="00D418EC" w:rsidP="00D418EC">
      <w:pPr>
        <w:pStyle w:val="EndNoteBibliography"/>
        <w:spacing w:after="0"/>
        <w:ind w:left="720" w:hanging="720"/>
      </w:pPr>
      <w:r w:rsidRPr="00D418EC">
        <w:t>41.</w:t>
      </w:r>
      <w:r w:rsidRPr="00D418EC">
        <w:tab/>
        <w:t xml:space="preserve">World Health Organization (2011), </w:t>
      </w:r>
      <w:r w:rsidRPr="00D418EC">
        <w:rPr>
          <w:i/>
        </w:rPr>
        <w:t>Guidelines for the programmatic management of drug-resistant tuberculosis</w:t>
      </w:r>
      <w:r w:rsidRPr="00D418EC">
        <w:t>, World Health Organization.</w:t>
      </w:r>
    </w:p>
    <w:p w14:paraId="6B8B1DB6" w14:textId="77777777" w:rsidR="00D418EC" w:rsidRPr="00D418EC" w:rsidRDefault="00D418EC" w:rsidP="00D418EC">
      <w:pPr>
        <w:pStyle w:val="EndNoteBibliography"/>
        <w:spacing w:after="0"/>
        <w:ind w:left="720" w:hanging="720"/>
      </w:pPr>
      <w:r w:rsidRPr="00D418EC">
        <w:t>42.</w:t>
      </w:r>
      <w:r w:rsidRPr="00D418EC">
        <w:tab/>
        <w:t xml:space="preserve">M. Elia (2017), </w:t>
      </w:r>
      <w:r w:rsidRPr="00D418EC">
        <w:rPr>
          <w:i/>
        </w:rPr>
        <w:t>Defining, Recognizing, and Reporting Malnutrition</w:t>
      </w:r>
      <w:r w:rsidRPr="00D418EC">
        <w:t>, Int J Low Extrem Wounds. 16(4), 230-237.</w:t>
      </w:r>
    </w:p>
    <w:p w14:paraId="378573C8" w14:textId="77777777" w:rsidR="00D418EC" w:rsidRPr="00D418EC" w:rsidRDefault="00D418EC" w:rsidP="00D418EC">
      <w:pPr>
        <w:pStyle w:val="EndNoteBibliography"/>
        <w:spacing w:after="0"/>
        <w:ind w:left="720" w:hanging="720"/>
      </w:pPr>
      <w:r w:rsidRPr="00D418EC">
        <w:t>43.</w:t>
      </w:r>
      <w:r w:rsidRPr="00D418EC">
        <w:tab/>
        <w:t xml:space="preserve">A. Zierle-Ghosh và A. Jan (2022), </w:t>
      </w:r>
      <w:r w:rsidRPr="00D418EC">
        <w:rPr>
          <w:i/>
        </w:rPr>
        <w:t>Physiology, Body Mass Index</w:t>
      </w:r>
      <w:r w:rsidRPr="00D418EC">
        <w:t>, StatPearls, StatPearls Publishing Copyright © 2022, StatPearls Publishing LLC., Treasure Island (FL).</w:t>
      </w:r>
    </w:p>
    <w:p w14:paraId="21309494" w14:textId="77777777" w:rsidR="00D418EC" w:rsidRPr="00D418EC" w:rsidRDefault="00D418EC" w:rsidP="00D418EC">
      <w:pPr>
        <w:pStyle w:val="EndNoteBibliography"/>
        <w:spacing w:after="0"/>
        <w:ind w:left="720" w:hanging="720"/>
      </w:pPr>
      <w:r w:rsidRPr="00D418EC">
        <w:lastRenderedPageBreak/>
        <w:t>44.</w:t>
      </w:r>
      <w:r w:rsidRPr="00D418EC">
        <w:tab/>
        <w:t xml:space="preserve">World Health Organization (1995), </w:t>
      </w:r>
      <w:r w:rsidRPr="00D418EC">
        <w:rPr>
          <w:i/>
        </w:rPr>
        <w:t>Physical status: the use and interpretation of anthropometry. Report of a WHO Expert Committee</w:t>
      </w:r>
      <w:r w:rsidRPr="00D418EC">
        <w:t>, World Health Organ Tech Rep Ser. 854, 1-452.</w:t>
      </w:r>
    </w:p>
    <w:p w14:paraId="6E58B36E" w14:textId="77777777" w:rsidR="00D418EC" w:rsidRPr="00D418EC" w:rsidRDefault="00D418EC" w:rsidP="00D418EC">
      <w:pPr>
        <w:pStyle w:val="EndNoteBibliography"/>
        <w:spacing w:after="0"/>
        <w:ind w:left="720" w:hanging="720"/>
      </w:pPr>
      <w:r w:rsidRPr="00D418EC">
        <w:t>45.</w:t>
      </w:r>
      <w:r w:rsidRPr="00D418EC">
        <w:tab/>
        <w:t xml:space="preserve">D. R. Duerksen, M. Laporte và K. Jeejeebhoy (2021), </w:t>
      </w:r>
      <w:r w:rsidRPr="00D418EC">
        <w:rPr>
          <w:i/>
        </w:rPr>
        <w:t>Evaluation of Nutrition Status Using the Subjective Global Assessment: Malnutrition, Cachexia, and Sarcopenia</w:t>
      </w:r>
      <w:r w:rsidRPr="00D418EC">
        <w:t>, Nutr Clin Pract. 36(5), 942-956.</w:t>
      </w:r>
    </w:p>
    <w:p w14:paraId="013EFC8B" w14:textId="77777777" w:rsidR="00D418EC" w:rsidRPr="00D418EC" w:rsidRDefault="00D418EC" w:rsidP="00D418EC">
      <w:pPr>
        <w:pStyle w:val="EndNoteBibliography"/>
        <w:spacing w:after="0"/>
        <w:ind w:left="720" w:hanging="720"/>
      </w:pPr>
      <w:r w:rsidRPr="00D418EC">
        <w:t>46.</w:t>
      </w:r>
      <w:r w:rsidRPr="00D418EC">
        <w:tab/>
        <w:t xml:space="preserve">Walker HK, Hall WD và Hurst JW (1990), </w:t>
      </w:r>
      <w:r w:rsidRPr="00D418EC">
        <w:rPr>
          <w:i/>
        </w:rPr>
        <w:t>Chapter 101: Serum Albumin and Globulin</w:t>
      </w:r>
      <w:r w:rsidRPr="00D418EC">
        <w:t>, Physical Clinical Methods: The History, and Laboratory Examinations. 3rd edition., ed.</w:t>
      </w:r>
    </w:p>
    <w:p w14:paraId="6E021F4C" w14:textId="77777777" w:rsidR="00D418EC" w:rsidRPr="00D418EC" w:rsidRDefault="00D418EC" w:rsidP="00D418EC">
      <w:pPr>
        <w:pStyle w:val="EndNoteBibliography"/>
        <w:spacing w:after="0"/>
        <w:ind w:left="720" w:hanging="720"/>
      </w:pPr>
      <w:r w:rsidRPr="00D418EC">
        <w:t>47.</w:t>
      </w:r>
      <w:r w:rsidRPr="00D418EC">
        <w:tab/>
        <w:t xml:space="preserve">D. C. Evans và các cộng sự (2021), </w:t>
      </w:r>
      <w:r w:rsidRPr="00D418EC">
        <w:rPr>
          <w:i/>
        </w:rPr>
        <w:t>The Use of Visceral Proteins as Nutrition Markers: An ASPEN Position Paper</w:t>
      </w:r>
      <w:r w:rsidRPr="00D418EC">
        <w:t>, Nutr Clin Pract. 36(1), 22-28.</w:t>
      </w:r>
    </w:p>
    <w:p w14:paraId="2210D947" w14:textId="77777777" w:rsidR="00D418EC" w:rsidRPr="00D418EC" w:rsidRDefault="00D418EC" w:rsidP="00D418EC">
      <w:pPr>
        <w:pStyle w:val="EndNoteBibliography"/>
        <w:spacing w:after="0"/>
        <w:ind w:left="720" w:hanging="720"/>
      </w:pPr>
      <w:r w:rsidRPr="00D418EC">
        <w:t>48.</w:t>
      </w:r>
      <w:r w:rsidRPr="00D418EC">
        <w:tab/>
        <w:t xml:space="preserve">Nguyễn Ngọc Lanh (2012), </w:t>
      </w:r>
      <w:r w:rsidRPr="00D418EC">
        <w:rPr>
          <w:i/>
        </w:rPr>
        <w:t>Sinh lý bệnh học</w:t>
      </w:r>
      <w:r w:rsidRPr="00D418EC">
        <w:t>, Nhà xuất bản Y học.</w:t>
      </w:r>
    </w:p>
    <w:p w14:paraId="2192A2F0" w14:textId="77777777" w:rsidR="00D418EC" w:rsidRPr="00D418EC" w:rsidRDefault="00D418EC" w:rsidP="00D418EC">
      <w:pPr>
        <w:pStyle w:val="EndNoteBibliography"/>
        <w:spacing w:after="0"/>
        <w:ind w:left="720" w:hanging="720"/>
      </w:pPr>
      <w:r w:rsidRPr="00D418EC">
        <w:t>49.</w:t>
      </w:r>
      <w:r w:rsidRPr="00D418EC">
        <w:tab/>
        <w:t xml:space="preserve">Bộ Y tế (2022), </w:t>
      </w:r>
      <w:r w:rsidRPr="00D418EC">
        <w:rPr>
          <w:i/>
        </w:rPr>
        <w:t>Quyết định 1832/QĐ-BYT về việc ban hành "Hướng dẫn chẩn đoán và điều trị một số bệnh lý huyết học"</w:t>
      </w:r>
      <w:r w:rsidRPr="00D418EC">
        <w:t>.</w:t>
      </w:r>
    </w:p>
    <w:p w14:paraId="3506EEAD" w14:textId="77777777" w:rsidR="00D418EC" w:rsidRPr="00D418EC" w:rsidRDefault="00D418EC" w:rsidP="00D418EC">
      <w:pPr>
        <w:pStyle w:val="EndNoteBibliography"/>
        <w:ind w:left="720" w:hanging="720"/>
      </w:pPr>
      <w:r w:rsidRPr="00D418EC">
        <w:t>50.</w:t>
      </w:r>
      <w:r w:rsidRPr="00D418EC">
        <w:tab/>
        <w:t xml:space="preserve">Nguyễn Đạt Anh và Nguyễn Thị Hương (2013), </w:t>
      </w:r>
      <w:r w:rsidRPr="00D418EC">
        <w:rPr>
          <w:i/>
        </w:rPr>
        <w:t>Các xét nghiệm thường quy ứng dụng trong thực hành lâm sàng</w:t>
      </w:r>
      <w:r w:rsidRPr="00D418EC">
        <w:t>, Nhà xuất bản Y học.</w:t>
      </w:r>
    </w:p>
    <w:p w14:paraId="6FD80654" w14:textId="1181A0EA" w:rsidR="007D3B20" w:rsidRDefault="00021ACD" w:rsidP="00C23165">
      <w:r>
        <w:fldChar w:fldCharType="end"/>
      </w:r>
    </w:p>
    <w:sectPr w:rsidR="007D3B20">
      <w:headerReference w:type="default" r:id="rId10"/>
      <w:pgSz w:w="12240" w:h="15840"/>
      <w:pgMar w:top="1985" w:right="1134" w:bottom="1701"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1548D5" w14:textId="77777777" w:rsidR="000278C4" w:rsidRDefault="000278C4" w:rsidP="00C23165">
      <w:r>
        <w:separator/>
      </w:r>
    </w:p>
  </w:endnote>
  <w:endnote w:type="continuationSeparator" w:id="0">
    <w:p w14:paraId="5BE7A0DC" w14:textId="77777777" w:rsidR="000278C4" w:rsidRDefault="000278C4"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B5589" w14:textId="77777777" w:rsidR="000278C4" w:rsidRDefault="000278C4" w:rsidP="00C23165">
      <w:r>
        <w:separator/>
      </w:r>
    </w:p>
  </w:footnote>
  <w:footnote w:type="continuationSeparator" w:id="0">
    <w:p w14:paraId="5D5D17A6" w14:textId="77777777" w:rsidR="000278C4" w:rsidRDefault="000278C4"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898064">
    <w:abstractNumId w:val="2"/>
  </w:num>
  <w:num w:numId="2" w16cid:durableId="474956585">
    <w:abstractNumId w:val="0"/>
  </w:num>
  <w:num w:numId="3" w16cid:durableId="1909995907">
    <w:abstractNumId w:val="5"/>
  </w:num>
  <w:num w:numId="4" w16cid:durableId="1325933012">
    <w:abstractNumId w:val="4"/>
  </w:num>
  <w:num w:numId="5" w16cid:durableId="277224095">
    <w:abstractNumId w:val="3"/>
  </w:num>
  <w:num w:numId="6" w16cid:durableId="12089535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6&lt;/item&gt;&lt;item&gt;27&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69&lt;/item&gt;&lt;item&gt;70&lt;/item&gt;&lt;item&gt;71&lt;/item&gt;&lt;item&gt;74&lt;/item&gt;&lt;item&gt;75&lt;/item&gt;&lt;item&gt;77&lt;/item&gt;&lt;item&gt;78&lt;/item&gt;&lt;item&gt;79&lt;/item&gt;&lt;item&gt;80&lt;/item&gt;&lt;/record-ids&gt;&lt;/item&gt;&lt;/Libraries&gt;"/>
  </w:docVars>
  <w:rsids>
    <w:rsidRoot w:val="00101135"/>
    <w:rsid w:val="000000D6"/>
    <w:rsid w:val="00000BA7"/>
    <w:rsid w:val="00001871"/>
    <w:rsid w:val="00002328"/>
    <w:rsid w:val="00002A45"/>
    <w:rsid w:val="00003016"/>
    <w:rsid w:val="0000376C"/>
    <w:rsid w:val="00004000"/>
    <w:rsid w:val="000053F8"/>
    <w:rsid w:val="00005D12"/>
    <w:rsid w:val="00007014"/>
    <w:rsid w:val="00007024"/>
    <w:rsid w:val="000105CA"/>
    <w:rsid w:val="0001143E"/>
    <w:rsid w:val="00011B3E"/>
    <w:rsid w:val="00012350"/>
    <w:rsid w:val="00013563"/>
    <w:rsid w:val="000137BA"/>
    <w:rsid w:val="00013952"/>
    <w:rsid w:val="00013E69"/>
    <w:rsid w:val="00014517"/>
    <w:rsid w:val="00015C87"/>
    <w:rsid w:val="00016863"/>
    <w:rsid w:val="000175D5"/>
    <w:rsid w:val="000178F6"/>
    <w:rsid w:val="00021ACD"/>
    <w:rsid w:val="00022858"/>
    <w:rsid w:val="000235A3"/>
    <w:rsid w:val="000255A2"/>
    <w:rsid w:val="0002683F"/>
    <w:rsid w:val="00026D04"/>
    <w:rsid w:val="000270CE"/>
    <w:rsid w:val="000278C4"/>
    <w:rsid w:val="00027B3E"/>
    <w:rsid w:val="000302E9"/>
    <w:rsid w:val="000309C9"/>
    <w:rsid w:val="000315B0"/>
    <w:rsid w:val="00032498"/>
    <w:rsid w:val="00034376"/>
    <w:rsid w:val="00034AF9"/>
    <w:rsid w:val="00034E73"/>
    <w:rsid w:val="00034FC3"/>
    <w:rsid w:val="00040454"/>
    <w:rsid w:val="00041352"/>
    <w:rsid w:val="00041823"/>
    <w:rsid w:val="00042888"/>
    <w:rsid w:val="00045927"/>
    <w:rsid w:val="00046F42"/>
    <w:rsid w:val="00050484"/>
    <w:rsid w:val="000507D2"/>
    <w:rsid w:val="000513D4"/>
    <w:rsid w:val="00051C4C"/>
    <w:rsid w:val="000529AF"/>
    <w:rsid w:val="000546E2"/>
    <w:rsid w:val="00055717"/>
    <w:rsid w:val="000602E8"/>
    <w:rsid w:val="00060344"/>
    <w:rsid w:val="00060388"/>
    <w:rsid w:val="00061660"/>
    <w:rsid w:val="00062560"/>
    <w:rsid w:val="00065CB5"/>
    <w:rsid w:val="00071306"/>
    <w:rsid w:val="0007145D"/>
    <w:rsid w:val="00072B1C"/>
    <w:rsid w:val="00072BE9"/>
    <w:rsid w:val="0007377F"/>
    <w:rsid w:val="000743AB"/>
    <w:rsid w:val="000756E0"/>
    <w:rsid w:val="00080504"/>
    <w:rsid w:val="00081664"/>
    <w:rsid w:val="00081BBF"/>
    <w:rsid w:val="00083AB9"/>
    <w:rsid w:val="00083BE5"/>
    <w:rsid w:val="00085187"/>
    <w:rsid w:val="000858C5"/>
    <w:rsid w:val="00085A04"/>
    <w:rsid w:val="00087451"/>
    <w:rsid w:val="00087AB4"/>
    <w:rsid w:val="00090780"/>
    <w:rsid w:val="00093261"/>
    <w:rsid w:val="000935FA"/>
    <w:rsid w:val="000972F2"/>
    <w:rsid w:val="00097AB9"/>
    <w:rsid w:val="00097BB0"/>
    <w:rsid w:val="000A104B"/>
    <w:rsid w:val="000A15E8"/>
    <w:rsid w:val="000A1612"/>
    <w:rsid w:val="000A254D"/>
    <w:rsid w:val="000A319A"/>
    <w:rsid w:val="000A409E"/>
    <w:rsid w:val="000A4977"/>
    <w:rsid w:val="000A4CAF"/>
    <w:rsid w:val="000A7A3A"/>
    <w:rsid w:val="000B1663"/>
    <w:rsid w:val="000B282E"/>
    <w:rsid w:val="000B2F2E"/>
    <w:rsid w:val="000B308B"/>
    <w:rsid w:val="000B39BA"/>
    <w:rsid w:val="000B3A9C"/>
    <w:rsid w:val="000B5694"/>
    <w:rsid w:val="000B68D6"/>
    <w:rsid w:val="000C0A07"/>
    <w:rsid w:val="000C15F3"/>
    <w:rsid w:val="000C17FC"/>
    <w:rsid w:val="000C18F9"/>
    <w:rsid w:val="000C250B"/>
    <w:rsid w:val="000C39AB"/>
    <w:rsid w:val="000C5834"/>
    <w:rsid w:val="000C590D"/>
    <w:rsid w:val="000C6D6C"/>
    <w:rsid w:val="000D091E"/>
    <w:rsid w:val="000D11FC"/>
    <w:rsid w:val="000D1722"/>
    <w:rsid w:val="000D1E6D"/>
    <w:rsid w:val="000D23B6"/>
    <w:rsid w:val="000D631B"/>
    <w:rsid w:val="000D6327"/>
    <w:rsid w:val="000D6AD0"/>
    <w:rsid w:val="000D736B"/>
    <w:rsid w:val="000E01C5"/>
    <w:rsid w:val="000E278E"/>
    <w:rsid w:val="000E3B29"/>
    <w:rsid w:val="000E3CA8"/>
    <w:rsid w:val="000E45EB"/>
    <w:rsid w:val="000E65FD"/>
    <w:rsid w:val="000E7916"/>
    <w:rsid w:val="000E79F4"/>
    <w:rsid w:val="000F1E21"/>
    <w:rsid w:val="000F39E8"/>
    <w:rsid w:val="000F43A3"/>
    <w:rsid w:val="0010054A"/>
    <w:rsid w:val="00100C30"/>
    <w:rsid w:val="00100CF9"/>
    <w:rsid w:val="00101135"/>
    <w:rsid w:val="00101EE2"/>
    <w:rsid w:val="00102F09"/>
    <w:rsid w:val="00103231"/>
    <w:rsid w:val="0010329E"/>
    <w:rsid w:val="0010362A"/>
    <w:rsid w:val="001036BF"/>
    <w:rsid w:val="001037FB"/>
    <w:rsid w:val="00104177"/>
    <w:rsid w:val="0010436F"/>
    <w:rsid w:val="00104C96"/>
    <w:rsid w:val="001050A7"/>
    <w:rsid w:val="00105D23"/>
    <w:rsid w:val="00106892"/>
    <w:rsid w:val="00106C32"/>
    <w:rsid w:val="0011043A"/>
    <w:rsid w:val="00110A70"/>
    <w:rsid w:val="00110E14"/>
    <w:rsid w:val="001120C1"/>
    <w:rsid w:val="00112A6A"/>
    <w:rsid w:val="00114017"/>
    <w:rsid w:val="0011506A"/>
    <w:rsid w:val="00116479"/>
    <w:rsid w:val="00116EB6"/>
    <w:rsid w:val="00117A02"/>
    <w:rsid w:val="00121CF6"/>
    <w:rsid w:val="00121F5D"/>
    <w:rsid w:val="00122A11"/>
    <w:rsid w:val="0012523C"/>
    <w:rsid w:val="00125342"/>
    <w:rsid w:val="00127543"/>
    <w:rsid w:val="00127BC0"/>
    <w:rsid w:val="0013084C"/>
    <w:rsid w:val="00130F90"/>
    <w:rsid w:val="00131038"/>
    <w:rsid w:val="00133366"/>
    <w:rsid w:val="00133E8D"/>
    <w:rsid w:val="001347C6"/>
    <w:rsid w:val="00135F98"/>
    <w:rsid w:val="001373F5"/>
    <w:rsid w:val="00137693"/>
    <w:rsid w:val="00137949"/>
    <w:rsid w:val="001420F8"/>
    <w:rsid w:val="00142980"/>
    <w:rsid w:val="001440B5"/>
    <w:rsid w:val="00144E3B"/>
    <w:rsid w:val="001453BD"/>
    <w:rsid w:val="001455D1"/>
    <w:rsid w:val="00145881"/>
    <w:rsid w:val="00145C15"/>
    <w:rsid w:val="00145EBA"/>
    <w:rsid w:val="00146247"/>
    <w:rsid w:val="001469A4"/>
    <w:rsid w:val="00147E87"/>
    <w:rsid w:val="00153963"/>
    <w:rsid w:val="00153BE2"/>
    <w:rsid w:val="00153EE4"/>
    <w:rsid w:val="00155072"/>
    <w:rsid w:val="001572E2"/>
    <w:rsid w:val="00157C3F"/>
    <w:rsid w:val="00160161"/>
    <w:rsid w:val="00161151"/>
    <w:rsid w:val="00161360"/>
    <w:rsid w:val="00162078"/>
    <w:rsid w:val="00164A05"/>
    <w:rsid w:val="00165CC2"/>
    <w:rsid w:val="0016699F"/>
    <w:rsid w:val="00167948"/>
    <w:rsid w:val="0017003A"/>
    <w:rsid w:val="00171095"/>
    <w:rsid w:val="001710E2"/>
    <w:rsid w:val="00171107"/>
    <w:rsid w:val="00171ED8"/>
    <w:rsid w:val="001728BF"/>
    <w:rsid w:val="00173546"/>
    <w:rsid w:val="00173E52"/>
    <w:rsid w:val="0017490E"/>
    <w:rsid w:val="001762A9"/>
    <w:rsid w:val="001775F5"/>
    <w:rsid w:val="00180475"/>
    <w:rsid w:val="001811B5"/>
    <w:rsid w:val="001827AC"/>
    <w:rsid w:val="001827C4"/>
    <w:rsid w:val="00182ADB"/>
    <w:rsid w:val="001831D7"/>
    <w:rsid w:val="00186348"/>
    <w:rsid w:val="00186BFD"/>
    <w:rsid w:val="00187E6C"/>
    <w:rsid w:val="00195F59"/>
    <w:rsid w:val="001965B8"/>
    <w:rsid w:val="00196B59"/>
    <w:rsid w:val="001A1378"/>
    <w:rsid w:val="001A1AE4"/>
    <w:rsid w:val="001A1E0C"/>
    <w:rsid w:val="001A2DC1"/>
    <w:rsid w:val="001A2F26"/>
    <w:rsid w:val="001A3156"/>
    <w:rsid w:val="001A4CA9"/>
    <w:rsid w:val="001B00D6"/>
    <w:rsid w:val="001B303A"/>
    <w:rsid w:val="001B4075"/>
    <w:rsid w:val="001B590F"/>
    <w:rsid w:val="001B6E86"/>
    <w:rsid w:val="001B7A43"/>
    <w:rsid w:val="001B7BAE"/>
    <w:rsid w:val="001B7F0F"/>
    <w:rsid w:val="001B7F98"/>
    <w:rsid w:val="001C0B22"/>
    <w:rsid w:val="001C1D01"/>
    <w:rsid w:val="001C4E21"/>
    <w:rsid w:val="001C7041"/>
    <w:rsid w:val="001D08C4"/>
    <w:rsid w:val="001D4288"/>
    <w:rsid w:val="001D4D15"/>
    <w:rsid w:val="001D5841"/>
    <w:rsid w:val="001D6255"/>
    <w:rsid w:val="001D6683"/>
    <w:rsid w:val="001E0475"/>
    <w:rsid w:val="001E0885"/>
    <w:rsid w:val="001E1847"/>
    <w:rsid w:val="001E2712"/>
    <w:rsid w:val="001E32B6"/>
    <w:rsid w:val="001E35DD"/>
    <w:rsid w:val="001E3732"/>
    <w:rsid w:val="001E5937"/>
    <w:rsid w:val="001E764A"/>
    <w:rsid w:val="001E7DB0"/>
    <w:rsid w:val="001F034B"/>
    <w:rsid w:val="001F10E0"/>
    <w:rsid w:val="001F1364"/>
    <w:rsid w:val="001F2F92"/>
    <w:rsid w:val="001F347C"/>
    <w:rsid w:val="001F3796"/>
    <w:rsid w:val="001F39B2"/>
    <w:rsid w:val="001F3DA0"/>
    <w:rsid w:val="001F4274"/>
    <w:rsid w:val="001F4421"/>
    <w:rsid w:val="001F4914"/>
    <w:rsid w:val="001F7D17"/>
    <w:rsid w:val="001F7FF2"/>
    <w:rsid w:val="002015CD"/>
    <w:rsid w:val="00201786"/>
    <w:rsid w:val="00201C94"/>
    <w:rsid w:val="00201D80"/>
    <w:rsid w:val="00202F24"/>
    <w:rsid w:val="0020306C"/>
    <w:rsid w:val="00204E58"/>
    <w:rsid w:val="00205C53"/>
    <w:rsid w:val="00205E2A"/>
    <w:rsid w:val="00206489"/>
    <w:rsid w:val="00206AEC"/>
    <w:rsid w:val="00206C64"/>
    <w:rsid w:val="0021000B"/>
    <w:rsid w:val="0021161E"/>
    <w:rsid w:val="00211B6E"/>
    <w:rsid w:val="00212A56"/>
    <w:rsid w:val="00213B52"/>
    <w:rsid w:val="00213B74"/>
    <w:rsid w:val="00213BAA"/>
    <w:rsid w:val="00214456"/>
    <w:rsid w:val="00214549"/>
    <w:rsid w:val="00215F78"/>
    <w:rsid w:val="00217CD1"/>
    <w:rsid w:val="0022069B"/>
    <w:rsid w:val="002208BB"/>
    <w:rsid w:val="002219C8"/>
    <w:rsid w:val="0022202C"/>
    <w:rsid w:val="00222CA0"/>
    <w:rsid w:val="00223920"/>
    <w:rsid w:val="00225BB5"/>
    <w:rsid w:val="00226378"/>
    <w:rsid w:val="0022674D"/>
    <w:rsid w:val="00226BA3"/>
    <w:rsid w:val="00227B96"/>
    <w:rsid w:val="00231061"/>
    <w:rsid w:val="002313EC"/>
    <w:rsid w:val="002316C0"/>
    <w:rsid w:val="002332CC"/>
    <w:rsid w:val="00233AEA"/>
    <w:rsid w:val="00234CBA"/>
    <w:rsid w:val="002350E3"/>
    <w:rsid w:val="002359A2"/>
    <w:rsid w:val="00235A0B"/>
    <w:rsid w:val="002401D7"/>
    <w:rsid w:val="00240ECA"/>
    <w:rsid w:val="00243739"/>
    <w:rsid w:val="00244F1C"/>
    <w:rsid w:val="002452DC"/>
    <w:rsid w:val="0024548C"/>
    <w:rsid w:val="00245A13"/>
    <w:rsid w:val="00246D81"/>
    <w:rsid w:val="002474BC"/>
    <w:rsid w:val="00250260"/>
    <w:rsid w:val="00251862"/>
    <w:rsid w:val="0025195C"/>
    <w:rsid w:val="002534CE"/>
    <w:rsid w:val="00253BF0"/>
    <w:rsid w:val="002542DA"/>
    <w:rsid w:val="00254591"/>
    <w:rsid w:val="002546B3"/>
    <w:rsid w:val="00255E08"/>
    <w:rsid w:val="00255F11"/>
    <w:rsid w:val="002560D2"/>
    <w:rsid w:val="00256BC7"/>
    <w:rsid w:val="00257379"/>
    <w:rsid w:val="0026135D"/>
    <w:rsid w:val="00265334"/>
    <w:rsid w:val="00266C97"/>
    <w:rsid w:val="00267890"/>
    <w:rsid w:val="00267D8A"/>
    <w:rsid w:val="00267ED3"/>
    <w:rsid w:val="00270100"/>
    <w:rsid w:val="002703B9"/>
    <w:rsid w:val="00270A1F"/>
    <w:rsid w:val="00270E9D"/>
    <w:rsid w:val="00270EDD"/>
    <w:rsid w:val="002723C6"/>
    <w:rsid w:val="002731DD"/>
    <w:rsid w:val="0027355C"/>
    <w:rsid w:val="00276183"/>
    <w:rsid w:val="002765A1"/>
    <w:rsid w:val="002800E8"/>
    <w:rsid w:val="00281F76"/>
    <w:rsid w:val="002820CA"/>
    <w:rsid w:val="00283856"/>
    <w:rsid w:val="002867DF"/>
    <w:rsid w:val="00290D99"/>
    <w:rsid w:val="002938B7"/>
    <w:rsid w:val="00293AAF"/>
    <w:rsid w:val="00294FAC"/>
    <w:rsid w:val="00295407"/>
    <w:rsid w:val="0029624E"/>
    <w:rsid w:val="00296E83"/>
    <w:rsid w:val="0029777A"/>
    <w:rsid w:val="00297CEE"/>
    <w:rsid w:val="002A0BD0"/>
    <w:rsid w:val="002A19E3"/>
    <w:rsid w:val="002A1B48"/>
    <w:rsid w:val="002A22BB"/>
    <w:rsid w:val="002A267D"/>
    <w:rsid w:val="002A2884"/>
    <w:rsid w:val="002A2C8B"/>
    <w:rsid w:val="002A41CE"/>
    <w:rsid w:val="002A4202"/>
    <w:rsid w:val="002A4DCD"/>
    <w:rsid w:val="002A5947"/>
    <w:rsid w:val="002A5AFF"/>
    <w:rsid w:val="002A6614"/>
    <w:rsid w:val="002B0E77"/>
    <w:rsid w:val="002B14E8"/>
    <w:rsid w:val="002B2876"/>
    <w:rsid w:val="002B3524"/>
    <w:rsid w:val="002B3748"/>
    <w:rsid w:val="002B3FB6"/>
    <w:rsid w:val="002B69FE"/>
    <w:rsid w:val="002C4787"/>
    <w:rsid w:val="002C4BBA"/>
    <w:rsid w:val="002C6B41"/>
    <w:rsid w:val="002C6CDF"/>
    <w:rsid w:val="002C7837"/>
    <w:rsid w:val="002C7C9D"/>
    <w:rsid w:val="002D0807"/>
    <w:rsid w:val="002D352E"/>
    <w:rsid w:val="002D4E11"/>
    <w:rsid w:val="002D5504"/>
    <w:rsid w:val="002D6562"/>
    <w:rsid w:val="002D659C"/>
    <w:rsid w:val="002D76C2"/>
    <w:rsid w:val="002E00BE"/>
    <w:rsid w:val="002E0D3A"/>
    <w:rsid w:val="002E26B0"/>
    <w:rsid w:val="002E402C"/>
    <w:rsid w:val="002E4051"/>
    <w:rsid w:val="002E4FC4"/>
    <w:rsid w:val="002E697A"/>
    <w:rsid w:val="002E7606"/>
    <w:rsid w:val="002E77A3"/>
    <w:rsid w:val="002E7AF8"/>
    <w:rsid w:val="002F0029"/>
    <w:rsid w:val="002F266C"/>
    <w:rsid w:val="002F5E3C"/>
    <w:rsid w:val="002F6458"/>
    <w:rsid w:val="002F663E"/>
    <w:rsid w:val="002F6E5B"/>
    <w:rsid w:val="00300506"/>
    <w:rsid w:val="00301B16"/>
    <w:rsid w:val="00302281"/>
    <w:rsid w:val="00303630"/>
    <w:rsid w:val="00304836"/>
    <w:rsid w:val="00305A6B"/>
    <w:rsid w:val="00305E52"/>
    <w:rsid w:val="003060E8"/>
    <w:rsid w:val="00306162"/>
    <w:rsid w:val="003063D9"/>
    <w:rsid w:val="003076FA"/>
    <w:rsid w:val="00307E1F"/>
    <w:rsid w:val="003101EC"/>
    <w:rsid w:val="0031195F"/>
    <w:rsid w:val="00313618"/>
    <w:rsid w:val="00313EAD"/>
    <w:rsid w:val="0031427D"/>
    <w:rsid w:val="00314518"/>
    <w:rsid w:val="0031457C"/>
    <w:rsid w:val="00314651"/>
    <w:rsid w:val="00315B79"/>
    <w:rsid w:val="00321B5E"/>
    <w:rsid w:val="00321DC7"/>
    <w:rsid w:val="00322D8A"/>
    <w:rsid w:val="00323453"/>
    <w:rsid w:val="003242B0"/>
    <w:rsid w:val="003242F4"/>
    <w:rsid w:val="00324ACB"/>
    <w:rsid w:val="00326054"/>
    <w:rsid w:val="00326073"/>
    <w:rsid w:val="003320BB"/>
    <w:rsid w:val="00332515"/>
    <w:rsid w:val="00333766"/>
    <w:rsid w:val="003338AB"/>
    <w:rsid w:val="003346E4"/>
    <w:rsid w:val="00334899"/>
    <w:rsid w:val="00335B12"/>
    <w:rsid w:val="00335F6F"/>
    <w:rsid w:val="00337C8E"/>
    <w:rsid w:val="003450BF"/>
    <w:rsid w:val="0034734D"/>
    <w:rsid w:val="003506E8"/>
    <w:rsid w:val="0035271C"/>
    <w:rsid w:val="0035272E"/>
    <w:rsid w:val="0035401E"/>
    <w:rsid w:val="003550A0"/>
    <w:rsid w:val="00360A58"/>
    <w:rsid w:val="003626DF"/>
    <w:rsid w:val="00362BBC"/>
    <w:rsid w:val="003630E0"/>
    <w:rsid w:val="00365440"/>
    <w:rsid w:val="00365B9D"/>
    <w:rsid w:val="00365F6E"/>
    <w:rsid w:val="003666F0"/>
    <w:rsid w:val="003669BB"/>
    <w:rsid w:val="00370550"/>
    <w:rsid w:val="003707BB"/>
    <w:rsid w:val="003719D6"/>
    <w:rsid w:val="00372374"/>
    <w:rsid w:val="00372F41"/>
    <w:rsid w:val="00373313"/>
    <w:rsid w:val="003734BC"/>
    <w:rsid w:val="00373F75"/>
    <w:rsid w:val="00374D7E"/>
    <w:rsid w:val="00375909"/>
    <w:rsid w:val="00375A0E"/>
    <w:rsid w:val="00375EE3"/>
    <w:rsid w:val="00376CAB"/>
    <w:rsid w:val="00376F9B"/>
    <w:rsid w:val="003775AB"/>
    <w:rsid w:val="00377C56"/>
    <w:rsid w:val="00383AA7"/>
    <w:rsid w:val="00384AEF"/>
    <w:rsid w:val="00384C36"/>
    <w:rsid w:val="003851AF"/>
    <w:rsid w:val="00385A07"/>
    <w:rsid w:val="0038724B"/>
    <w:rsid w:val="00390341"/>
    <w:rsid w:val="003907BC"/>
    <w:rsid w:val="003915CC"/>
    <w:rsid w:val="00391774"/>
    <w:rsid w:val="00391EBC"/>
    <w:rsid w:val="00393ED7"/>
    <w:rsid w:val="00393F96"/>
    <w:rsid w:val="0039468C"/>
    <w:rsid w:val="003A17B4"/>
    <w:rsid w:val="003A18E3"/>
    <w:rsid w:val="003A2093"/>
    <w:rsid w:val="003A2892"/>
    <w:rsid w:val="003A311D"/>
    <w:rsid w:val="003A32A0"/>
    <w:rsid w:val="003A4103"/>
    <w:rsid w:val="003B166C"/>
    <w:rsid w:val="003B179E"/>
    <w:rsid w:val="003B1E8F"/>
    <w:rsid w:val="003B2B87"/>
    <w:rsid w:val="003B41BD"/>
    <w:rsid w:val="003B4831"/>
    <w:rsid w:val="003B5597"/>
    <w:rsid w:val="003B6537"/>
    <w:rsid w:val="003B7974"/>
    <w:rsid w:val="003C0C29"/>
    <w:rsid w:val="003C232F"/>
    <w:rsid w:val="003C2417"/>
    <w:rsid w:val="003C33B7"/>
    <w:rsid w:val="003C34BC"/>
    <w:rsid w:val="003C484B"/>
    <w:rsid w:val="003C4A3D"/>
    <w:rsid w:val="003C50A8"/>
    <w:rsid w:val="003C632F"/>
    <w:rsid w:val="003C662A"/>
    <w:rsid w:val="003C6B71"/>
    <w:rsid w:val="003D10D0"/>
    <w:rsid w:val="003D2A62"/>
    <w:rsid w:val="003D3D5D"/>
    <w:rsid w:val="003D3DCE"/>
    <w:rsid w:val="003D40C2"/>
    <w:rsid w:val="003D5605"/>
    <w:rsid w:val="003D5E9C"/>
    <w:rsid w:val="003D688C"/>
    <w:rsid w:val="003D7EDD"/>
    <w:rsid w:val="003E06BA"/>
    <w:rsid w:val="003E0B4E"/>
    <w:rsid w:val="003E1039"/>
    <w:rsid w:val="003E2528"/>
    <w:rsid w:val="003E2943"/>
    <w:rsid w:val="003E7293"/>
    <w:rsid w:val="003F0F4B"/>
    <w:rsid w:val="003F14F4"/>
    <w:rsid w:val="003F1D03"/>
    <w:rsid w:val="003F3589"/>
    <w:rsid w:val="003F35FB"/>
    <w:rsid w:val="003F38FE"/>
    <w:rsid w:val="003F40A4"/>
    <w:rsid w:val="003F4590"/>
    <w:rsid w:val="003F4A3F"/>
    <w:rsid w:val="003F4C1F"/>
    <w:rsid w:val="003F5118"/>
    <w:rsid w:val="003F5E54"/>
    <w:rsid w:val="003F684E"/>
    <w:rsid w:val="003F72C2"/>
    <w:rsid w:val="00401138"/>
    <w:rsid w:val="00401A40"/>
    <w:rsid w:val="00401EFB"/>
    <w:rsid w:val="00402859"/>
    <w:rsid w:val="00402E4C"/>
    <w:rsid w:val="00402E5E"/>
    <w:rsid w:val="00405256"/>
    <w:rsid w:val="00405932"/>
    <w:rsid w:val="00407D1A"/>
    <w:rsid w:val="004106D1"/>
    <w:rsid w:val="00411A09"/>
    <w:rsid w:val="004121A1"/>
    <w:rsid w:val="00413016"/>
    <w:rsid w:val="00414EF7"/>
    <w:rsid w:val="004155DF"/>
    <w:rsid w:val="00415B20"/>
    <w:rsid w:val="004164B3"/>
    <w:rsid w:val="00417804"/>
    <w:rsid w:val="00417E13"/>
    <w:rsid w:val="00420A15"/>
    <w:rsid w:val="00420D10"/>
    <w:rsid w:val="00421C0F"/>
    <w:rsid w:val="00423268"/>
    <w:rsid w:val="004236F3"/>
    <w:rsid w:val="00423E88"/>
    <w:rsid w:val="0043053C"/>
    <w:rsid w:val="004313E0"/>
    <w:rsid w:val="00432B92"/>
    <w:rsid w:val="00434398"/>
    <w:rsid w:val="004346BA"/>
    <w:rsid w:val="004352A1"/>
    <w:rsid w:val="00435311"/>
    <w:rsid w:val="00435514"/>
    <w:rsid w:val="00436EF9"/>
    <w:rsid w:val="00440031"/>
    <w:rsid w:val="00441341"/>
    <w:rsid w:val="00442FDF"/>
    <w:rsid w:val="004431EC"/>
    <w:rsid w:val="00445249"/>
    <w:rsid w:val="0044545B"/>
    <w:rsid w:val="0044621B"/>
    <w:rsid w:val="004506C0"/>
    <w:rsid w:val="0045077F"/>
    <w:rsid w:val="00453094"/>
    <w:rsid w:val="00454B35"/>
    <w:rsid w:val="00454CDA"/>
    <w:rsid w:val="0045580B"/>
    <w:rsid w:val="0045687B"/>
    <w:rsid w:val="00456A14"/>
    <w:rsid w:val="00457BC7"/>
    <w:rsid w:val="00460D69"/>
    <w:rsid w:val="00461645"/>
    <w:rsid w:val="00461D91"/>
    <w:rsid w:val="00462864"/>
    <w:rsid w:val="00464A81"/>
    <w:rsid w:val="00464AA1"/>
    <w:rsid w:val="00464CD9"/>
    <w:rsid w:val="00464F55"/>
    <w:rsid w:val="00464FDA"/>
    <w:rsid w:val="00465154"/>
    <w:rsid w:val="0046699F"/>
    <w:rsid w:val="0046723C"/>
    <w:rsid w:val="004677CC"/>
    <w:rsid w:val="0047012D"/>
    <w:rsid w:val="00471273"/>
    <w:rsid w:val="004712B7"/>
    <w:rsid w:val="00471481"/>
    <w:rsid w:val="00471626"/>
    <w:rsid w:val="00472122"/>
    <w:rsid w:val="00472575"/>
    <w:rsid w:val="004728F3"/>
    <w:rsid w:val="00473E92"/>
    <w:rsid w:val="004741C0"/>
    <w:rsid w:val="00476880"/>
    <w:rsid w:val="004769C8"/>
    <w:rsid w:val="00477FDA"/>
    <w:rsid w:val="00480339"/>
    <w:rsid w:val="004848F5"/>
    <w:rsid w:val="00485A48"/>
    <w:rsid w:val="004875F4"/>
    <w:rsid w:val="00487D47"/>
    <w:rsid w:val="0049110F"/>
    <w:rsid w:val="0049153A"/>
    <w:rsid w:val="00491C0A"/>
    <w:rsid w:val="0049222D"/>
    <w:rsid w:val="004929C8"/>
    <w:rsid w:val="00492D41"/>
    <w:rsid w:val="004944FF"/>
    <w:rsid w:val="00496EC3"/>
    <w:rsid w:val="00497282"/>
    <w:rsid w:val="00497307"/>
    <w:rsid w:val="004973A0"/>
    <w:rsid w:val="00497B0D"/>
    <w:rsid w:val="00497E51"/>
    <w:rsid w:val="004A0127"/>
    <w:rsid w:val="004A12CC"/>
    <w:rsid w:val="004A141B"/>
    <w:rsid w:val="004A3916"/>
    <w:rsid w:val="004A4EA6"/>
    <w:rsid w:val="004A53A2"/>
    <w:rsid w:val="004A5539"/>
    <w:rsid w:val="004A569F"/>
    <w:rsid w:val="004B0C7D"/>
    <w:rsid w:val="004B0C91"/>
    <w:rsid w:val="004B0DBE"/>
    <w:rsid w:val="004B11C7"/>
    <w:rsid w:val="004B1484"/>
    <w:rsid w:val="004B2FC9"/>
    <w:rsid w:val="004B420F"/>
    <w:rsid w:val="004B4AC5"/>
    <w:rsid w:val="004B4BF9"/>
    <w:rsid w:val="004B62A5"/>
    <w:rsid w:val="004B6959"/>
    <w:rsid w:val="004B7795"/>
    <w:rsid w:val="004B7B4D"/>
    <w:rsid w:val="004B7C58"/>
    <w:rsid w:val="004C18E6"/>
    <w:rsid w:val="004C19D2"/>
    <w:rsid w:val="004C2374"/>
    <w:rsid w:val="004C2B1E"/>
    <w:rsid w:val="004C3654"/>
    <w:rsid w:val="004C375E"/>
    <w:rsid w:val="004C3C72"/>
    <w:rsid w:val="004C4E65"/>
    <w:rsid w:val="004C553B"/>
    <w:rsid w:val="004C5C6F"/>
    <w:rsid w:val="004C7996"/>
    <w:rsid w:val="004C7C9C"/>
    <w:rsid w:val="004C7D61"/>
    <w:rsid w:val="004D135C"/>
    <w:rsid w:val="004D16DC"/>
    <w:rsid w:val="004D31A8"/>
    <w:rsid w:val="004D37A9"/>
    <w:rsid w:val="004D4172"/>
    <w:rsid w:val="004D4431"/>
    <w:rsid w:val="004D5B63"/>
    <w:rsid w:val="004D6D4A"/>
    <w:rsid w:val="004D6FED"/>
    <w:rsid w:val="004E0990"/>
    <w:rsid w:val="004E1555"/>
    <w:rsid w:val="004E1884"/>
    <w:rsid w:val="004E1F1D"/>
    <w:rsid w:val="004E3B39"/>
    <w:rsid w:val="004E3D3F"/>
    <w:rsid w:val="004E5924"/>
    <w:rsid w:val="004F06A1"/>
    <w:rsid w:val="004F0A31"/>
    <w:rsid w:val="004F1BC3"/>
    <w:rsid w:val="004F4FC9"/>
    <w:rsid w:val="004F50AD"/>
    <w:rsid w:val="004F5497"/>
    <w:rsid w:val="004F55F8"/>
    <w:rsid w:val="004F5A1C"/>
    <w:rsid w:val="004F6E2C"/>
    <w:rsid w:val="004F717B"/>
    <w:rsid w:val="004F73C5"/>
    <w:rsid w:val="004F7AA6"/>
    <w:rsid w:val="00500086"/>
    <w:rsid w:val="00500366"/>
    <w:rsid w:val="005016F3"/>
    <w:rsid w:val="0050180E"/>
    <w:rsid w:val="00501FB6"/>
    <w:rsid w:val="00501FD4"/>
    <w:rsid w:val="00502861"/>
    <w:rsid w:val="00503795"/>
    <w:rsid w:val="0050429E"/>
    <w:rsid w:val="00505B60"/>
    <w:rsid w:val="0050623F"/>
    <w:rsid w:val="00506C99"/>
    <w:rsid w:val="0051053E"/>
    <w:rsid w:val="00510AA5"/>
    <w:rsid w:val="00512EED"/>
    <w:rsid w:val="005136BF"/>
    <w:rsid w:val="005145C7"/>
    <w:rsid w:val="005150FA"/>
    <w:rsid w:val="005158C5"/>
    <w:rsid w:val="005164E0"/>
    <w:rsid w:val="00516E3B"/>
    <w:rsid w:val="005174DD"/>
    <w:rsid w:val="00521754"/>
    <w:rsid w:val="00521914"/>
    <w:rsid w:val="00521BD1"/>
    <w:rsid w:val="005237FF"/>
    <w:rsid w:val="00524BD2"/>
    <w:rsid w:val="00524F60"/>
    <w:rsid w:val="00525EFF"/>
    <w:rsid w:val="005267D8"/>
    <w:rsid w:val="005274D3"/>
    <w:rsid w:val="00527DD8"/>
    <w:rsid w:val="00530B68"/>
    <w:rsid w:val="0053166E"/>
    <w:rsid w:val="00532787"/>
    <w:rsid w:val="00532C99"/>
    <w:rsid w:val="00533FFC"/>
    <w:rsid w:val="00534DF3"/>
    <w:rsid w:val="0053666D"/>
    <w:rsid w:val="00536675"/>
    <w:rsid w:val="005369A1"/>
    <w:rsid w:val="00537BB6"/>
    <w:rsid w:val="00537C13"/>
    <w:rsid w:val="005400EB"/>
    <w:rsid w:val="005408E9"/>
    <w:rsid w:val="00540D7C"/>
    <w:rsid w:val="0054235D"/>
    <w:rsid w:val="00543231"/>
    <w:rsid w:val="00543C84"/>
    <w:rsid w:val="00552A44"/>
    <w:rsid w:val="00552EF3"/>
    <w:rsid w:val="00553AD5"/>
    <w:rsid w:val="005552ED"/>
    <w:rsid w:val="005553AD"/>
    <w:rsid w:val="0055567B"/>
    <w:rsid w:val="00555C79"/>
    <w:rsid w:val="00556146"/>
    <w:rsid w:val="005562A0"/>
    <w:rsid w:val="00560182"/>
    <w:rsid w:val="00561998"/>
    <w:rsid w:val="00561E31"/>
    <w:rsid w:val="0056365E"/>
    <w:rsid w:val="0056425A"/>
    <w:rsid w:val="005642F8"/>
    <w:rsid w:val="00566650"/>
    <w:rsid w:val="00566A3F"/>
    <w:rsid w:val="00566B51"/>
    <w:rsid w:val="00567305"/>
    <w:rsid w:val="0057045E"/>
    <w:rsid w:val="00570CA8"/>
    <w:rsid w:val="0057132F"/>
    <w:rsid w:val="00571979"/>
    <w:rsid w:val="005729CE"/>
    <w:rsid w:val="00572E37"/>
    <w:rsid w:val="00572EF4"/>
    <w:rsid w:val="00572F29"/>
    <w:rsid w:val="00573467"/>
    <w:rsid w:val="00573EA7"/>
    <w:rsid w:val="00577158"/>
    <w:rsid w:val="005809FE"/>
    <w:rsid w:val="005857B7"/>
    <w:rsid w:val="0058585F"/>
    <w:rsid w:val="005874A1"/>
    <w:rsid w:val="005879FD"/>
    <w:rsid w:val="00587AF0"/>
    <w:rsid w:val="0059066E"/>
    <w:rsid w:val="00590788"/>
    <w:rsid w:val="00592522"/>
    <w:rsid w:val="005928C8"/>
    <w:rsid w:val="00593E40"/>
    <w:rsid w:val="005948FB"/>
    <w:rsid w:val="0059583B"/>
    <w:rsid w:val="00596A67"/>
    <w:rsid w:val="00597442"/>
    <w:rsid w:val="005A33D7"/>
    <w:rsid w:val="005A3D22"/>
    <w:rsid w:val="005A4B90"/>
    <w:rsid w:val="005A726E"/>
    <w:rsid w:val="005A74FF"/>
    <w:rsid w:val="005A7C79"/>
    <w:rsid w:val="005B0257"/>
    <w:rsid w:val="005B259B"/>
    <w:rsid w:val="005B3DA6"/>
    <w:rsid w:val="005B4DC9"/>
    <w:rsid w:val="005B5258"/>
    <w:rsid w:val="005B5CB5"/>
    <w:rsid w:val="005B6175"/>
    <w:rsid w:val="005B70C8"/>
    <w:rsid w:val="005B7495"/>
    <w:rsid w:val="005B7B09"/>
    <w:rsid w:val="005C2337"/>
    <w:rsid w:val="005C2340"/>
    <w:rsid w:val="005C2ECD"/>
    <w:rsid w:val="005C33F2"/>
    <w:rsid w:val="005C579F"/>
    <w:rsid w:val="005C6651"/>
    <w:rsid w:val="005C7307"/>
    <w:rsid w:val="005C7EEE"/>
    <w:rsid w:val="005D147F"/>
    <w:rsid w:val="005D5050"/>
    <w:rsid w:val="005D5314"/>
    <w:rsid w:val="005D70BA"/>
    <w:rsid w:val="005D7A82"/>
    <w:rsid w:val="005E14E4"/>
    <w:rsid w:val="005E3027"/>
    <w:rsid w:val="005E4485"/>
    <w:rsid w:val="005E5EEA"/>
    <w:rsid w:val="005E6039"/>
    <w:rsid w:val="005E621F"/>
    <w:rsid w:val="005E7C4F"/>
    <w:rsid w:val="005E7F18"/>
    <w:rsid w:val="005F0823"/>
    <w:rsid w:val="005F0EB7"/>
    <w:rsid w:val="005F1AB6"/>
    <w:rsid w:val="005F2377"/>
    <w:rsid w:val="005F3002"/>
    <w:rsid w:val="005F3B6D"/>
    <w:rsid w:val="005F3E3D"/>
    <w:rsid w:val="005F49C8"/>
    <w:rsid w:val="005F53F2"/>
    <w:rsid w:val="005F6676"/>
    <w:rsid w:val="005F6825"/>
    <w:rsid w:val="005F68FE"/>
    <w:rsid w:val="005F6F7C"/>
    <w:rsid w:val="005F7636"/>
    <w:rsid w:val="00600B42"/>
    <w:rsid w:val="006011D0"/>
    <w:rsid w:val="0060390C"/>
    <w:rsid w:val="0060520C"/>
    <w:rsid w:val="006110B3"/>
    <w:rsid w:val="00611B51"/>
    <w:rsid w:val="00613BEC"/>
    <w:rsid w:val="00614B26"/>
    <w:rsid w:val="006153D8"/>
    <w:rsid w:val="006162C7"/>
    <w:rsid w:val="00616F87"/>
    <w:rsid w:val="006171B0"/>
    <w:rsid w:val="0061747D"/>
    <w:rsid w:val="00617673"/>
    <w:rsid w:val="00617715"/>
    <w:rsid w:val="0062060E"/>
    <w:rsid w:val="0062137C"/>
    <w:rsid w:val="00621D3A"/>
    <w:rsid w:val="00621E60"/>
    <w:rsid w:val="00622E3F"/>
    <w:rsid w:val="00623F3C"/>
    <w:rsid w:val="00624424"/>
    <w:rsid w:val="006249F0"/>
    <w:rsid w:val="00625E38"/>
    <w:rsid w:val="00626970"/>
    <w:rsid w:val="00626E08"/>
    <w:rsid w:val="006327ED"/>
    <w:rsid w:val="006338D8"/>
    <w:rsid w:val="00633B0B"/>
    <w:rsid w:val="006343EE"/>
    <w:rsid w:val="00634B54"/>
    <w:rsid w:val="00635932"/>
    <w:rsid w:val="006361D2"/>
    <w:rsid w:val="00636A89"/>
    <w:rsid w:val="00637A35"/>
    <w:rsid w:val="00640AE6"/>
    <w:rsid w:val="00640CAC"/>
    <w:rsid w:val="0064206B"/>
    <w:rsid w:val="006426E5"/>
    <w:rsid w:val="00643ED8"/>
    <w:rsid w:val="006441D9"/>
    <w:rsid w:val="00644474"/>
    <w:rsid w:val="006466A4"/>
    <w:rsid w:val="00646822"/>
    <w:rsid w:val="006479D7"/>
    <w:rsid w:val="00647CD8"/>
    <w:rsid w:val="00651D52"/>
    <w:rsid w:val="00652C89"/>
    <w:rsid w:val="00652D6C"/>
    <w:rsid w:val="006543EC"/>
    <w:rsid w:val="0065462A"/>
    <w:rsid w:val="0065505F"/>
    <w:rsid w:val="00656EF1"/>
    <w:rsid w:val="00660448"/>
    <w:rsid w:val="006605E2"/>
    <w:rsid w:val="00660B8F"/>
    <w:rsid w:val="00662B13"/>
    <w:rsid w:val="00662E7F"/>
    <w:rsid w:val="006630CE"/>
    <w:rsid w:val="00663D2B"/>
    <w:rsid w:val="0066403D"/>
    <w:rsid w:val="006649CD"/>
    <w:rsid w:val="006650AC"/>
    <w:rsid w:val="006669F7"/>
    <w:rsid w:val="0066715C"/>
    <w:rsid w:val="006715EC"/>
    <w:rsid w:val="00671F84"/>
    <w:rsid w:val="0067210A"/>
    <w:rsid w:val="006724B7"/>
    <w:rsid w:val="0067397B"/>
    <w:rsid w:val="0067494C"/>
    <w:rsid w:val="006754EB"/>
    <w:rsid w:val="0067786E"/>
    <w:rsid w:val="006827F2"/>
    <w:rsid w:val="00682A4D"/>
    <w:rsid w:val="00682D3D"/>
    <w:rsid w:val="00683551"/>
    <w:rsid w:val="00683BDA"/>
    <w:rsid w:val="006848E0"/>
    <w:rsid w:val="00687318"/>
    <w:rsid w:val="00690162"/>
    <w:rsid w:val="006907BD"/>
    <w:rsid w:val="006907CE"/>
    <w:rsid w:val="00691BE3"/>
    <w:rsid w:val="00691EBB"/>
    <w:rsid w:val="0069207B"/>
    <w:rsid w:val="00692904"/>
    <w:rsid w:val="006929A3"/>
    <w:rsid w:val="00692E67"/>
    <w:rsid w:val="00693578"/>
    <w:rsid w:val="00693A5F"/>
    <w:rsid w:val="00694120"/>
    <w:rsid w:val="00694D32"/>
    <w:rsid w:val="00695949"/>
    <w:rsid w:val="00697205"/>
    <w:rsid w:val="006A35BA"/>
    <w:rsid w:val="006A3693"/>
    <w:rsid w:val="006A4CDE"/>
    <w:rsid w:val="006A680F"/>
    <w:rsid w:val="006A7C4B"/>
    <w:rsid w:val="006B1DD4"/>
    <w:rsid w:val="006B2B78"/>
    <w:rsid w:val="006B3327"/>
    <w:rsid w:val="006B4DF5"/>
    <w:rsid w:val="006B5398"/>
    <w:rsid w:val="006B6B74"/>
    <w:rsid w:val="006B6D8F"/>
    <w:rsid w:val="006B6FD8"/>
    <w:rsid w:val="006B7A21"/>
    <w:rsid w:val="006C1D72"/>
    <w:rsid w:val="006C3C7A"/>
    <w:rsid w:val="006C4507"/>
    <w:rsid w:val="006C504E"/>
    <w:rsid w:val="006C5797"/>
    <w:rsid w:val="006C651A"/>
    <w:rsid w:val="006C7E2B"/>
    <w:rsid w:val="006C7EE7"/>
    <w:rsid w:val="006D01D6"/>
    <w:rsid w:val="006D030F"/>
    <w:rsid w:val="006D1483"/>
    <w:rsid w:val="006D18AF"/>
    <w:rsid w:val="006D239F"/>
    <w:rsid w:val="006D3460"/>
    <w:rsid w:val="006D3811"/>
    <w:rsid w:val="006D3C85"/>
    <w:rsid w:val="006D3E98"/>
    <w:rsid w:val="006D4B7C"/>
    <w:rsid w:val="006D4ED1"/>
    <w:rsid w:val="006D51AA"/>
    <w:rsid w:val="006D5482"/>
    <w:rsid w:val="006D5899"/>
    <w:rsid w:val="006D622B"/>
    <w:rsid w:val="006D6567"/>
    <w:rsid w:val="006E0238"/>
    <w:rsid w:val="006E0FEC"/>
    <w:rsid w:val="006E12D5"/>
    <w:rsid w:val="006E1CFA"/>
    <w:rsid w:val="006E2AD8"/>
    <w:rsid w:val="006E5364"/>
    <w:rsid w:val="006E6AFC"/>
    <w:rsid w:val="006E6BE9"/>
    <w:rsid w:val="006E76B3"/>
    <w:rsid w:val="006E7D08"/>
    <w:rsid w:val="006F0014"/>
    <w:rsid w:val="006F0770"/>
    <w:rsid w:val="006F0D05"/>
    <w:rsid w:val="006F121A"/>
    <w:rsid w:val="006F2646"/>
    <w:rsid w:val="006F267D"/>
    <w:rsid w:val="006F2CE6"/>
    <w:rsid w:val="006F414C"/>
    <w:rsid w:val="006F6075"/>
    <w:rsid w:val="006F69D0"/>
    <w:rsid w:val="00700C4E"/>
    <w:rsid w:val="0070428C"/>
    <w:rsid w:val="00704E1D"/>
    <w:rsid w:val="00704E26"/>
    <w:rsid w:val="00705309"/>
    <w:rsid w:val="00705626"/>
    <w:rsid w:val="00705A7B"/>
    <w:rsid w:val="00705B8C"/>
    <w:rsid w:val="007066B2"/>
    <w:rsid w:val="0070691D"/>
    <w:rsid w:val="00707D8C"/>
    <w:rsid w:val="00710146"/>
    <w:rsid w:val="007109C9"/>
    <w:rsid w:val="007127BD"/>
    <w:rsid w:val="0071403C"/>
    <w:rsid w:val="00714F0C"/>
    <w:rsid w:val="00714F0E"/>
    <w:rsid w:val="007155F7"/>
    <w:rsid w:val="00715B10"/>
    <w:rsid w:val="0071720D"/>
    <w:rsid w:val="00720836"/>
    <w:rsid w:val="00720C82"/>
    <w:rsid w:val="00720ED1"/>
    <w:rsid w:val="007230D1"/>
    <w:rsid w:val="00725A64"/>
    <w:rsid w:val="0072698F"/>
    <w:rsid w:val="00726CB4"/>
    <w:rsid w:val="00727912"/>
    <w:rsid w:val="00730A25"/>
    <w:rsid w:val="00730D57"/>
    <w:rsid w:val="007320B3"/>
    <w:rsid w:val="00733296"/>
    <w:rsid w:val="0073342C"/>
    <w:rsid w:val="00733989"/>
    <w:rsid w:val="00733CD6"/>
    <w:rsid w:val="00734434"/>
    <w:rsid w:val="0073740F"/>
    <w:rsid w:val="007403A3"/>
    <w:rsid w:val="00741298"/>
    <w:rsid w:val="00741A60"/>
    <w:rsid w:val="00741A88"/>
    <w:rsid w:val="00741D52"/>
    <w:rsid w:val="00742315"/>
    <w:rsid w:val="00742ADA"/>
    <w:rsid w:val="00742B78"/>
    <w:rsid w:val="0074502C"/>
    <w:rsid w:val="007455DD"/>
    <w:rsid w:val="00745C8C"/>
    <w:rsid w:val="00745D8E"/>
    <w:rsid w:val="00746BC2"/>
    <w:rsid w:val="00747091"/>
    <w:rsid w:val="00747E46"/>
    <w:rsid w:val="00751236"/>
    <w:rsid w:val="00751727"/>
    <w:rsid w:val="0075420F"/>
    <w:rsid w:val="0075455E"/>
    <w:rsid w:val="00754FF2"/>
    <w:rsid w:val="007552CA"/>
    <w:rsid w:val="00756DE3"/>
    <w:rsid w:val="00760B4F"/>
    <w:rsid w:val="00760C54"/>
    <w:rsid w:val="00760DC1"/>
    <w:rsid w:val="00762A9E"/>
    <w:rsid w:val="00762C00"/>
    <w:rsid w:val="007650A7"/>
    <w:rsid w:val="0076526A"/>
    <w:rsid w:val="00765380"/>
    <w:rsid w:val="007659E4"/>
    <w:rsid w:val="007662E1"/>
    <w:rsid w:val="007702D7"/>
    <w:rsid w:val="0077064D"/>
    <w:rsid w:val="007709E9"/>
    <w:rsid w:val="00771283"/>
    <w:rsid w:val="0077233F"/>
    <w:rsid w:val="007737E1"/>
    <w:rsid w:val="00773844"/>
    <w:rsid w:val="00773ABA"/>
    <w:rsid w:val="00774284"/>
    <w:rsid w:val="00775A42"/>
    <w:rsid w:val="00776B94"/>
    <w:rsid w:val="00777ADA"/>
    <w:rsid w:val="0078001E"/>
    <w:rsid w:val="00781602"/>
    <w:rsid w:val="0078196E"/>
    <w:rsid w:val="0078359B"/>
    <w:rsid w:val="007866AD"/>
    <w:rsid w:val="0078688A"/>
    <w:rsid w:val="00787605"/>
    <w:rsid w:val="0079000C"/>
    <w:rsid w:val="00791303"/>
    <w:rsid w:val="00791EF3"/>
    <w:rsid w:val="00793206"/>
    <w:rsid w:val="007941E6"/>
    <w:rsid w:val="0079425A"/>
    <w:rsid w:val="007948FA"/>
    <w:rsid w:val="00795BCF"/>
    <w:rsid w:val="00797923"/>
    <w:rsid w:val="007A08C5"/>
    <w:rsid w:val="007A0964"/>
    <w:rsid w:val="007A24E5"/>
    <w:rsid w:val="007A4064"/>
    <w:rsid w:val="007A4330"/>
    <w:rsid w:val="007A5278"/>
    <w:rsid w:val="007B0FED"/>
    <w:rsid w:val="007B115B"/>
    <w:rsid w:val="007B11D1"/>
    <w:rsid w:val="007B162E"/>
    <w:rsid w:val="007B21E5"/>
    <w:rsid w:val="007B2A1A"/>
    <w:rsid w:val="007B4DF2"/>
    <w:rsid w:val="007B4EF1"/>
    <w:rsid w:val="007B5845"/>
    <w:rsid w:val="007B5F33"/>
    <w:rsid w:val="007B5FC5"/>
    <w:rsid w:val="007C02CE"/>
    <w:rsid w:val="007C1510"/>
    <w:rsid w:val="007C1867"/>
    <w:rsid w:val="007C41C3"/>
    <w:rsid w:val="007C4AE3"/>
    <w:rsid w:val="007C5696"/>
    <w:rsid w:val="007C67D0"/>
    <w:rsid w:val="007C7003"/>
    <w:rsid w:val="007D0825"/>
    <w:rsid w:val="007D0B1E"/>
    <w:rsid w:val="007D28D5"/>
    <w:rsid w:val="007D32EF"/>
    <w:rsid w:val="007D3B20"/>
    <w:rsid w:val="007D68CC"/>
    <w:rsid w:val="007D708C"/>
    <w:rsid w:val="007D74FF"/>
    <w:rsid w:val="007E0D48"/>
    <w:rsid w:val="007E1330"/>
    <w:rsid w:val="007E1AA0"/>
    <w:rsid w:val="007E1FA4"/>
    <w:rsid w:val="007E22BA"/>
    <w:rsid w:val="007E3BFE"/>
    <w:rsid w:val="007F1EF9"/>
    <w:rsid w:val="007F2F1C"/>
    <w:rsid w:val="007F2F77"/>
    <w:rsid w:val="007F3DB9"/>
    <w:rsid w:val="007F479A"/>
    <w:rsid w:val="007F4838"/>
    <w:rsid w:val="007F4BCA"/>
    <w:rsid w:val="007F4D67"/>
    <w:rsid w:val="007F55A3"/>
    <w:rsid w:val="007F56D4"/>
    <w:rsid w:val="007F674B"/>
    <w:rsid w:val="007F6BD9"/>
    <w:rsid w:val="008007C5"/>
    <w:rsid w:val="008017A9"/>
    <w:rsid w:val="00801EBE"/>
    <w:rsid w:val="008032F7"/>
    <w:rsid w:val="008035CA"/>
    <w:rsid w:val="008039E8"/>
    <w:rsid w:val="00804259"/>
    <w:rsid w:val="00806A0F"/>
    <w:rsid w:val="008075D5"/>
    <w:rsid w:val="00813017"/>
    <w:rsid w:val="00813069"/>
    <w:rsid w:val="008136D9"/>
    <w:rsid w:val="008138FA"/>
    <w:rsid w:val="008146C8"/>
    <w:rsid w:val="0081498A"/>
    <w:rsid w:val="00814E93"/>
    <w:rsid w:val="00814F24"/>
    <w:rsid w:val="00815813"/>
    <w:rsid w:val="00816600"/>
    <w:rsid w:val="008179AA"/>
    <w:rsid w:val="008209D7"/>
    <w:rsid w:val="0082112C"/>
    <w:rsid w:val="0082151E"/>
    <w:rsid w:val="008225FB"/>
    <w:rsid w:val="008227FF"/>
    <w:rsid w:val="008229F6"/>
    <w:rsid w:val="00822B7E"/>
    <w:rsid w:val="00822CFF"/>
    <w:rsid w:val="008230D5"/>
    <w:rsid w:val="008233A5"/>
    <w:rsid w:val="008240EA"/>
    <w:rsid w:val="00824DE9"/>
    <w:rsid w:val="00824F2E"/>
    <w:rsid w:val="008265B7"/>
    <w:rsid w:val="0082688B"/>
    <w:rsid w:val="00826B4C"/>
    <w:rsid w:val="00830145"/>
    <w:rsid w:val="00830A35"/>
    <w:rsid w:val="00831A78"/>
    <w:rsid w:val="008321CB"/>
    <w:rsid w:val="008339E8"/>
    <w:rsid w:val="00835CAC"/>
    <w:rsid w:val="00835F4C"/>
    <w:rsid w:val="00837592"/>
    <w:rsid w:val="008422A0"/>
    <w:rsid w:val="00842932"/>
    <w:rsid w:val="008433E2"/>
    <w:rsid w:val="00843919"/>
    <w:rsid w:val="008459BA"/>
    <w:rsid w:val="0084672B"/>
    <w:rsid w:val="00847131"/>
    <w:rsid w:val="00847426"/>
    <w:rsid w:val="00850A8E"/>
    <w:rsid w:val="00852709"/>
    <w:rsid w:val="00852C5F"/>
    <w:rsid w:val="00855952"/>
    <w:rsid w:val="00857A6E"/>
    <w:rsid w:val="008602A1"/>
    <w:rsid w:val="008613A7"/>
    <w:rsid w:val="00866642"/>
    <w:rsid w:val="00866BC3"/>
    <w:rsid w:val="008671F4"/>
    <w:rsid w:val="00867CF8"/>
    <w:rsid w:val="00870019"/>
    <w:rsid w:val="008701DA"/>
    <w:rsid w:val="00870D3C"/>
    <w:rsid w:val="00871475"/>
    <w:rsid w:val="00872326"/>
    <w:rsid w:val="00872B6D"/>
    <w:rsid w:val="00874D53"/>
    <w:rsid w:val="00876003"/>
    <w:rsid w:val="0087620D"/>
    <w:rsid w:val="00876B92"/>
    <w:rsid w:val="00877B05"/>
    <w:rsid w:val="0088101E"/>
    <w:rsid w:val="00881B6F"/>
    <w:rsid w:val="00882E9F"/>
    <w:rsid w:val="0088507D"/>
    <w:rsid w:val="008852F1"/>
    <w:rsid w:val="00886152"/>
    <w:rsid w:val="00886183"/>
    <w:rsid w:val="00887412"/>
    <w:rsid w:val="00890697"/>
    <w:rsid w:val="008918BA"/>
    <w:rsid w:val="00892389"/>
    <w:rsid w:val="008940D5"/>
    <w:rsid w:val="00895134"/>
    <w:rsid w:val="00895FC8"/>
    <w:rsid w:val="0089674C"/>
    <w:rsid w:val="008973AE"/>
    <w:rsid w:val="00897461"/>
    <w:rsid w:val="008A0457"/>
    <w:rsid w:val="008A04EF"/>
    <w:rsid w:val="008A1329"/>
    <w:rsid w:val="008A13B5"/>
    <w:rsid w:val="008A1FDA"/>
    <w:rsid w:val="008A2CCE"/>
    <w:rsid w:val="008A4744"/>
    <w:rsid w:val="008A54CA"/>
    <w:rsid w:val="008A56B4"/>
    <w:rsid w:val="008A5F1A"/>
    <w:rsid w:val="008A72D5"/>
    <w:rsid w:val="008A74E6"/>
    <w:rsid w:val="008A7F86"/>
    <w:rsid w:val="008B067D"/>
    <w:rsid w:val="008B2C5D"/>
    <w:rsid w:val="008B2DB1"/>
    <w:rsid w:val="008B4629"/>
    <w:rsid w:val="008B47F5"/>
    <w:rsid w:val="008B48C3"/>
    <w:rsid w:val="008B4C32"/>
    <w:rsid w:val="008B4D50"/>
    <w:rsid w:val="008B6263"/>
    <w:rsid w:val="008B73FC"/>
    <w:rsid w:val="008C007C"/>
    <w:rsid w:val="008C0E05"/>
    <w:rsid w:val="008C1C1E"/>
    <w:rsid w:val="008C2655"/>
    <w:rsid w:val="008C5E9E"/>
    <w:rsid w:val="008D1B66"/>
    <w:rsid w:val="008D1E18"/>
    <w:rsid w:val="008D2AB8"/>
    <w:rsid w:val="008D380E"/>
    <w:rsid w:val="008D3B99"/>
    <w:rsid w:val="008D4252"/>
    <w:rsid w:val="008D4B61"/>
    <w:rsid w:val="008D527F"/>
    <w:rsid w:val="008D6426"/>
    <w:rsid w:val="008D703C"/>
    <w:rsid w:val="008D71C0"/>
    <w:rsid w:val="008E0E68"/>
    <w:rsid w:val="008E131F"/>
    <w:rsid w:val="008E25DA"/>
    <w:rsid w:val="008E378E"/>
    <w:rsid w:val="008E5569"/>
    <w:rsid w:val="008E6D95"/>
    <w:rsid w:val="008E6E94"/>
    <w:rsid w:val="008E780D"/>
    <w:rsid w:val="008F01D4"/>
    <w:rsid w:val="008F05B5"/>
    <w:rsid w:val="008F0992"/>
    <w:rsid w:val="008F10BE"/>
    <w:rsid w:val="008F1D98"/>
    <w:rsid w:val="008F2459"/>
    <w:rsid w:val="008F258A"/>
    <w:rsid w:val="008F2E2C"/>
    <w:rsid w:val="008F33D1"/>
    <w:rsid w:val="008F3B58"/>
    <w:rsid w:val="008F4FAD"/>
    <w:rsid w:val="008F7144"/>
    <w:rsid w:val="008F7258"/>
    <w:rsid w:val="008F7A18"/>
    <w:rsid w:val="008F7E5A"/>
    <w:rsid w:val="00900410"/>
    <w:rsid w:val="00900E8F"/>
    <w:rsid w:val="0090107F"/>
    <w:rsid w:val="0090148A"/>
    <w:rsid w:val="009026D1"/>
    <w:rsid w:val="0090358C"/>
    <w:rsid w:val="00903803"/>
    <w:rsid w:val="009048C3"/>
    <w:rsid w:val="00905082"/>
    <w:rsid w:val="00906A3B"/>
    <w:rsid w:val="00911F42"/>
    <w:rsid w:val="00912EC0"/>
    <w:rsid w:val="00914769"/>
    <w:rsid w:val="0091531F"/>
    <w:rsid w:val="00915973"/>
    <w:rsid w:val="00916CBD"/>
    <w:rsid w:val="00917BFC"/>
    <w:rsid w:val="00920A41"/>
    <w:rsid w:val="009212D1"/>
    <w:rsid w:val="009213B2"/>
    <w:rsid w:val="0092147A"/>
    <w:rsid w:val="0092169C"/>
    <w:rsid w:val="00921D22"/>
    <w:rsid w:val="00922D1F"/>
    <w:rsid w:val="00924342"/>
    <w:rsid w:val="00924DDD"/>
    <w:rsid w:val="00925FF2"/>
    <w:rsid w:val="009268CC"/>
    <w:rsid w:val="00927E12"/>
    <w:rsid w:val="0093085B"/>
    <w:rsid w:val="009329E2"/>
    <w:rsid w:val="00934217"/>
    <w:rsid w:val="00934708"/>
    <w:rsid w:val="00935674"/>
    <w:rsid w:val="009371D5"/>
    <w:rsid w:val="00937CE3"/>
    <w:rsid w:val="00941982"/>
    <w:rsid w:val="00941E67"/>
    <w:rsid w:val="009423B2"/>
    <w:rsid w:val="00943776"/>
    <w:rsid w:val="00943A23"/>
    <w:rsid w:val="00943F51"/>
    <w:rsid w:val="00946484"/>
    <w:rsid w:val="00947B88"/>
    <w:rsid w:val="00950DC1"/>
    <w:rsid w:val="00951039"/>
    <w:rsid w:val="0095160E"/>
    <w:rsid w:val="00952097"/>
    <w:rsid w:val="00952168"/>
    <w:rsid w:val="0095228A"/>
    <w:rsid w:val="00952971"/>
    <w:rsid w:val="009529C5"/>
    <w:rsid w:val="00953B03"/>
    <w:rsid w:val="009546B2"/>
    <w:rsid w:val="009564F5"/>
    <w:rsid w:val="009575C6"/>
    <w:rsid w:val="0096126B"/>
    <w:rsid w:val="00962FB3"/>
    <w:rsid w:val="00963793"/>
    <w:rsid w:val="00963CCF"/>
    <w:rsid w:val="00965415"/>
    <w:rsid w:val="009673D3"/>
    <w:rsid w:val="009674AE"/>
    <w:rsid w:val="00967775"/>
    <w:rsid w:val="00967EBC"/>
    <w:rsid w:val="0097081D"/>
    <w:rsid w:val="00970BBD"/>
    <w:rsid w:val="00972068"/>
    <w:rsid w:val="00972364"/>
    <w:rsid w:val="00972917"/>
    <w:rsid w:val="00976255"/>
    <w:rsid w:val="009762ED"/>
    <w:rsid w:val="0097689C"/>
    <w:rsid w:val="0098021D"/>
    <w:rsid w:val="0098040F"/>
    <w:rsid w:val="0098093A"/>
    <w:rsid w:val="00981479"/>
    <w:rsid w:val="00981D5C"/>
    <w:rsid w:val="009829E7"/>
    <w:rsid w:val="00982D3E"/>
    <w:rsid w:val="00983955"/>
    <w:rsid w:val="00983988"/>
    <w:rsid w:val="00985A91"/>
    <w:rsid w:val="00987EB4"/>
    <w:rsid w:val="009907CC"/>
    <w:rsid w:val="00990DB1"/>
    <w:rsid w:val="00991BB6"/>
    <w:rsid w:val="0099225C"/>
    <w:rsid w:val="00993362"/>
    <w:rsid w:val="0099349B"/>
    <w:rsid w:val="00993EDB"/>
    <w:rsid w:val="00994187"/>
    <w:rsid w:val="009A1A5B"/>
    <w:rsid w:val="009A217C"/>
    <w:rsid w:val="009A2C4F"/>
    <w:rsid w:val="009A439D"/>
    <w:rsid w:val="009A61CA"/>
    <w:rsid w:val="009A6798"/>
    <w:rsid w:val="009B08EF"/>
    <w:rsid w:val="009B0E82"/>
    <w:rsid w:val="009B1FC0"/>
    <w:rsid w:val="009B251A"/>
    <w:rsid w:val="009B27FC"/>
    <w:rsid w:val="009B2E3F"/>
    <w:rsid w:val="009B2E6F"/>
    <w:rsid w:val="009B3F28"/>
    <w:rsid w:val="009B4397"/>
    <w:rsid w:val="009B471D"/>
    <w:rsid w:val="009B4731"/>
    <w:rsid w:val="009B5BD8"/>
    <w:rsid w:val="009B6B43"/>
    <w:rsid w:val="009C0187"/>
    <w:rsid w:val="009C09B9"/>
    <w:rsid w:val="009C20FF"/>
    <w:rsid w:val="009C2C25"/>
    <w:rsid w:val="009C2DD1"/>
    <w:rsid w:val="009C394D"/>
    <w:rsid w:val="009C3EEC"/>
    <w:rsid w:val="009C44E6"/>
    <w:rsid w:val="009C45B9"/>
    <w:rsid w:val="009C7094"/>
    <w:rsid w:val="009D025B"/>
    <w:rsid w:val="009D0EAF"/>
    <w:rsid w:val="009D2276"/>
    <w:rsid w:val="009D2426"/>
    <w:rsid w:val="009D493E"/>
    <w:rsid w:val="009D5B6A"/>
    <w:rsid w:val="009D6472"/>
    <w:rsid w:val="009D664B"/>
    <w:rsid w:val="009D7346"/>
    <w:rsid w:val="009D789C"/>
    <w:rsid w:val="009E01F0"/>
    <w:rsid w:val="009E135E"/>
    <w:rsid w:val="009E1B6A"/>
    <w:rsid w:val="009E225B"/>
    <w:rsid w:val="009E3A51"/>
    <w:rsid w:val="009E43EF"/>
    <w:rsid w:val="009E591E"/>
    <w:rsid w:val="009E5F4D"/>
    <w:rsid w:val="009E61B5"/>
    <w:rsid w:val="009E6524"/>
    <w:rsid w:val="009E67D7"/>
    <w:rsid w:val="009E7A22"/>
    <w:rsid w:val="009F08CC"/>
    <w:rsid w:val="009F180C"/>
    <w:rsid w:val="009F19AE"/>
    <w:rsid w:val="009F4999"/>
    <w:rsid w:val="009F4ABA"/>
    <w:rsid w:val="009F64C3"/>
    <w:rsid w:val="009F6F26"/>
    <w:rsid w:val="00A001EF"/>
    <w:rsid w:val="00A008F2"/>
    <w:rsid w:val="00A01313"/>
    <w:rsid w:val="00A0439D"/>
    <w:rsid w:val="00A04469"/>
    <w:rsid w:val="00A051F6"/>
    <w:rsid w:val="00A052D8"/>
    <w:rsid w:val="00A052E7"/>
    <w:rsid w:val="00A05E86"/>
    <w:rsid w:val="00A0638D"/>
    <w:rsid w:val="00A064F9"/>
    <w:rsid w:val="00A07001"/>
    <w:rsid w:val="00A10393"/>
    <w:rsid w:val="00A10809"/>
    <w:rsid w:val="00A1104B"/>
    <w:rsid w:val="00A11602"/>
    <w:rsid w:val="00A14059"/>
    <w:rsid w:val="00A1416F"/>
    <w:rsid w:val="00A153A1"/>
    <w:rsid w:val="00A166A1"/>
    <w:rsid w:val="00A178C3"/>
    <w:rsid w:val="00A20260"/>
    <w:rsid w:val="00A20426"/>
    <w:rsid w:val="00A205BE"/>
    <w:rsid w:val="00A2075F"/>
    <w:rsid w:val="00A22163"/>
    <w:rsid w:val="00A22218"/>
    <w:rsid w:val="00A222B9"/>
    <w:rsid w:val="00A22B8F"/>
    <w:rsid w:val="00A22E23"/>
    <w:rsid w:val="00A237C7"/>
    <w:rsid w:val="00A25469"/>
    <w:rsid w:val="00A262D9"/>
    <w:rsid w:val="00A27476"/>
    <w:rsid w:val="00A30424"/>
    <w:rsid w:val="00A30BF0"/>
    <w:rsid w:val="00A31289"/>
    <w:rsid w:val="00A32B1F"/>
    <w:rsid w:val="00A341E6"/>
    <w:rsid w:val="00A3501F"/>
    <w:rsid w:val="00A3707E"/>
    <w:rsid w:val="00A37370"/>
    <w:rsid w:val="00A37D5D"/>
    <w:rsid w:val="00A40126"/>
    <w:rsid w:val="00A43DB3"/>
    <w:rsid w:val="00A45777"/>
    <w:rsid w:val="00A45D21"/>
    <w:rsid w:val="00A461F3"/>
    <w:rsid w:val="00A4744E"/>
    <w:rsid w:val="00A47B84"/>
    <w:rsid w:val="00A5249B"/>
    <w:rsid w:val="00A55585"/>
    <w:rsid w:val="00A55AF3"/>
    <w:rsid w:val="00A57497"/>
    <w:rsid w:val="00A5751B"/>
    <w:rsid w:val="00A57E36"/>
    <w:rsid w:val="00A601B1"/>
    <w:rsid w:val="00A61CED"/>
    <w:rsid w:val="00A635BE"/>
    <w:rsid w:val="00A63631"/>
    <w:rsid w:val="00A64F83"/>
    <w:rsid w:val="00A671CD"/>
    <w:rsid w:val="00A67C9F"/>
    <w:rsid w:val="00A7059C"/>
    <w:rsid w:val="00A709F9"/>
    <w:rsid w:val="00A7100F"/>
    <w:rsid w:val="00A713C1"/>
    <w:rsid w:val="00A73146"/>
    <w:rsid w:val="00A742A2"/>
    <w:rsid w:val="00A749E8"/>
    <w:rsid w:val="00A74BC3"/>
    <w:rsid w:val="00A75668"/>
    <w:rsid w:val="00A7781B"/>
    <w:rsid w:val="00A80914"/>
    <w:rsid w:val="00A85F55"/>
    <w:rsid w:val="00A860E3"/>
    <w:rsid w:val="00A909C4"/>
    <w:rsid w:val="00A91667"/>
    <w:rsid w:val="00A91EAD"/>
    <w:rsid w:val="00A91F55"/>
    <w:rsid w:val="00A9284B"/>
    <w:rsid w:val="00A92FC1"/>
    <w:rsid w:val="00A93919"/>
    <w:rsid w:val="00A94110"/>
    <w:rsid w:val="00A959D7"/>
    <w:rsid w:val="00A974D1"/>
    <w:rsid w:val="00AA02E2"/>
    <w:rsid w:val="00AA0D54"/>
    <w:rsid w:val="00AA4C64"/>
    <w:rsid w:val="00AA582C"/>
    <w:rsid w:val="00AA5DCB"/>
    <w:rsid w:val="00AA6919"/>
    <w:rsid w:val="00AB0989"/>
    <w:rsid w:val="00AB1B6E"/>
    <w:rsid w:val="00AB2D81"/>
    <w:rsid w:val="00AB353D"/>
    <w:rsid w:val="00AB6EDC"/>
    <w:rsid w:val="00AB7132"/>
    <w:rsid w:val="00AB7E1B"/>
    <w:rsid w:val="00AC21FD"/>
    <w:rsid w:val="00AC2D6D"/>
    <w:rsid w:val="00AC3CD5"/>
    <w:rsid w:val="00AC47DA"/>
    <w:rsid w:val="00AC4BA4"/>
    <w:rsid w:val="00AC4D89"/>
    <w:rsid w:val="00AC560B"/>
    <w:rsid w:val="00AC56A8"/>
    <w:rsid w:val="00AC64F0"/>
    <w:rsid w:val="00AC65B5"/>
    <w:rsid w:val="00AC7C15"/>
    <w:rsid w:val="00AD0FD8"/>
    <w:rsid w:val="00AD5B3A"/>
    <w:rsid w:val="00AD5CD5"/>
    <w:rsid w:val="00AD6D74"/>
    <w:rsid w:val="00AE0C4A"/>
    <w:rsid w:val="00AE18D2"/>
    <w:rsid w:val="00AE1E1C"/>
    <w:rsid w:val="00AE2304"/>
    <w:rsid w:val="00AE2FD1"/>
    <w:rsid w:val="00AE3C08"/>
    <w:rsid w:val="00AE3C09"/>
    <w:rsid w:val="00AE4943"/>
    <w:rsid w:val="00AE4AA1"/>
    <w:rsid w:val="00AE58E0"/>
    <w:rsid w:val="00AE6237"/>
    <w:rsid w:val="00AE683A"/>
    <w:rsid w:val="00AE68D4"/>
    <w:rsid w:val="00AE7B14"/>
    <w:rsid w:val="00AF09C3"/>
    <w:rsid w:val="00AF2290"/>
    <w:rsid w:val="00AF2F8A"/>
    <w:rsid w:val="00AF3159"/>
    <w:rsid w:val="00AF5278"/>
    <w:rsid w:val="00AF56FF"/>
    <w:rsid w:val="00AF5849"/>
    <w:rsid w:val="00AF62A6"/>
    <w:rsid w:val="00AF6731"/>
    <w:rsid w:val="00AF7C61"/>
    <w:rsid w:val="00B009BF"/>
    <w:rsid w:val="00B009ED"/>
    <w:rsid w:val="00B01C32"/>
    <w:rsid w:val="00B0339E"/>
    <w:rsid w:val="00B04E24"/>
    <w:rsid w:val="00B052B9"/>
    <w:rsid w:val="00B06A08"/>
    <w:rsid w:val="00B07114"/>
    <w:rsid w:val="00B07A80"/>
    <w:rsid w:val="00B105A6"/>
    <w:rsid w:val="00B118B7"/>
    <w:rsid w:val="00B12585"/>
    <w:rsid w:val="00B12FB4"/>
    <w:rsid w:val="00B13323"/>
    <w:rsid w:val="00B13DED"/>
    <w:rsid w:val="00B13F41"/>
    <w:rsid w:val="00B1432C"/>
    <w:rsid w:val="00B152AB"/>
    <w:rsid w:val="00B159AB"/>
    <w:rsid w:val="00B15AB0"/>
    <w:rsid w:val="00B16495"/>
    <w:rsid w:val="00B1756E"/>
    <w:rsid w:val="00B21720"/>
    <w:rsid w:val="00B2198E"/>
    <w:rsid w:val="00B22A5D"/>
    <w:rsid w:val="00B239F7"/>
    <w:rsid w:val="00B24129"/>
    <w:rsid w:val="00B24376"/>
    <w:rsid w:val="00B24901"/>
    <w:rsid w:val="00B24FA4"/>
    <w:rsid w:val="00B265D4"/>
    <w:rsid w:val="00B2730E"/>
    <w:rsid w:val="00B27633"/>
    <w:rsid w:val="00B33026"/>
    <w:rsid w:val="00B35210"/>
    <w:rsid w:val="00B3591C"/>
    <w:rsid w:val="00B35E66"/>
    <w:rsid w:val="00B369F2"/>
    <w:rsid w:val="00B40432"/>
    <w:rsid w:val="00B41598"/>
    <w:rsid w:val="00B41744"/>
    <w:rsid w:val="00B42597"/>
    <w:rsid w:val="00B43741"/>
    <w:rsid w:val="00B4396B"/>
    <w:rsid w:val="00B45003"/>
    <w:rsid w:val="00B452F7"/>
    <w:rsid w:val="00B471C4"/>
    <w:rsid w:val="00B47745"/>
    <w:rsid w:val="00B50974"/>
    <w:rsid w:val="00B50C4C"/>
    <w:rsid w:val="00B51B8B"/>
    <w:rsid w:val="00B51F57"/>
    <w:rsid w:val="00B550D7"/>
    <w:rsid w:val="00B554AD"/>
    <w:rsid w:val="00B55567"/>
    <w:rsid w:val="00B55862"/>
    <w:rsid w:val="00B57463"/>
    <w:rsid w:val="00B6015B"/>
    <w:rsid w:val="00B611C2"/>
    <w:rsid w:val="00B6153D"/>
    <w:rsid w:val="00B6266B"/>
    <w:rsid w:val="00B635C1"/>
    <w:rsid w:val="00B640E5"/>
    <w:rsid w:val="00B64E1D"/>
    <w:rsid w:val="00B65090"/>
    <w:rsid w:val="00B6590C"/>
    <w:rsid w:val="00B65C82"/>
    <w:rsid w:val="00B67E3C"/>
    <w:rsid w:val="00B70EF4"/>
    <w:rsid w:val="00B72ECB"/>
    <w:rsid w:val="00B73AF2"/>
    <w:rsid w:val="00B75088"/>
    <w:rsid w:val="00B75285"/>
    <w:rsid w:val="00B75D85"/>
    <w:rsid w:val="00B7611A"/>
    <w:rsid w:val="00B769AA"/>
    <w:rsid w:val="00B77A30"/>
    <w:rsid w:val="00B801B9"/>
    <w:rsid w:val="00B8054D"/>
    <w:rsid w:val="00B81DCB"/>
    <w:rsid w:val="00B81E3E"/>
    <w:rsid w:val="00B83D83"/>
    <w:rsid w:val="00B875F2"/>
    <w:rsid w:val="00B9026C"/>
    <w:rsid w:val="00B911CA"/>
    <w:rsid w:val="00B91283"/>
    <w:rsid w:val="00B91820"/>
    <w:rsid w:val="00B92DA0"/>
    <w:rsid w:val="00B92F4A"/>
    <w:rsid w:val="00B9405E"/>
    <w:rsid w:val="00B94808"/>
    <w:rsid w:val="00B94A5A"/>
    <w:rsid w:val="00B956E5"/>
    <w:rsid w:val="00B95E40"/>
    <w:rsid w:val="00B9622A"/>
    <w:rsid w:val="00B96BB0"/>
    <w:rsid w:val="00BA0559"/>
    <w:rsid w:val="00BA0BF5"/>
    <w:rsid w:val="00BA2150"/>
    <w:rsid w:val="00BA3DAB"/>
    <w:rsid w:val="00BA3F99"/>
    <w:rsid w:val="00BA4A0C"/>
    <w:rsid w:val="00BA7380"/>
    <w:rsid w:val="00BB0927"/>
    <w:rsid w:val="00BB1BA0"/>
    <w:rsid w:val="00BB215B"/>
    <w:rsid w:val="00BB5647"/>
    <w:rsid w:val="00BB5FC8"/>
    <w:rsid w:val="00BB63A8"/>
    <w:rsid w:val="00BB665F"/>
    <w:rsid w:val="00BC0103"/>
    <w:rsid w:val="00BC11A3"/>
    <w:rsid w:val="00BC1252"/>
    <w:rsid w:val="00BC176F"/>
    <w:rsid w:val="00BC2D37"/>
    <w:rsid w:val="00BC339D"/>
    <w:rsid w:val="00BC43A3"/>
    <w:rsid w:val="00BC52F6"/>
    <w:rsid w:val="00BC5480"/>
    <w:rsid w:val="00BC563E"/>
    <w:rsid w:val="00BC630A"/>
    <w:rsid w:val="00BC6A72"/>
    <w:rsid w:val="00BC7B9A"/>
    <w:rsid w:val="00BD0075"/>
    <w:rsid w:val="00BD00DB"/>
    <w:rsid w:val="00BD0B15"/>
    <w:rsid w:val="00BD24A6"/>
    <w:rsid w:val="00BD508D"/>
    <w:rsid w:val="00BD696E"/>
    <w:rsid w:val="00BD73D3"/>
    <w:rsid w:val="00BD7DBD"/>
    <w:rsid w:val="00BE1232"/>
    <w:rsid w:val="00BE2037"/>
    <w:rsid w:val="00BE2C13"/>
    <w:rsid w:val="00BE384C"/>
    <w:rsid w:val="00BE4933"/>
    <w:rsid w:val="00BE5F87"/>
    <w:rsid w:val="00BE7242"/>
    <w:rsid w:val="00BE74D1"/>
    <w:rsid w:val="00BF046F"/>
    <w:rsid w:val="00BF127E"/>
    <w:rsid w:val="00BF152A"/>
    <w:rsid w:val="00BF35FF"/>
    <w:rsid w:val="00BF42F7"/>
    <w:rsid w:val="00BF4BA6"/>
    <w:rsid w:val="00BF4BF3"/>
    <w:rsid w:val="00BF63D6"/>
    <w:rsid w:val="00BF74E2"/>
    <w:rsid w:val="00C01D87"/>
    <w:rsid w:val="00C02261"/>
    <w:rsid w:val="00C03885"/>
    <w:rsid w:val="00C03FB9"/>
    <w:rsid w:val="00C057DD"/>
    <w:rsid w:val="00C06AD9"/>
    <w:rsid w:val="00C07736"/>
    <w:rsid w:val="00C07D16"/>
    <w:rsid w:val="00C10139"/>
    <w:rsid w:val="00C11236"/>
    <w:rsid w:val="00C13693"/>
    <w:rsid w:val="00C13C90"/>
    <w:rsid w:val="00C142D5"/>
    <w:rsid w:val="00C1623A"/>
    <w:rsid w:val="00C16CD3"/>
    <w:rsid w:val="00C16E06"/>
    <w:rsid w:val="00C178A1"/>
    <w:rsid w:val="00C21042"/>
    <w:rsid w:val="00C21857"/>
    <w:rsid w:val="00C21D40"/>
    <w:rsid w:val="00C2215B"/>
    <w:rsid w:val="00C22EDF"/>
    <w:rsid w:val="00C23165"/>
    <w:rsid w:val="00C23B1C"/>
    <w:rsid w:val="00C2409D"/>
    <w:rsid w:val="00C260C9"/>
    <w:rsid w:val="00C26AB7"/>
    <w:rsid w:val="00C30308"/>
    <w:rsid w:val="00C32B86"/>
    <w:rsid w:val="00C33197"/>
    <w:rsid w:val="00C339C4"/>
    <w:rsid w:val="00C3458A"/>
    <w:rsid w:val="00C34B59"/>
    <w:rsid w:val="00C35F08"/>
    <w:rsid w:val="00C3745F"/>
    <w:rsid w:val="00C4020B"/>
    <w:rsid w:val="00C42569"/>
    <w:rsid w:val="00C42B29"/>
    <w:rsid w:val="00C439CB"/>
    <w:rsid w:val="00C454C6"/>
    <w:rsid w:val="00C45657"/>
    <w:rsid w:val="00C45B8C"/>
    <w:rsid w:val="00C45BB0"/>
    <w:rsid w:val="00C46996"/>
    <w:rsid w:val="00C47D71"/>
    <w:rsid w:val="00C504F4"/>
    <w:rsid w:val="00C52058"/>
    <w:rsid w:val="00C53729"/>
    <w:rsid w:val="00C5480E"/>
    <w:rsid w:val="00C54984"/>
    <w:rsid w:val="00C54E73"/>
    <w:rsid w:val="00C55763"/>
    <w:rsid w:val="00C5590F"/>
    <w:rsid w:val="00C560AC"/>
    <w:rsid w:val="00C561A0"/>
    <w:rsid w:val="00C57387"/>
    <w:rsid w:val="00C57ACE"/>
    <w:rsid w:val="00C57DFE"/>
    <w:rsid w:val="00C615D2"/>
    <w:rsid w:val="00C61D97"/>
    <w:rsid w:val="00C62E62"/>
    <w:rsid w:val="00C63F89"/>
    <w:rsid w:val="00C64540"/>
    <w:rsid w:val="00C64985"/>
    <w:rsid w:val="00C66955"/>
    <w:rsid w:val="00C67215"/>
    <w:rsid w:val="00C70940"/>
    <w:rsid w:val="00C717EC"/>
    <w:rsid w:val="00C73AF5"/>
    <w:rsid w:val="00C73DBF"/>
    <w:rsid w:val="00C741B9"/>
    <w:rsid w:val="00C75D07"/>
    <w:rsid w:val="00C76811"/>
    <w:rsid w:val="00C76A8D"/>
    <w:rsid w:val="00C80029"/>
    <w:rsid w:val="00C80C00"/>
    <w:rsid w:val="00C826C0"/>
    <w:rsid w:val="00C8532D"/>
    <w:rsid w:val="00C864FE"/>
    <w:rsid w:val="00C86966"/>
    <w:rsid w:val="00C874D5"/>
    <w:rsid w:val="00C876E2"/>
    <w:rsid w:val="00C90B67"/>
    <w:rsid w:val="00C94430"/>
    <w:rsid w:val="00C9496C"/>
    <w:rsid w:val="00C9513F"/>
    <w:rsid w:val="00C9789B"/>
    <w:rsid w:val="00CA2CA9"/>
    <w:rsid w:val="00CA414C"/>
    <w:rsid w:val="00CA4B98"/>
    <w:rsid w:val="00CA58E4"/>
    <w:rsid w:val="00CB1153"/>
    <w:rsid w:val="00CB16E6"/>
    <w:rsid w:val="00CB1E37"/>
    <w:rsid w:val="00CB21EE"/>
    <w:rsid w:val="00CB2B1B"/>
    <w:rsid w:val="00CB2F45"/>
    <w:rsid w:val="00CB3241"/>
    <w:rsid w:val="00CB49EC"/>
    <w:rsid w:val="00CB5911"/>
    <w:rsid w:val="00CB647D"/>
    <w:rsid w:val="00CB769D"/>
    <w:rsid w:val="00CC1B3B"/>
    <w:rsid w:val="00CC1E5A"/>
    <w:rsid w:val="00CC3B3B"/>
    <w:rsid w:val="00CC3F5C"/>
    <w:rsid w:val="00CC510F"/>
    <w:rsid w:val="00CC5C3C"/>
    <w:rsid w:val="00CC5D3A"/>
    <w:rsid w:val="00CC67D1"/>
    <w:rsid w:val="00CC758D"/>
    <w:rsid w:val="00CD0932"/>
    <w:rsid w:val="00CD0BB9"/>
    <w:rsid w:val="00CD1FBB"/>
    <w:rsid w:val="00CD26F9"/>
    <w:rsid w:val="00CD33D5"/>
    <w:rsid w:val="00CD368A"/>
    <w:rsid w:val="00CD430D"/>
    <w:rsid w:val="00CD43A1"/>
    <w:rsid w:val="00CD4BD6"/>
    <w:rsid w:val="00CD4D9C"/>
    <w:rsid w:val="00CD6F7F"/>
    <w:rsid w:val="00CD7BA5"/>
    <w:rsid w:val="00CE0604"/>
    <w:rsid w:val="00CE14C9"/>
    <w:rsid w:val="00CE276D"/>
    <w:rsid w:val="00CE320F"/>
    <w:rsid w:val="00CE3763"/>
    <w:rsid w:val="00CE5786"/>
    <w:rsid w:val="00CE7AA8"/>
    <w:rsid w:val="00CF1D81"/>
    <w:rsid w:val="00CF275C"/>
    <w:rsid w:val="00CF5200"/>
    <w:rsid w:val="00CF536B"/>
    <w:rsid w:val="00CF6010"/>
    <w:rsid w:val="00CF694B"/>
    <w:rsid w:val="00CF7382"/>
    <w:rsid w:val="00D00C5D"/>
    <w:rsid w:val="00D023E8"/>
    <w:rsid w:val="00D03441"/>
    <w:rsid w:val="00D03833"/>
    <w:rsid w:val="00D03A9C"/>
    <w:rsid w:val="00D03D39"/>
    <w:rsid w:val="00D04918"/>
    <w:rsid w:val="00D0500D"/>
    <w:rsid w:val="00D06EB1"/>
    <w:rsid w:val="00D07459"/>
    <w:rsid w:val="00D07B9E"/>
    <w:rsid w:val="00D10779"/>
    <w:rsid w:val="00D136D8"/>
    <w:rsid w:val="00D137AD"/>
    <w:rsid w:val="00D14DBB"/>
    <w:rsid w:val="00D15425"/>
    <w:rsid w:val="00D1612A"/>
    <w:rsid w:val="00D17D29"/>
    <w:rsid w:val="00D17D4A"/>
    <w:rsid w:val="00D17FF4"/>
    <w:rsid w:val="00D202D6"/>
    <w:rsid w:val="00D207E9"/>
    <w:rsid w:val="00D20DDB"/>
    <w:rsid w:val="00D21C77"/>
    <w:rsid w:val="00D22FB3"/>
    <w:rsid w:val="00D23CBD"/>
    <w:rsid w:val="00D24495"/>
    <w:rsid w:val="00D248D9"/>
    <w:rsid w:val="00D2570F"/>
    <w:rsid w:val="00D257ED"/>
    <w:rsid w:val="00D26CE6"/>
    <w:rsid w:val="00D27685"/>
    <w:rsid w:val="00D30357"/>
    <w:rsid w:val="00D30398"/>
    <w:rsid w:val="00D3068E"/>
    <w:rsid w:val="00D307F5"/>
    <w:rsid w:val="00D30E72"/>
    <w:rsid w:val="00D3407A"/>
    <w:rsid w:val="00D3707E"/>
    <w:rsid w:val="00D3729F"/>
    <w:rsid w:val="00D372DA"/>
    <w:rsid w:val="00D3766E"/>
    <w:rsid w:val="00D3775A"/>
    <w:rsid w:val="00D37BA2"/>
    <w:rsid w:val="00D403EC"/>
    <w:rsid w:val="00D406DA"/>
    <w:rsid w:val="00D418EC"/>
    <w:rsid w:val="00D4242F"/>
    <w:rsid w:val="00D44A2E"/>
    <w:rsid w:val="00D44E7D"/>
    <w:rsid w:val="00D45422"/>
    <w:rsid w:val="00D45615"/>
    <w:rsid w:val="00D46D4A"/>
    <w:rsid w:val="00D472C1"/>
    <w:rsid w:val="00D47323"/>
    <w:rsid w:val="00D5093D"/>
    <w:rsid w:val="00D50FC4"/>
    <w:rsid w:val="00D51D13"/>
    <w:rsid w:val="00D52A7B"/>
    <w:rsid w:val="00D53B60"/>
    <w:rsid w:val="00D53FC8"/>
    <w:rsid w:val="00D54D1C"/>
    <w:rsid w:val="00D55918"/>
    <w:rsid w:val="00D55BC7"/>
    <w:rsid w:val="00D56659"/>
    <w:rsid w:val="00D601A2"/>
    <w:rsid w:val="00D62517"/>
    <w:rsid w:val="00D664E6"/>
    <w:rsid w:val="00D72A18"/>
    <w:rsid w:val="00D74ECF"/>
    <w:rsid w:val="00D75694"/>
    <w:rsid w:val="00D75E11"/>
    <w:rsid w:val="00D75F64"/>
    <w:rsid w:val="00D760A5"/>
    <w:rsid w:val="00D76CC0"/>
    <w:rsid w:val="00D77ED6"/>
    <w:rsid w:val="00D80B9E"/>
    <w:rsid w:val="00D819F8"/>
    <w:rsid w:val="00D8333B"/>
    <w:rsid w:val="00D8417B"/>
    <w:rsid w:val="00D85543"/>
    <w:rsid w:val="00D86102"/>
    <w:rsid w:val="00D86D69"/>
    <w:rsid w:val="00D86E49"/>
    <w:rsid w:val="00D86F69"/>
    <w:rsid w:val="00D879BE"/>
    <w:rsid w:val="00D901F8"/>
    <w:rsid w:val="00D9023A"/>
    <w:rsid w:val="00D9189B"/>
    <w:rsid w:val="00D91973"/>
    <w:rsid w:val="00D92D69"/>
    <w:rsid w:val="00D93844"/>
    <w:rsid w:val="00D93B42"/>
    <w:rsid w:val="00D94507"/>
    <w:rsid w:val="00D947B5"/>
    <w:rsid w:val="00D948E3"/>
    <w:rsid w:val="00D96B62"/>
    <w:rsid w:val="00D97E46"/>
    <w:rsid w:val="00DA06FE"/>
    <w:rsid w:val="00DA07F1"/>
    <w:rsid w:val="00DA0BCA"/>
    <w:rsid w:val="00DA1EAE"/>
    <w:rsid w:val="00DA290B"/>
    <w:rsid w:val="00DA2F0C"/>
    <w:rsid w:val="00DA34D5"/>
    <w:rsid w:val="00DA4C77"/>
    <w:rsid w:val="00DA4C9B"/>
    <w:rsid w:val="00DA73E8"/>
    <w:rsid w:val="00DA793F"/>
    <w:rsid w:val="00DA7DCB"/>
    <w:rsid w:val="00DB0857"/>
    <w:rsid w:val="00DB1C28"/>
    <w:rsid w:val="00DB2354"/>
    <w:rsid w:val="00DB2D27"/>
    <w:rsid w:val="00DB32E2"/>
    <w:rsid w:val="00DB3A72"/>
    <w:rsid w:val="00DB4CAA"/>
    <w:rsid w:val="00DB5E47"/>
    <w:rsid w:val="00DB6B88"/>
    <w:rsid w:val="00DB7B4A"/>
    <w:rsid w:val="00DC04AC"/>
    <w:rsid w:val="00DC07E6"/>
    <w:rsid w:val="00DC1A16"/>
    <w:rsid w:val="00DC1B67"/>
    <w:rsid w:val="00DC1CE7"/>
    <w:rsid w:val="00DC27AF"/>
    <w:rsid w:val="00DC2E24"/>
    <w:rsid w:val="00DC516F"/>
    <w:rsid w:val="00DC7458"/>
    <w:rsid w:val="00DC7DC4"/>
    <w:rsid w:val="00DD1B41"/>
    <w:rsid w:val="00DD474C"/>
    <w:rsid w:val="00DD4756"/>
    <w:rsid w:val="00DD5815"/>
    <w:rsid w:val="00DD6931"/>
    <w:rsid w:val="00DD752A"/>
    <w:rsid w:val="00DD7AB1"/>
    <w:rsid w:val="00DE02FA"/>
    <w:rsid w:val="00DE0A3C"/>
    <w:rsid w:val="00DE1C0D"/>
    <w:rsid w:val="00DE22DD"/>
    <w:rsid w:val="00DE4AE4"/>
    <w:rsid w:val="00DE55F0"/>
    <w:rsid w:val="00DE5617"/>
    <w:rsid w:val="00DE5657"/>
    <w:rsid w:val="00DE5D31"/>
    <w:rsid w:val="00DE67F1"/>
    <w:rsid w:val="00DE7620"/>
    <w:rsid w:val="00DE78BA"/>
    <w:rsid w:val="00DE7B99"/>
    <w:rsid w:val="00DE7C60"/>
    <w:rsid w:val="00DF0338"/>
    <w:rsid w:val="00DF0AFA"/>
    <w:rsid w:val="00DF0E25"/>
    <w:rsid w:val="00DF48E1"/>
    <w:rsid w:val="00DF5BD6"/>
    <w:rsid w:val="00DF6CA3"/>
    <w:rsid w:val="00E00583"/>
    <w:rsid w:val="00E015C4"/>
    <w:rsid w:val="00E01645"/>
    <w:rsid w:val="00E01B8D"/>
    <w:rsid w:val="00E0312B"/>
    <w:rsid w:val="00E04480"/>
    <w:rsid w:val="00E04958"/>
    <w:rsid w:val="00E04B18"/>
    <w:rsid w:val="00E054E4"/>
    <w:rsid w:val="00E0622D"/>
    <w:rsid w:val="00E07FCF"/>
    <w:rsid w:val="00E10716"/>
    <w:rsid w:val="00E10D12"/>
    <w:rsid w:val="00E124E3"/>
    <w:rsid w:val="00E12C94"/>
    <w:rsid w:val="00E136B9"/>
    <w:rsid w:val="00E15BA6"/>
    <w:rsid w:val="00E16532"/>
    <w:rsid w:val="00E178A3"/>
    <w:rsid w:val="00E202AF"/>
    <w:rsid w:val="00E20361"/>
    <w:rsid w:val="00E229B1"/>
    <w:rsid w:val="00E22A55"/>
    <w:rsid w:val="00E23B60"/>
    <w:rsid w:val="00E23C83"/>
    <w:rsid w:val="00E25089"/>
    <w:rsid w:val="00E26125"/>
    <w:rsid w:val="00E3091F"/>
    <w:rsid w:val="00E3167B"/>
    <w:rsid w:val="00E32AF4"/>
    <w:rsid w:val="00E32F43"/>
    <w:rsid w:val="00E33518"/>
    <w:rsid w:val="00E33D13"/>
    <w:rsid w:val="00E3667C"/>
    <w:rsid w:val="00E42839"/>
    <w:rsid w:val="00E43CB0"/>
    <w:rsid w:val="00E446A3"/>
    <w:rsid w:val="00E446BA"/>
    <w:rsid w:val="00E451B9"/>
    <w:rsid w:val="00E4540D"/>
    <w:rsid w:val="00E4598C"/>
    <w:rsid w:val="00E45AA6"/>
    <w:rsid w:val="00E4671D"/>
    <w:rsid w:val="00E46CE1"/>
    <w:rsid w:val="00E47348"/>
    <w:rsid w:val="00E474E7"/>
    <w:rsid w:val="00E47958"/>
    <w:rsid w:val="00E47C0B"/>
    <w:rsid w:val="00E5088D"/>
    <w:rsid w:val="00E50A55"/>
    <w:rsid w:val="00E51C03"/>
    <w:rsid w:val="00E52C39"/>
    <w:rsid w:val="00E55192"/>
    <w:rsid w:val="00E554F0"/>
    <w:rsid w:val="00E568BB"/>
    <w:rsid w:val="00E63AF4"/>
    <w:rsid w:val="00E6459D"/>
    <w:rsid w:val="00E66068"/>
    <w:rsid w:val="00E66DE6"/>
    <w:rsid w:val="00E67ACA"/>
    <w:rsid w:val="00E7049D"/>
    <w:rsid w:val="00E709DD"/>
    <w:rsid w:val="00E728F4"/>
    <w:rsid w:val="00E73BFD"/>
    <w:rsid w:val="00E73F27"/>
    <w:rsid w:val="00E75884"/>
    <w:rsid w:val="00E7619F"/>
    <w:rsid w:val="00E76386"/>
    <w:rsid w:val="00E7640B"/>
    <w:rsid w:val="00E76D47"/>
    <w:rsid w:val="00E80A7C"/>
    <w:rsid w:val="00E80EC3"/>
    <w:rsid w:val="00E81B92"/>
    <w:rsid w:val="00E82455"/>
    <w:rsid w:val="00E836CE"/>
    <w:rsid w:val="00E84C3E"/>
    <w:rsid w:val="00E84DFB"/>
    <w:rsid w:val="00E85354"/>
    <w:rsid w:val="00E8565A"/>
    <w:rsid w:val="00E865EB"/>
    <w:rsid w:val="00E86D6D"/>
    <w:rsid w:val="00E90043"/>
    <w:rsid w:val="00E9067F"/>
    <w:rsid w:val="00E90817"/>
    <w:rsid w:val="00E90A4D"/>
    <w:rsid w:val="00E92470"/>
    <w:rsid w:val="00E92508"/>
    <w:rsid w:val="00E93164"/>
    <w:rsid w:val="00E93DB3"/>
    <w:rsid w:val="00E95170"/>
    <w:rsid w:val="00E95552"/>
    <w:rsid w:val="00E95696"/>
    <w:rsid w:val="00E959ED"/>
    <w:rsid w:val="00E9761B"/>
    <w:rsid w:val="00E9762B"/>
    <w:rsid w:val="00EA1F43"/>
    <w:rsid w:val="00EA21EF"/>
    <w:rsid w:val="00EA2309"/>
    <w:rsid w:val="00EA360F"/>
    <w:rsid w:val="00EA426E"/>
    <w:rsid w:val="00EA49A2"/>
    <w:rsid w:val="00EA4E90"/>
    <w:rsid w:val="00EA4F26"/>
    <w:rsid w:val="00EA5680"/>
    <w:rsid w:val="00EA638E"/>
    <w:rsid w:val="00EA6AB5"/>
    <w:rsid w:val="00EB1161"/>
    <w:rsid w:val="00EB2E18"/>
    <w:rsid w:val="00EB4224"/>
    <w:rsid w:val="00EB44B5"/>
    <w:rsid w:val="00EB47F1"/>
    <w:rsid w:val="00EB4C3A"/>
    <w:rsid w:val="00EB4FD9"/>
    <w:rsid w:val="00EB6355"/>
    <w:rsid w:val="00EB6AC4"/>
    <w:rsid w:val="00EB716F"/>
    <w:rsid w:val="00EB7672"/>
    <w:rsid w:val="00EC02D9"/>
    <w:rsid w:val="00EC0B9B"/>
    <w:rsid w:val="00EC29D6"/>
    <w:rsid w:val="00EC3C2E"/>
    <w:rsid w:val="00EC3FB6"/>
    <w:rsid w:val="00EC508A"/>
    <w:rsid w:val="00EC645C"/>
    <w:rsid w:val="00EC6CA6"/>
    <w:rsid w:val="00EC6E03"/>
    <w:rsid w:val="00EC7F9D"/>
    <w:rsid w:val="00ED082F"/>
    <w:rsid w:val="00ED0E2A"/>
    <w:rsid w:val="00ED1263"/>
    <w:rsid w:val="00ED126E"/>
    <w:rsid w:val="00ED2155"/>
    <w:rsid w:val="00ED2F8F"/>
    <w:rsid w:val="00ED33BE"/>
    <w:rsid w:val="00ED4260"/>
    <w:rsid w:val="00ED67AA"/>
    <w:rsid w:val="00ED67DB"/>
    <w:rsid w:val="00ED6958"/>
    <w:rsid w:val="00EE13F8"/>
    <w:rsid w:val="00EE14CC"/>
    <w:rsid w:val="00EE15D1"/>
    <w:rsid w:val="00EE1DCC"/>
    <w:rsid w:val="00EE373E"/>
    <w:rsid w:val="00EE39C8"/>
    <w:rsid w:val="00EE4BFB"/>
    <w:rsid w:val="00EE4EF8"/>
    <w:rsid w:val="00EE6070"/>
    <w:rsid w:val="00EF0727"/>
    <w:rsid w:val="00EF093C"/>
    <w:rsid w:val="00EF0F29"/>
    <w:rsid w:val="00EF176C"/>
    <w:rsid w:val="00EF394F"/>
    <w:rsid w:val="00EF6327"/>
    <w:rsid w:val="00EF6726"/>
    <w:rsid w:val="00EF6D9A"/>
    <w:rsid w:val="00EF6DB2"/>
    <w:rsid w:val="00F01486"/>
    <w:rsid w:val="00F01631"/>
    <w:rsid w:val="00F01923"/>
    <w:rsid w:val="00F05812"/>
    <w:rsid w:val="00F07002"/>
    <w:rsid w:val="00F07D9F"/>
    <w:rsid w:val="00F10F74"/>
    <w:rsid w:val="00F1128B"/>
    <w:rsid w:val="00F11BEB"/>
    <w:rsid w:val="00F134C7"/>
    <w:rsid w:val="00F159D6"/>
    <w:rsid w:val="00F15CCF"/>
    <w:rsid w:val="00F15F2D"/>
    <w:rsid w:val="00F17EA2"/>
    <w:rsid w:val="00F20F4C"/>
    <w:rsid w:val="00F21C0E"/>
    <w:rsid w:val="00F23718"/>
    <w:rsid w:val="00F241C1"/>
    <w:rsid w:val="00F262C6"/>
    <w:rsid w:val="00F26D94"/>
    <w:rsid w:val="00F3021F"/>
    <w:rsid w:val="00F3411B"/>
    <w:rsid w:val="00F349AF"/>
    <w:rsid w:val="00F3662E"/>
    <w:rsid w:val="00F369EB"/>
    <w:rsid w:val="00F36FA0"/>
    <w:rsid w:val="00F3702F"/>
    <w:rsid w:val="00F3790D"/>
    <w:rsid w:val="00F40534"/>
    <w:rsid w:val="00F40991"/>
    <w:rsid w:val="00F40E4A"/>
    <w:rsid w:val="00F4156B"/>
    <w:rsid w:val="00F41A72"/>
    <w:rsid w:val="00F4251A"/>
    <w:rsid w:val="00F42AD1"/>
    <w:rsid w:val="00F42BCC"/>
    <w:rsid w:val="00F42D2D"/>
    <w:rsid w:val="00F43443"/>
    <w:rsid w:val="00F43739"/>
    <w:rsid w:val="00F44973"/>
    <w:rsid w:val="00F45C1E"/>
    <w:rsid w:val="00F476D6"/>
    <w:rsid w:val="00F478E4"/>
    <w:rsid w:val="00F51FE5"/>
    <w:rsid w:val="00F52B1B"/>
    <w:rsid w:val="00F5332B"/>
    <w:rsid w:val="00F533E1"/>
    <w:rsid w:val="00F53731"/>
    <w:rsid w:val="00F539CC"/>
    <w:rsid w:val="00F53D70"/>
    <w:rsid w:val="00F55399"/>
    <w:rsid w:val="00F553FC"/>
    <w:rsid w:val="00F5661D"/>
    <w:rsid w:val="00F56F6B"/>
    <w:rsid w:val="00F57131"/>
    <w:rsid w:val="00F57206"/>
    <w:rsid w:val="00F61114"/>
    <w:rsid w:val="00F617A1"/>
    <w:rsid w:val="00F62224"/>
    <w:rsid w:val="00F62B12"/>
    <w:rsid w:val="00F64D42"/>
    <w:rsid w:val="00F655A3"/>
    <w:rsid w:val="00F65DEF"/>
    <w:rsid w:val="00F66052"/>
    <w:rsid w:val="00F66655"/>
    <w:rsid w:val="00F67D02"/>
    <w:rsid w:val="00F71428"/>
    <w:rsid w:val="00F72905"/>
    <w:rsid w:val="00F72CC2"/>
    <w:rsid w:val="00F73263"/>
    <w:rsid w:val="00F733BC"/>
    <w:rsid w:val="00F73620"/>
    <w:rsid w:val="00F757A5"/>
    <w:rsid w:val="00F76C81"/>
    <w:rsid w:val="00F76D0B"/>
    <w:rsid w:val="00F779F9"/>
    <w:rsid w:val="00F77CB9"/>
    <w:rsid w:val="00F81DD6"/>
    <w:rsid w:val="00F835AE"/>
    <w:rsid w:val="00F8394A"/>
    <w:rsid w:val="00F83E28"/>
    <w:rsid w:val="00F847CE"/>
    <w:rsid w:val="00F84B16"/>
    <w:rsid w:val="00F85E18"/>
    <w:rsid w:val="00F86F73"/>
    <w:rsid w:val="00F9016D"/>
    <w:rsid w:val="00F923BB"/>
    <w:rsid w:val="00F926F4"/>
    <w:rsid w:val="00F9376C"/>
    <w:rsid w:val="00F940AB"/>
    <w:rsid w:val="00F95C56"/>
    <w:rsid w:val="00F964FB"/>
    <w:rsid w:val="00F96766"/>
    <w:rsid w:val="00F96ADB"/>
    <w:rsid w:val="00F97576"/>
    <w:rsid w:val="00FA03C3"/>
    <w:rsid w:val="00FA0B90"/>
    <w:rsid w:val="00FA0B9F"/>
    <w:rsid w:val="00FA18DC"/>
    <w:rsid w:val="00FA1EF9"/>
    <w:rsid w:val="00FA2093"/>
    <w:rsid w:val="00FA2C71"/>
    <w:rsid w:val="00FA2FFA"/>
    <w:rsid w:val="00FA4A2E"/>
    <w:rsid w:val="00FA61E4"/>
    <w:rsid w:val="00FA688E"/>
    <w:rsid w:val="00FB02EF"/>
    <w:rsid w:val="00FB12DF"/>
    <w:rsid w:val="00FB15E9"/>
    <w:rsid w:val="00FB17D6"/>
    <w:rsid w:val="00FB4734"/>
    <w:rsid w:val="00FB4F3A"/>
    <w:rsid w:val="00FB53DF"/>
    <w:rsid w:val="00FB6E51"/>
    <w:rsid w:val="00FB712B"/>
    <w:rsid w:val="00FB7487"/>
    <w:rsid w:val="00FC14AD"/>
    <w:rsid w:val="00FC2CAE"/>
    <w:rsid w:val="00FC32EF"/>
    <w:rsid w:val="00FC4062"/>
    <w:rsid w:val="00FC70C4"/>
    <w:rsid w:val="00FD0533"/>
    <w:rsid w:val="00FD5C5F"/>
    <w:rsid w:val="00FD7A74"/>
    <w:rsid w:val="00FE0205"/>
    <w:rsid w:val="00FE0344"/>
    <w:rsid w:val="00FE0D05"/>
    <w:rsid w:val="00FE0E91"/>
    <w:rsid w:val="00FE2DAB"/>
    <w:rsid w:val="00FE32E6"/>
    <w:rsid w:val="00FE3A7D"/>
    <w:rsid w:val="00FE530A"/>
    <w:rsid w:val="00FF0553"/>
    <w:rsid w:val="00FF23FA"/>
    <w:rsid w:val="00FF3AA7"/>
    <w:rsid w:val="00FF42C3"/>
    <w:rsid w:val="00FF43E3"/>
    <w:rsid w:val="00FF4910"/>
    <w:rsid w:val="00FF52EB"/>
    <w:rsid w:val="00FF5436"/>
    <w:rsid w:val="00FF5C42"/>
    <w:rsid w:val="00FF5CBD"/>
    <w:rsid w:val="00FF6EF2"/>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spacing w:before="40" w:after="0"/>
      <w:ind w:firstLine="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spacing w:before="40" w:after="0"/>
      <w:ind w:firstLine="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3D54C1"/>
    <w:pPr>
      <w:spacing w:after="0" w:line="240" w:lineRule="auto"/>
      <w:jc w:val="left"/>
    </w:pPr>
    <w:rPr>
      <w:sz w:val="24"/>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6A12BD"/>
    <w:pPr>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890</TotalTime>
  <Pages>60</Pages>
  <Words>22764</Words>
  <Characters>129758</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2296</cp:revision>
  <dcterms:created xsi:type="dcterms:W3CDTF">2022-11-14T16:14:00Z</dcterms:created>
  <dcterms:modified xsi:type="dcterms:W3CDTF">2023-03-28T11:52:00Z</dcterms:modified>
</cp:coreProperties>
</file>